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70C106" w14:textId="77777777" w:rsidR="00093EA6" w:rsidRPr="00093EA6" w:rsidRDefault="00093EA6" w:rsidP="00093EA6">
      <w:pPr>
        <w:spacing w:line="240" w:lineRule="auto"/>
        <w:ind w:left="-142" w:firstLine="142"/>
        <w:jc w:val="center"/>
        <w:rPr>
          <w:rFonts w:eastAsia="Times New Roman"/>
          <w:sz w:val="24"/>
          <w:szCs w:val="24"/>
          <w:lang w:eastAsia="ru-RU"/>
        </w:rPr>
      </w:pPr>
      <w:r w:rsidRPr="00093EA6">
        <w:rPr>
          <w:rFonts w:eastAsia="Times New Roman"/>
          <w:sz w:val="24"/>
          <w:szCs w:val="24"/>
          <w:lang w:eastAsia="ru-RU"/>
        </w:rPr>
        <w:t>Министерство образования и науки  Российской Федерации</w:t>
      </w:r>
    </w:p>
    <w:p w14:paraId="32A9E2B7" w14:textId="77777777" w:rsidR="00093EA6" w:rsidRPr="00093EA6" w:rsidRDefault="00093EA6" w:rsidP="00093EA6">
      <w:pPr>
        <w:spacing w:line="240" w:lineRule="auto"/>
        <w:ind w:left="-142" w:firstLine="142"/>
        <w:jc w:val="center"/>
        <w:rPr>
          <w:rFonts w:eastAsia="Times New Roman"/>
          <w:sz w:val="24"/>
          <w:szCs w:val="24"/>
          <w:lang w:eastAsia="ru-RU"/>
        </w:rPr>
      </w:pPr>
      <w:r w:rsidRPr="00093EA6">
        <w:rPr>
          <w:rFonts w:eastAsia="Times New Roman"/>
          <w:sz w:val="24"/>
          <w:szCs w:val="24"/>
          <w:lang w:eastAsia="ru-RU"/>
        </w:rPr>
        <w:t xml:space="preserve">Федеральное государственное автономное образовательное учреждение </w:t>
      </w:r>
    </w:p>
    <w:p w14:paraId="3A6B50A9" w14:textId="77777777" w:rsidR="00093EA6" w:rsidRPr="00093EA6" w:rsidRDefault="00093EA6" w:rsidP="00093EA6">
      <w:pPr>
        <w:spacing w:line="240" w:lineRule="auto"/>
        <w:ind w:left="-142" w:firstLine="142"/>
        <w:jc w:val="center"/>
        <w:rPr>
          <w:rFonts w:eastAsia="Times New Roman"/>
          <w:sz w:val="24"/>
          <w:szCs w:val="24"/>
          <w:lang w:eastAsia="ru-RU"/>
        </w:rPr>
      </w:pPr>
      <w:r w:rsidRPr="00093EA6">
        <w:rPr>
          <w:rFonts w:eastAsia="Times New Roman"/>
          <w:sz w:val="24"/>
          <w:szCs w:val="24"/>
          <w:lang w:eastAsia="ru-RU"/>
        </w:rPr>
        <w:t>высшего профессионального образования</w:t>
      </w:r>
    </w:p>
    <w:p w14:paraId="4202367D" w14:textId="77777777" w:rsidR="00093EA6" w:rsidRPr="00093EA6" w:rsidRDefault="00093EA6" w:rsidP="00093EA6">
      <w:pPr>
        <w:spacing w:line="240" w:lineRule="auto"/>
        <w:ind w:left="-142" w:firstLine="142"/>
        <w:jc w:val="center"/>
        <w:rPr>
          <w:rFonts w:eastAsia="Times New Roman"/>
          <w:bCs/>
          <w:sz w:val="24"/>
          <w:szCs w:val="24"/>
          <w:lang w:eastAsia="ru-RU"/>
        </w:rPr>
      </w:pPr>
      <w:r w:rsidRPr="00093EA6">
        <w:rPr>
          <w:rFonts w:eastAsia="Times New Roman"/>
          <w:bCs/>
          <w:sz w:val="24"/>
          <w:szCs w:val="24"/>
          <w:lang w:eastAsia="ru-RU"/>
        </w:rPr>
        <w:t>«Уральский  федеральный университет имени первого Президента России Б.Н.Ельцина»</w:t>
      </w:r>
    </w:p>
    <w:p w14:paraId="69F1441B" w14:textId="77777777" w:rsidR="00093EA6" w:rsidRPr="00093EA6" w:rsidRDefault="00093EA6" w:rsidP="00093EA6">
      <w:pPr>
        <w:widowControl w:val="0"/>
        <w:spacing w:line="240" w:lineRule="auto"/>
        <w:ind w:firstLine="142"/>
        <w:rPr>
          <w:rFonts w:eastAsia="Times New Roman"/>
          <w:sz w:val="24"/>
          <w:szCs w:val="24"/>
          <w:lang w:eastAsia="ru-RU"/>
        </w:rPr>
      </w:pPr>
    </w:p>
    <w:p w14:paraId="67CEB2D2" w14:textId="3B1884AA" w:rsidR="00093EA6" w:rsidRPr="00093EA6" w:rsidRDefault="00093EA6" w:rsidP="00093EA6">
      <w:pPr>
        <w:spacing w:before="240" w:line="240" w:lineRule="auto"/>
        <w:ind w:firstLine="142"/>
        <w:jc w:val="center"/>
        <w:rPr>
          <w:rFonts w:eastAsia="Times New Roman"/>
          <w:szCs w:val="28"/>
          <w:lang w:eastAsia="ru-RU"/>
        </w:rPr>
      </w:pPr>
      <w:r w:rsidRPr="00093EA6">
        <w:rPr>
          <w:rFonts w:eastAsia="Times New Roman"/>
          <w:szCs w:val="28"/>
          <w:lang w:eastAsia="ru-RU"/>
        </w:rPr>
        <w:t>Институт радио</w:t>
      </w:r>
      <w:r w:rsidR="006478E3">
        <w:rPr>
          <w:rFonts w:eastAsia="Times New Roman"/>
          <w:szCs w:val="28"/>
          <w:lang w:eastAsia="ru-RU"/>
        </w:rPr>
        <w:t xml:space="preserve">электроники и информационных </w:t>
      </w:r>
      <w:r w:rsidRPr="00093EA6">
        <w:rPr>
          <w:rFonts w:eastAsia="Times New Roman"/>
          <w:szCs w:val="28"/>
          <w:lang w:eastAsia="ru-RU"/>
        </w:rPr>
        <w:t xml:space="preserve">технологий – РтФ </w:t>
      </w:r>
    </w:p>
    <w:p w14:paraId="7FAF1B85" w14:textId="77777777" w:rsidR="00093EA6" w:rsidRPr="00093EA6" w:rsidRDefault="00093EA6" w:rsidP="00093EA6">
      <w:pPr>
        <w:spacing w:before="240" w:line="240" w:lineRule="auto"/>
        <w:ind w:firstLine="142"/>
        <w:jc w:val="center"/>
        <w:rPr>
          <w:rFonts w:eastAsia="Times New Roman"/>
          <w:szCs w:val="28"/>
          <w:lang w:eastAsia="ru-RU"/>
        </w:rPr>
      </w:pPr>
      <w:r w:rsidRPr="00093EA6">
        <w:rPr>
          <w:rFonts w:eastAsia="Times New Roman"/>
          <w:szCs w:val="28"/>
          <w:lang w:eastAsia="ru-RU"/>
        </w:rPr>
        <w:t>Кафедра вычислительных методов и уравнений математической физики</w:t>
      </w:r>
    </w:p>
    <w:p w14:paraId="7BBFB978" w14:textId="77777777" w:rsidR="00093EA6" w:rsidRPr="00093EA6" w:rsidRDefault="00093EA6" w:rsidP="00093EA6">
      <w:pPr>
        <w:tabs>
          <w:tab w:val="left" w:pos="5580"/>
        </w:tabs>
        <w:spacing w:line="240" w:lineRule="auto"/>
        <w:ind w:firstLine="142"/>
        <w:jc w:val="center"/>
        <w:rPr>
          <w:rFonts w:eastAsia="Times New Roman"/>
          <w:szCs w:val="28"/>
          <w:lang w:eastAsia="ru-RU"/>
        </w:rPr>
      </w:pPr>
    </w:p>
    <w:p w14:paraId="053B300D" w14:textId="77777777" w:rsidR="00093EA6" w:rsidRPr="00093EA6" w:rsidRDefault="00093EA6" w:rsidP="00093EA6">
      <w:pPr>
        <w:spacing w:line="240" w:lineRule="auto"/>
        <w:ind w:firstLine="142"/>
        <w:jc w:val="center"/>
        <w:rPr>
          <w:rFonts w:eastAsia="Times New Roman"/>
          <w:bCs/>
          <w:szCs w:val="28"/>
          <w:lang w:eastAsia="ru-RU"/>
        </w:rPr>
      </w:pPr>
      <w:bookmarkStart w:id="0" w:name="621.6.073.558621.791"/>
    </w:p>
    <w:bookmarkEnd w:id="0"/>
    <w:p w14:paraId="4AAF1526" w14:textId="77777777" w:rsidR="00093EA6" w:rsidRPr="00093EA6" w:rsidRDefault="00093EA6" w:rsidP="00093EA6">
      <w:pPr>
        <w:spacing w:before="360" w:line="240" w:lineRule="auto"/>
        <w:ind w:left="4320" w:firstLine="636"/>
        <w:rPr>
          <w:rFonts w:eastAsia="Times New Roman"/>
          <w:szCs w:val="28"/>
          <w:lang w:eastAsia="ru-RU"/>
        </w:rPr>
      </w:pPr>
      <w:r w:rsidRPr="00093EA6">
        <w:rPr>
          <w:rFonts w:eastAsia="Times New Roman"/>
          <w:szCs w:val="28"/>
          <w:lang w:eastAsia="ru-RU"/>
        </w:rPr>
        <w:t>ДОПУСТИТЬ К ЗАЩИТЕ  В ГЭК</w:t>
      </w:r>
    </w:p>
    <w:p w14:paraId="39CB3603" w14:textId="77777777" w:rsidR="00093EA6" w:rsidRPr="00093EA6" w:rsidRDefault="00093EA6" w:rsidP="00093EA6">
      <w:pPr>
        <w:spacing w:before="120" w:line="240" w:lineRule="auto"/>
        <w:ind w:left="5761" w:firstLine="142"/>
        <w:jc w:val="center"/>
        <w:rPr>
          <w:rFonts w:eastAsia="Times New Roman"/>
          <w:sz w:val="24"/>
          <w:szCs w:val="24"/>
          <w:lang w:eastAsia="ru-RU"/>
        </w:rPr>
      </w:pPr>
    </w:p>
    <w:p w14:paraId="43E3D773" w14:textId="77777777" w:rsidR="00093EA6" w:rsidRPr="00093EA6" w:rsidRDefault="00093EA6" w:rsidP="00093EA6">
      <w:pPr>
        <w:spacing w:line="240" w:lineRule="auto"/>
        <w:ind w:firstLine="142"/>
        <w:jc w:val="right"/>
        <w:rPr>
          <w:rFonts w:eastAsia="Times New Roman"/>
          <w:szCs w:val="28"/>
          <w:lang w:eastAsia="ru-RU"/>
        </w:rPr>
      </w:pPr>
      <w:r w:rsidRPr="00093EA6">
        <w:rPr>
          <w:rFonts w:eastAsia="Times New Roman"/>
          <w:szCs w:val="28"/>
          <w:lang w:eastAsia="ru-RU"/>
        </w:rPr>
        <w:t>Зав. кафедрой ___________П.С. Мартышко</w:t>
      </w:r>
    </w:p>
    <w:p w14:paraId="16CD1FC3" w14:textId="77777777" w:rsidR="00093EA6" w:rsidRPr="00093EA6" w:rsidRDefault="00093EA6" w:rsidP="00093EA6">
      <w:pPr>
        <w:spacing w:before="240" w:line="300" w:lineRule="auto"/>
        <w:ind w:left="4320" w:firstLine="142"/>
        <w:jc w:val="right"/>
        <w:rPr>
          <w:rFonts w:eastAsia="Times New Roman"/>
          <w:szCs w:val="28"/>
          <w:lang w:eastAsia="ru-RU"/>
        </w:rPr>
      </w:pPr>
      <w:r w:rsidRPr="00093EA6">
        <w:rPr>
          <w:rFonts w:eastAsia="Times New Roman"/>
          <w:szCs w:val="28"/>
          <w:lang w:eastAsia="ru-RU"/>
        </w:rPr>
        <w:t xml:space="preserve"> «______»__________________2015 г.</w:t>
      </w:r>
    </w:p>
    <w:p w14:paraId="56482C2B" w14:textId="77777777" w:rsidR="00093EA6" w:rsidRPr="00F906A3" w:rsidRDefault="00093EA6" w:rsidP="00093EA6">
      <w:pPr>
        <w:ind w:firstLine="142"/>
        <w:rPr>
          <w:b/>
          <w:sz w:val="24"/>
          <w:lang w:eastAsia="ru-RU"/>
        </w:rPr>
      </w:pPr>
    </w:p>
    <w:p w14:paraId="29D34D88" w14:textId="77777777" w:rsidR="00093EA6" w:rsidRPr="00F906A3" w:rsidRDefault="00093EA6" w:rsidP="00093EA6">
      <w:pPr>
        <w:spacing w:before="240" w:line="240" w:lineRule="auto"/>
        <w:ind w:firstLine="142"/>
        <w:jc w:val="center"/>
        <w:rPr>
          <w:rFonts w:eastAsia="Times New Roman"/>
          <w:b/>
          <w:szCs w:val="28"/>
          <w:lang w:eastAsia="ru-RU"/>
        </w:rPr>
      </w:pPr>
      <w:r w:rsidRPr="00F906A3">
        <w:rPr>
          <w:rFonts w:eastAsia="Times New Roman"/>
          <w:b/>
          <w:szCs w:val="28"/>
          <w:lang w:eastAsia="ru-RU"/>
        </w:rPr>
        <w:t xml:space="preserve">Разработка системы совместного редактирования текстов в режиме    реального времени </w:t>
      </w:r>
    </w:p>
    <w:p w14:paraId="2A522111" w14:textId="77777777" w:rsidR="00093EA6" w:rsidRPr="00093EA6" w:rsidRDefault="00093EA6" w:rsidP="00093EA6">
      <w:pPr>
        <w:spacing w:before="240" w:line="240" w:lineRule="auto"/>
        <w:ind w:firstLine="142"/>
        <w:jc w:val="center"/>
        <w:rPr>
          <w:rFonts w:eastAsia="Times New Roman"/>
          <w:szCs w:val="28"/>
          <w:lang w:eastAsia="ru-RU"/>
        </w:rPr>
      </w:pPr>
      <w:r w:rsidRPr="00093EA6">
        <w:rPr>
          <w:rFonts w:eastAsia="Times New Roman"/>
          <w:szCs w:val="28"/>
          <w:lang w:eastAsia="ru-RU"/>
        </w:rPr>
        <w:t>ВЫПУСКНАЯ КВАЛИФИКАЦИОННАЯ РАБОТА</w:t>
      </w:r>
    </w:p>
    <w:p w14:paraId="2BCB47AB" w14:textId="77777777" w:rsidR="00093EA6" w:rsidRPr="00093EA6" w:rsidRDefault="00093EA6" w:rsidP="00093EA6">
      <w:pPr>
        <w:spacing w:before="120" w:line="240" w:lineRule="auto"/>
        <w:ind w:firstLine="142"/>
        <w:jc w:val="center"/>
        <w:rPr>
          <w:rFonts w:eastAsia="Times New Roman"/>
          <w:szCs w:val="28"/>
          <w:lang w:eastAsia="ru-RU"/>
        </w:rPr>
      </w:pPr>
      <w:r w:rsidRPr="00093EA6">
        <w:rPr>
          <w:rFonts w:eastAsia="Times New Roman"/>
          <w:szCs w:val="28"/>
          <w:lang w:eastAsia="ru-RU"/>
        </w:rPr>
        <w:t>Пояснительная записка</w:t>
      </w:r>
    </w:p>
    <w:p w14:paraId="30893155" w14:textId="77777777" w:rsidR="00093EA6" w:rsidRPr="00093EA6" w:rsidRDefault="00093EA6" w:rsidP="00093EA6">
      <w:pPr>
        <w:spacing w:before="120" w:line="240" w:lineRule="auto"/>
        <w:ind w:firstLine="142"/>
        <w:jc w:val="center"/>
        <w:rPr>
          <w:rFonts w:eastAsia="Times New Roman"/>
          <w:szCs w:val="28"/>
          <w:lang w:eastAsia="ru-RU"/>
        </w:rPr>
      </w:pPr>
      <w:r w:rsidRPr="00093EA6">
        <w:rPr>
          <w:rFonts w:eastAsia="Times New Roman"/>
          <w:szCs w:val="28"/>
          <w:lang w:eastAsia="ru-RU"/>
        </w:rPr>
        <w:t>010503 000 000 009 ПЗ</w:t>
      </w:r>
    </w:p>
    <w:p w14:paraId="1A3644ED" w14:textId="77777777" w:rsidR="00093EA6" w:rsidRPr="00093EA6" w:rsidRDefault="00093EA6" w:rsidP="00093EA6">
      <w:pPr>
        <w:spacing w:before="40" w:line="240" w:lineRule="auto"/>
        <w:ind w:firstLine="142"/>
        <w:jc w:val="center"/>
        <w:rPr>
          <w:rFonts w:eastAsia="Times New Roman"/>
          <w:b/>
          <w:szCs w:val="28"/>
          <w:lang w:eastAsia="ru-RU"/>
        </w:rPr>
      </w:pPr>
    </w:p>
    <w:p w14:paraId="2EFEF0AB" w14:textId="77777777" w:rsidR="00093EA6" w:rsidRPr="00093EA6" w:rsidRDefault="00093EA6" w:rsidP="00093EA6">
      <w:pPr>
        <w:spacing w:before="40" w:line="240" w:lineRule="auto"/>
        <w:ind w:firstLine="142"/>
        <w:jc w:val="center"/>
        <w:rPr>
          <w:rFonts w:eastAsia="Times New Roman"/>
          <w:szCs w:val="28"/>
          <w:lang w:eastAsia="ru-RU"/>
        </w:rPr>
      </w:pPr>
    </w:p>
    <w:p w14:paraId="0563AF49" w14:textId="77777777" w:rsidR="00093EA6" w:rsidRPr="00093EA6" w:rsidRDefault="00093EA6" w:rsidP="00093EA6">
      <w:pPr>
        <w:spacing w:before="40" w:line="240" w:lineRule="auto"/>
        <w:ind w:firstLine="142"/>
        <w:jc w:val="center"/>
        <w:rPr>
          <w:rFonts w:eastAsia="Times New Roman"/>
          <w:szCs w:val="28"/>
          <w:lang w:eastAsia="ru-RU"/>
        </w:rPr>
      </w:pPr>
    </w:p>
    <w:p w14:paraId="5C482ADB" w14:textId="333A42BE" w:rsidR="00093EA6" w:rsidRPr="00093EA6" w:rsidRDefault="00093EA6" w:rsidP="00093EA6">
      <w:pPr>
        <w:spacing w:before="40" w:line="240" w:lineRule="auto"/>
        <w:ind w:left="720" w:firstLine="142"/>
        <w:rPr>
          <w:rFonts w:eastAsia="Times New Roman"/>
          <w:szCs w:val="28"/>
          <w:lang w:eastAsia="ru-RU"/>
        </w:rPr>
      </w:pPr>
      <w:r w:rsidRPr="00093EA6">
        <w:rPr>
          <w:rFonts w:eastAsia="Times New Roman"/>
          <w:szCs w:val="28"/>
          <w:lang w:eastAsia="ru-RU"/>
        </w:rPr>
        <w:t xml:space="preserve">Руководитель, </w:t>
      </w:r>
      <w:r w:rsidR="00A10CE9">
        <w:rPr>
          <w:rFonts w:eastAsia="Times New Roman"/>
          <w:szCs w:val="28"/>
          <w:lang w:eastAsia="ru-RU"/>
        </w:rPr>
        <w:t>асс</w:t>
      </w:r>
      <w:r w:rsidRPr="00093EA6">
        <w:rPr>
          <w:rFonts w:eastAsia="Times New Roman"/>
          <w:szCs w:val="28"/>
          <w:lang w:eastAsia="ru-RU"/>
        </w:rPr>
        <w:t>.</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00A10CE9">
        <w:rPr>
          <w:rFonts w:eastAsia="Times New Roman"/>
          <w:szCs w:val="28"/>
          <w:lang w:eastAsia="ru-RU"/>
        </w:rPr>
        <w:tab/>
      </w:r>
      <w:r w:rsidR="00A10CE9">
        <w:rPr>
          <w:rFonts w:eastAsia="Times New Roman"/>
          <w:szCs w:val="28"/>
          <w:lang w:eastAsia="ru-RU"/>
        </w:rPr>
        <w:tab/>
      </w:r>
      <w:r w:rsidR="00BA135D">
        <w:rPr>
          <w:rFonts w:eastAsia="Times New Roman"/>
          <w:szCs w:val="28"/>
          <w:lang w:eastAsia="ru-RU"/>
        </w:rPr>
        <w:t>И</w:t>
      </w:r>
      <w:r w:rsidRPr="00093EA6">
        <w:rPr>
          <w:rFonts w:eastAsia="Times New Roman"/>
          <w:szCs w:val="28"/>
          <w:lang w:eastAsia="ru-RU"/>
        </w:rPr>
        <w:t>.</w:t>
      </w:r>
      <w:r w:rsidR="00BA135D">
        <w:rPr>
          <w:rFonts w:eastAsia="Times New Roman"/>
          <w:szCs w:val="28"/>
          <w:lang w:eastAsia="ru-RU"/>
        </w:rPr>
        <w:t>А</w:t>
      </w:r>
      <w:r w:rsidRPr="00093EA6">
        <w:rPr>
          <w:rFonts w:eastAsia="Times New Roman"/>
          <w:szCs w:val="28"/>
          <w:lang w:eastAsia="ru-RU"/>
        </w:rPr>
        <w:t xml:space="preserve">. </w:t>
      </w:r>
      <w:r w:rsidR="00BA135D">
        <w:rPr>
          <w:rFonts w:eastAsia="Times New Roman"/>
          <w:szCs w:val="28"/>
          <w:lang w:eastAsia="ru-RU"/>
        </w:rPr>
        <w:t>Домашних</w:t>
      </w:r>
    </w:p>
    <w:p w14:paraId="57A0FB42" w14:textId="77777777"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Консультант, доц., к.э.н.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В.И. Шилков</w:t>
      </w:r>
    </w:p>
    <w:p w14:paraId="55D3FBCD" w14:textId="77777777"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Консультант, доц., к.х.н.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И.Т. Романов</w:t>
      </w:r>
    </w:p>
    <w:p w14:paraId="406FC5BC" w14:textId="08EF2E4C"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Нормоконтролер,  доц., </w:t>
      </w:r>
      <w:r w:rsidRPr="006723E9">
        <w:rPr>
          <w:rFonts w:eastAsia="Times New Roman"/>
          <w:szCs w:val="28"/>
          <w:lang w:eastAsia="ru-RU"/>
        </w:rPr>
        <w:t>к.</w:t>
      </w:r>
      <w:r w:rsidR="00BB4BC3" w:rsidRPr="006723E9">
        <w:rPr>
          <w:rFonts w:eastAsia="Times New Roman"/>
          <w:szCs w:val="28"/>
          <w:lang w:eastAsia="ru-RU"/>
        </w:rPr>
        <w:t>т</w:t>
      </w:r>
      <w:r w:rsidRPr="006723E9">
        <w:rPr>
          <w:rFonts w:eastAsia="Times New Roman"/>
          <w:szCs w:val="28"/>
          <w:lang w:eastAsia="ru-RU"/>
        </w:rPr>
        <w:t>.н</w:t>
      </w:r>
      <w:r w:rsidRPr="00093EA6">
        <w:rPr>
          <w:rFonts w:eastAsia="Times New Roman"/>
          <w:szCs w:val="28"/>
          <w:lang w:eastAsia="ru-RU"/>
        </w:rPr>
        <w:t xml:space="preserve">.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И.А. Шестакова</w:t>
      </w:r>
    </w:p>
    <w:p w14:paraId="1B01841B" w14:textId="77777777"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Студент гр. Р-500901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М.Ю. Путилов</w:t>
      </w:r>
    </w:p>
    <w:p w14:paraId="2435CC3D" w14:textId="77777777" w:rsidR="00093EA6" w:rsidRPr="00093EA6" w:rsidRDefault="00093EA6" w:rsidP="00093EA6">
      <w:pPr>
        <w:spacing w:before="40" w:line="240" w:lineRule="auto"/>
        <w:ind w:firstLine="142"/>
        <w:jc w:val="center"/>
        <w:rPr>
          <w:rFonts w:eastAsia="Times New Roman"/>
          <w:sz w:val="24"/>
          <w:szCs w:val="24"/>
          <w:lang w:eastAsia="ru-RU"/>
        </w:rPr>
      </w:pPr>
    </w:p>
    <w:p w14:paraId="3EE8FE20" w14:textId="77777777" w:rsidR="00093EA6" w:rsidRPr="00093EA6" w:rsidRDefault="00093EA6" w:rsidP="00093EA6">
      <w:pPr>
        <w:spacing w:before="40" w:line="240" w:lineRule="auto"/>
        <w:ind w:firstLine="142"/>
        <w:jc w:val="center"/>
        <w:rPr>
          <w:rFonts w:eastAsia="Times New Roman"/>
          <w:sz w:val="24"/>
          <w:szCs w:val="24"/>
          <w:lang w:eastAsia="ru-RU"/>
        </w:rPr>
      </w:pPr>
    </w:p>
    <w:p w14:paraId="0B69F3C9" w14:textId="77777777" w:rsidR="00093EA6" w:rsidRPr="00093EA6" w:rsidRDefault="00093EA6" w:rsidP="00093EA6">
      <w:pPr>
        <w:spacing w:line="240" w:lineRule="auto"/>
        <w:ind w:firstLine="142"/>
        <w:jc w:val="center"/>
        <w:rPr>
          <w:rFonts w:eastAsia="Times New Roman"/>
          <w:szCs w:val="28"/>
          <w:lang w:eastAsia="ru-RU"/>
        </w:rPr>
      </w:pPr>
    </w:p>
    <w:p w14:paraId="7ABA178B" w14:textId="77777777" w:rsidR="00093EA6" w:rsidRPr="00093EA6" w:rsidRDefault="00093EA6" w:rsidP="00093EA6">
      <w:pPr>
        <w:spacing w:line="240" w:lineRule="auto"/>
        <w:ind w:firstLine="142"/>
        <w:jc w:val="center"/>
        <w:rPr>
          <w:rFonts w:eastAsia="Times New Roman"/>
          <w:szCs w:val="28"/>
          <w:lang w:eastAsia="ru-RU"/>
        </w:rPr>
      </w:pPr>
    </w:p>
    <w:p w14:paraId="5026322C" w14:textId="77777777" w:rsidR="00093EA6" w:rsidRPr="00093EA6" w:rsidRDefault="00093EA6" w:rsidP="00093EA6">
      <w:pPr>
        <w:spacing w:line="240" w:lineRule="auto"/>
        <w:ind w:firstLine="142"/>
        <w:jc w:val="center"/>
        <w:rPr>
          <w:rFonts w:eastAsia="Times New Roman"/>
          <w:szCs w:val="28"/>
          <w:lang w:eastAsia="ru-RU"/>
        </w:rPr>
      </w:pPr>
    </w:p>
    <w:p w14:paraId="645F936E" w14:textId="77777777" w:rsidR="00093EA6" w:rsidRPr="00093EA6" w:rsidRDefault="00093EA6" w:rsidP="00093EA6">
      <w:pPr>
        <w:spacing w:line="240" w:lineRule="auto"/>
        <w:ind w:firstLine="142"/>
        <w:jc w:val="center"/>
        <w:rPr>
          <w:rFonts w:eastAsia="Times New Roman"/>
          <w:szCs w:val="28"/>
          <w:lang w:eastAsia="ru-RU"/>
        </w:rPr>
      </w:pPr>
    </w:p>
    <w:p w14:paraId="41A7CDCF" w14:textId="77777777" w:rsidR="00093EA6" w:rsidRPr="00093EA6" w:rsidRDefault="00093EA6" w:rsidP="00093EA6">
      <w:pPr>
        <w:spacing w:line="240" w:lineRule="auto"/>
        <w:ind w:firstLine="142"/>
        <w:jc w:val="center"/>
        <w:rPr>
          <w:rFonts w:eastAsia="Times New Roman"/>
          <w:szCs w:val="28"/>
          <w:lang w:eastAsia="ru-RU"/>
        </w:rPr>
      </w:pPr>
      <w:r w:rsidRPr="00093EA6">
        <w:rPr>
          <w:rFonts w:eastAsia="Times New Roman"/>
          <w:szCs w:val="28"/>
          <w:lang w:eastAsia="ru-RU"/>
        </w:rPr>
        <w:t>Екатеринбург</w:t>
      </w:r>
    </w:p>
    <w:p w14:paraId="5D8F58C9" w14:textId="77777777" w:rsidR="00093EA6" w:rsidRPr="00093EA6" w:rsidRDefault="00093EA6" w:rsidP="00093EA6">
      <w:pPr>
        <w:spacing w:line="240" w:lineRule="auto"/>
        <w:ind w:firstLine="142"/>
        <w:jc w:val="center"/>
        <w:rPr>
          <w:rFonts w:eastAsia="Times New Roman"/>
          <w:szCs w:val="28"/>
          <w:lang w:eastAsia="ru-RU"/>
        </w:rPr>
      </w:pPr>
      <w:r w:rsidRPr="00093EA6">
        <w:rPr>
          <w:rFonts w:eastAsia="Times New Roman"/>
          <w:szCs w:val="28"/>
          <w:lang w:eastAsia="ru-RU"/>
        </w:rPr>
        <w:t xml:space="preserve"> 2015 </w:t>
      </w:r>
    </w:p>
    <w:p w14:paraId="5F4E0803" w14:textId="77777777" w:rsidR="00093EA6" w:rsidRPr="00093EA6" w:rsidRDefault="00093EA6" w:rsidP="00093EA6">
      <w:pPr>
        <w:ind w:firstLine="0"/>
        <w:rPr>
          <w:sz w:val="24"/>
        </w:rPr>
      </w:pPr>
    </w:p>
    <w:p w14:paraId="4F9631A2" w14:textId="77777777" w:rsidR="00E469BC" w:rsidRPr="006723E9" w:rsidRDefault="00E469BC" w:rsidP="00A10CE9">
      <w:pPr>
        <w:spacing w:after="200" w:line="276" w:lineRule="auto"/>
        <w:rPr>
          <w:rStyle w:val="Heading0Char"/>
        </w:rPr>
      </w:pPr>
      <w:bookmarkStart w:id="1" w:name="_Toc420770052"/>
      <w:r w:rsidRPr="006723E9">
        <w:rPr>
          <w:rStyle w:val="Heading0Char"/>
        </w:rPr>
        <w:lastRenderedPageBreak/>
        <w:t>РЕФЕРАТ</w:t>
      </w:r>
      <w:bookmarkEnd w:id="1"/>
    </w:p>
    <w:p w14:paraId="4FFAE5D3" w14:textId="02F8CFBF" w:rsidR="00E469BC" w:rsidRPr="003A5437" w:rsidRDefault="00E469BC" w:rsidP="00E469BC">
      <w:pPr>
        <w:rPr>
          <w:rFonts w:eastAsia="Times New Roman"/>
        </w:rPr>
      </w:pPr>
      <w:r>
        <w:rPr>
          <w:rFonts w:eastAsia="Times New Roman"/>
        </w:rPr>
        <w:t xml:space="preserve">Дипломная работа, </w:t>
      </w:r>
      <w:r w:rsidR="008C3A2B">
        <w:rPr>
          <w:rFonts w:eastAsia="Times New Roman"/>
        </w:rPr>
        <w:t>88</w:t>
      </w:r>
      <w:r>
        <w:rPr>
          <w:rFonts w:eastAsia="Times New Roman"/>
        </w:rPr>
        <w:t>с., 2 ч.,</w:t>
      </w:r>
      <w:r w:rsidR="00F01160">
        <w:rPr>
          <w:rFonts w:eastAsia="Times New Roman"/>
        </w:rPr>
        <w:t xml:space="preserve"> 11</w:t>
      </w:r>
      <w:r w:rsidRPr="00E469BC">
        <w:rPr>
          <w:rFonts w:eastAsia="Times New Roman"/>
        </w:rPr>
        <w:t xml:space="preserve"> </w:t>
      </w:r>
      <w:r>
        <w:rPr>
          <w:rFonts w:eastAsia="Times New Roman"/>
        </w:rPr>
        <w:t xml:space="preserve">рис., </w:t>
      </w:r>
      <w:r w:rsidR="0076382A">
        <w:rPr>
          <w:rFonts w:eastAsia="Times New Roman"/>
        </w:rPr>
        <w:t>18</w:t>
      </w:r>
      <w:r w:rsidRPr="00E469BC">
        <w:rPr>
          <w:rFonts w:eastAsia="Times New Roman"/>
        </w:rPr>
        <w:t xml:space="preserve">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14:paraId="674F9E8D" w14:textId="77777777"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14:paraId="74826B53" w14:textId="77777777"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14:paraId="4A5C42C4" w14:textId="77777777" w:rsidR="00E469BC" w:rsidRDefault="00AA5E4F" w:rsidP="00E469BC">
      <w:r>
        <w:t>Цель</w:t>
      </w:r>
      <w:r w:rsidR="0083584D">
        <w:t>ю работы</w:t>
      </w:r>
      <w:r>
        <w:t xml:space="preserve"> </w:t>
      </w:r>
      <w:r w:rsidR="0083584D">
        <w:t xml:space="preserve">является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14:paraId="507A3D88" w14:textId="77777777"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14:paraId="7C976C8F" w14:textId="77777777"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14:paraId="582CA834" w14:textId="77777777"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14:paraId="443DAF47" w14:textId="77777777"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14:paraId="6C975A25" w14:textId="05A244D3" w:rsidR="00A01B88" w:rsidRDefault="00E469BC" w:rsidP="00843097">
      <w:pPr>
        <w:spacing w:after="200" w:line="276" w:lineRule="auto"/>
        <w:ind w:left="708" w:firstLine="0"/>
        <w:jc w:val="left"/>
        <w:rPr>
          <w:rStyle w:val="Heading0Char"/>
        </w:rPr>
      </w:pPr>
      <w:r>
        <w:br w:type="page"/>
      </w:r>
      <w:bookmarkStart w:id="2" w:name="_Toc420770053"/>
      <w:r w:rsidRPr="006723E9">
        <w:rPr>
          <w:rStyle w:val="Heading0Char"/>
        </w:rPr>
        <w:lastRenderedPageBreak/>
        <w:t>СОДЕРЖАНИЕ</w:t>
      </w:r>
      <w:bookmarkEnd w:id="2"/>
    </w:p>
    <w:p w14:paraId="735F96D7" w14:textId="363EE245" w:rsidR="00211C02" w:rsidRPr="006723E9" w:rsidRDefault="00211C02">
      <w:pPr>
        <w:pStyle w:val="TOC1"/>
        <w:rPr>
          <w:rFonts w:ascii="Calibri" w:eastAsia="Times New Roman" w:hAnsi="Calibri"/>
          <w:caps w:val="0"/>
          <w:noProof/>
          <w:sz w:val="22"/>
          <w:lang w:eastAsia="ru-RU"/>
        </w:rPr>
      </w:pPr>
      <w:r w:rsidRPr="006723E9">
        <w:fldChar w:fldCharType="begin"/>
      </w:r>
      <w:r w:rsidRPr="006723E9">
        <w:instrText xml:space="preserve"> TOC \o "1-3" \h \z \t "Heading 0;1" </w:instrText>
      </w:r>
      <w:r w:rsidRPr="006723E9">
        <w:fldChar w:fldCharType="separate"/>
      </w:r>
    </w:p>
    <w:p w14:paraId="352AB88E" w14:textId="77777777" w:rsidR="00211C02" w:rsidRPr="006723E9" w:rsidRDefault="00936153">
      <w:pPr>
        <w:pStyle w:val="TOC1"/>
        <w:rPr>
          <w:rFonts w:ascii="Calibri" w:eastAsia="Times New Roman" w:hAnsi="Calibri"/>
          <w:caps w:val="0"/>
          <w:noProof/>
          <w:sz w:val="22"/>
          <w:lang w:eastAsia="ru-RU"/>
        </w:rPr>
      </w:pPr>
      <w:hyperlink w:anchor="_Toc420770054" w:history="1">
        <w:r w:rsidR="00211C02" w:rsidRPr="006723E9">
          <w:rPr>
            <w:rStyle w:val="Hyperlink"/>
            <w:noProof/>
          </w:rPr>
          <w:t>Нормативные ссылк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4 \h </w:instrText>
        </w:r>
        <w:r w:rsidR="00211C02" w:rsidRPr="006723E9">
          <w:rPr>
            <w:noProof/>
            <w:webHidden/>
          </w:rPr>
        </w:r>
        <w:r w:rsidR="00211C02" w:rsidRPr="006723E9">
          <w:rPr>
            <w:noProof/>
            <w:webHidden/>
          </w:rPr>
          <w:fldChar w:fldCharType="separate"/>
        </w:r>
        <w:r w:rsidR="00A8453C">
          <w:rPr>
            <w:noProof/>
            <w:webHidden/>
          </w:rPr>
          <w:t>5</w:t>
        </w:r>
        <w:r w:rsidR="00211C02" w:rsidRPr="006723E9">
          <w:rPr>
            <w:noProof/>
            <w:webHidden/>
          </w:rPr>
          <w:fldChar w:fldCharType="end"/>
        </w:r>
      </w:hyperlink>
    </w:p>
    <w:p w14:paraId="42F70291" w14:textId="77777777" w:rsidR="00211C02" w:rsidRPr="006723E9" w:rsidRDefault="00936153">
      <w:pPr>
        <w:pStyle w:val="TOC1"/>
        <w:rPr>
          <w:rFonts w:ascii="Calibri" w:eastAsia="Times New Roman" w:hAnsi="Calibri"/>
          <w:caps w:val="0"/>
          <w:noProof/>
          <w:sz w:val="22"/>
          <w:lang w:eastAsia="ru-RU"/>
        </w:rPr>
      </w:pPr>
      <w:hyperlink w:anchor="_Toc420770055" w:history="1">
        <w:r w:rsidR="00211C02" w:rsidRPr="006723E9">
          <w:rPr>
            <w:rStyle w:val="Hyperlink"/>
            <w:noProof/>
          </w:rPr>
          <w:t>определ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5 \h </w:instrText>
        </w:r>
        <w:r w:rsidR="00211C02" w:rsidRPr="006723E9">
          <w:rPr>
            <w:noProof/>
            <w:webHidden/>
          </w:rPr>
        </w:r>
        <w:r w:rsidR="00211C02" w:rsidRPr="006723E9">
          <w:rPr>
            <w:noProof/>
            <w:webHidden/>
          </w:rPr>
          <w:fldChar w:fldCharType="separate"/>
        </w:r>
        <w:r w:rsidR="00A8453C">
          <w:rPr>
            <w:noProof/>
            <w:webHidden/>
          </w:rPr>
          <w:t>7</w:t>
        </w:r>
        <w:r w:rsidR="00211C02" w:rsidRPr="006723E9">
          <w:rPr>
            <w:noProof/>
            <w:webHidden/>
          </w:rPr>
          <w:fldChar w:fldCharType="end"/>
        </w:r>
      </w:hyperlink>
    </w:p>
    <w:p w14:paraId="192A4C7F" w14:textId="77777777" w:rsidR="00211C02" w:rsidRPr="006723E9" w:rsidRDefault="00936153">
      <w:pPr>
        <w:pStyle w:val="TOC1"/>
        <w:rPr>
          <w:rFonts w:ascii="Calibri" w:eastAsia="Times New Roman" w:hAnsi="Calibri"/>
          <w:caps w:val="0"/>
          <w:noProof/>
          <w:sz w:val="22"/>
          <w:lang w:eastAsia="ru-RU"/>
        </w:rPr>
      </w:pPr>
      <w:hyperlink w:anchor="_Toc420770056" w:history="1">
        <w:r w:rsidR="00211C02" w:rsidRPr="006723E9">
          <w:rPr>
            <w:rStyle w:val="Hyperlink"/>
            <w:noProof/>
          </w:rPr>
          <w:t>обозначения и сокращ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6 \h </w:instrText>
        </w:r>
        <w:r w:rsidR="00211C02" w:rsidRPr="006723E9">
          <w:rPr>
            <w:noProof/>
            <w:webHidden/>
          </w:rPr>
        </w:r>
        <w:r w:rsidR="00211C02" w:rsidRPr="006723E9">
          <w:rPr>
            <w:noProof/>
            <w:webHidden/>
          </w:rPr>
          <w:fldChar w:fldCharType="separate"/>
        </w:r>
        <w:r w:rsidR="00A8453C">
          <w:rPr>
            <w:noProof/>
            <w:webHidden/>
          </w:rPr>
          <w:t>8</w:t>
        </w:r>
        <w:r w:rsidR="00211C02" w:rsidRPr="006723E9">
          <w:rPr>
            <w:noProof/>
            <w:webHidden/>
          </w:rPr>
          <w:fldChar w:fldCharType="end"/>
        </w:r>
      </w:hyperlink>
    </w:p>
    <w:p w14:paraId="06C5531F" w14:textId="77777777" w:rsidR="00211C02" w:rsidRPr="006723E9" w:rsidRDefault="00936153">
      <w:pPr>
        <w:pStyle w:val="TOC1"/>
        <w:rPr>
          <w:rFonts w:ascii="Calibri" w:eastAsia="Times New Roman" w:hAnsi="Calibri"/>
          <w:caps w:val="0"/>
          <w:noProof/>
          <w:sz w:val="22"/>
          <w:lang w:eastAsia="ru-RU"/>
        </w:rPr>
      </w:pPr>
      <w:hyperlink w:anchor="_Toc420770057" w:history="1">
        <w:r w:rsidR="00211C02" w:rsidRPr="006723E9">
          <w:rPr>
            <w:rStyle w:val="Hyperlink"/>
            <w:noProof/>
          </w:rPr>
          <w:t>ВВЕД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7 \h </w:instrText>
        </w:r>
        <w:r w:rsidR="00211C02" w:rsidRPr="006723E9">
          <w:rPr>
            <w:noProof/>
            <w:webHidden/>
          </w:rPr>
        </w:r>
        <w:r w:rsidR="00211C02" w:rsidRPr="006723E9">
          <w:rPr>
            <w:noProof/>
            <w:webHidden/>
          </w:rPr>
          <w:fldChar w:fldCharType="separate"/>
        </w:r>
        <w:r w:rsidR="00A8453C">
          <w:rPr>
            <w:noProof/>
            <w:webHidden/>
          </w:rPr>
          <w:t>9</w:t>
        </w:r>
        <w:r w:rsidR="00211C02" w:rsidRPr="006723E9">
          <w:rPr>
            <w:noProof/>
            <w:webHidden/>
          </w:rPr>
          <w:fldChar w:fldCharType="end"/>
        </w:r>
      </w:hyperlink>
    </w:p>
    <w:p w14:paraId="5B127B77" w14:textId="77777777" w:rsidR="00211C02" w:rsidRPr="006723E9" w:rsidRDefault="00936153">
      <w:pPr>
        <w:pStyle w:val="TOC1"/>
        <w:rPr>
          <w:rFonts w:ascii="Calibri" w:eastAsia="Times New Roman" w:hAnsi="Calibri"/>
          <w:caps w:val="0"/>
          <w:noProof/>
          <w:sz w:val="22"/>
          <w:lang w:eastAsia="ru-RU"/>
        </w:rPr>
      </w:pPr>
      <w:hyperlink w:anchor="_Toc420770058" w:history="1">
        <w:r w:rsidR="00211C02" w:rsidRPr="006723E9">
          <w:rPr>
            <w:rStyle w:val="Hyperlink"/>
            <w:noProof/>
          </w:rPr>
          <w:t>1 теоретическая ча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8 \h </w:instrText>
        </w:r>
        <w:r w:rsidR="00211C02" w:rsidRPr="006723E9">
          <w:rPr>
            <w:noProof/>
            <w:webHidden/>
          </w:rPr>
        </w:r>
        <w:r w:rsidR="00211C02" w:rsidRPr="006723E9">
          <w:rPr>
            <w:noProof/>
            <w:webHidden/>
          </w:rPr>
          <w:fldChar w:fldCharType="separate"/>
        </w:r>
        <w:r w:rsidR="00A8453C">
          <w:rPr>
            <w:noProof/>
            <w:webHidden/>
          </w:rPr>
          <w:t>12</w:t>
        </w:r>
        <w:r w:rsidR="00211C02" w:rsidRPr="006723E9">
          <w:rPr>
            <w:noProof/>
            <w:webHidden/>
          </w:rPr>
          <w:fldChar w:fldCharType="end"/>
        </w:r>
      </w:hyperlink>
    </w:p>
    <w:p w14:paraId="6F176EB3"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059" w:history="1">
        <w:r w:rsidR="00211C02" w:rsidRPr="006723E9">
          <w:rPr>
            <w:rStyle w:val="Hyperlink"/>
            <w:noProof/>
          </w:rPr>
          <w:t>1.1 Техническое задание и его анализ</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9 \h </w:instrText>
        </w:r>
        <w:r w:rsidR="00211C02" w:rsidRPr="006723E9">
          <w:rPr>
            <w:noProof/>
            <w:webHidden/>
          </w:rPr>
        </w:r>
        <w:r w:rsidR="00211C02" w:rsidRPr="006723E9">
          <w:rPr>
            <w:noProof/>
            <w:webHidden/>
          </w:rPr>
          <w:fldChar w:fldCharType="separate"/>
        </w:r>
        <w:r w:rsidR="00A8453C">
          <w:rPr>
            <w:noProof/>
            <w:webHidden/>
          </w:rPr>
          <w:t>12</w:t>
        </w:r>
        <w:r w:rsidR="00211C02" w:rsidRPr="006723E9">
          <w:rPr>
            <w:noProof/>
            <w:webHidden/>
          </w:rPr>
          <w:fldChar w:fldCharType="end"/>
        </w:r>
      </w:hyperlink>
    </w:p>
    <w:p w14:paraId="3BFA6F00"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068" w:history="1">
        <w:r w:rsidR="00211C02" w:rsidRPr="006723E9">
          <w:rPr>
            <w:rStyle w:val="Hyperlink"/>
            <w:noProof/>
          </w:rPr>
          <w:t>1.2 Анализ технического зада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68 \h </w:instrText>
        </w:r>
        <w:r w:rsidR="00211C02" w:rsidRPr="006723E9">
          <w:rPr>
            <w:noProof/>
            <w:webHidden/>
          </w:rPr>
        </w:r>
        <w:r w:rsidR="00211C02" w:rsidRPr="006723E9">
          <w:rPr>
            <w:noProof/>
            <w:webHidden/>
          </w:rPr>
          <w:fldChar w:fldCharType="separate"/>
        </w:r>
        <w:r w:rsidR="00A8453C">
          <w:rPr>
            <w:noProof/>
            <w:webHidden/>
          </w:rPr>
          <w:t>16</w:t>
        </w:r>
        <w:r w:rsidR="00211C02" w:rsidRPr="006723E9">
          <w:rPr>
            <w:noProof/>
            <w:webHidden/>
          </w:rPr>
          <w:fldChar w:fldCharType="end"/>
        </w:r>
      </w:hyperlink>
    </w:p>
    <w:p w14:paraId="11811983"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069" w:history="1">
        <w:r w:rsidR="00211C02" w:rsidRPr="006723E9">
          <w:rPr>
            <w:rStyle w:val="Hyperlink"/>
            <w:noProof/>
          </w:rPr>
          <w:t>1.3 Выбор инструментальных средств</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69 \h </w:instrText>
        </w:r>
        <w:r w:rsidR="00211C02" w:rsidRPr="006723E9">
          <w:rPr>
            <w:noProof/>
            <w:webHidden/>
          </w:rPr>
        </w:r>
        <w:r w:rsidR="00211C02" w:rsidRPr="006723E9">
          <w:rPr>
            <w:noProof/>
            <w:webHidden/>
          </w:rPr>
          <w:fldChar w:fldCharType="separate"/>
        </w:r>
        <w:r w:rsidR="00A8453C">
          <w:rPr>
            <w:noProof/>
            <w:webHidden/>
          </w:rPr>
          <w:t>17</w:t>
        </w:r>
        <w:r w:rsidR="00211C02" w:rsidRPr="006723E9">
          <w:rPr>
            <w:noProof/>
            <w:webHidden/>
          </w:rPr>
          <w:fldChar w:fldCharType="end"/>
        </w:r>
      </w:hyperlink>
    </w:p>
    <w:p w14:paraId="20BC6725"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070" w:history="1">
        <w:r w:rsidR="00211C02" w:rsidRPr="006723E9">
          <w:rPr>
            <w:rStyle w:val="Hyperlink"/>
            <w:noProof/>
          </w:rPr>
          <w:t>1.4 Обзор литературы и существующих подходов к решению</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0 \h </w:instrText>
        </w:r>
        <w:r w:rsidR="00211C02" w:rsidRPr="006723E9">
          <w:rPr>
            <w:noProof/>
            <w:webHidden/>
          </w:rPr>
        </w:r>
        <w:r w:rsidR="00211C02" w:rsidRPr="006723E9">
          <w:rPr>
            <w:noProof/>
            <w:webHidden/>
          </w:rPr>
          <w:fldChar w:fldCharType="separate"/>
        </w:r>
        <w:r w:rsidR="00A8453C">
          <w:rPr>
            <w:noProof/>
            <w:webHidden/>
          </w:rPr>
          <w:t>19</w:t>
        </w:r>
        <w:r w:rsidR="00211C02" w:rsidRPr="006723E9">
          <w:rPr>
            <w:noProof/>
            <w:webHidden/>
          </w:rPr>
          <w:fldChar w:fldCharType="end"/>
        </w:r>
      </w:hyperlink>
    </w:p>
    <w:p w14:paraId="76CDC4E3" w14:textId="77777777" w:rsidR="00211C02" w:rsidRPr="006723E9" w:rsidRDefault="00936153">
      <w:pPr>
        <w:pStyle w:val="TOC3"/>
        <w:rPr>
          <w:rFonts w:ascii="Calibri" w:eastAsia="Times New Roman" w:hAnsi="Calibri"/>
          <w:noProof/>
          <w:sz w:val="22"/>
          <w:lang w:eastAsia="ru-RU"/>
        </w:rPr>
      </w:pPr>
      <w:hyperlink w:anchor="_Toc420770071" w:history="1">
        <w:r w:rsidR="00211C02" w:rsidRPr="006723E9">
          <w:rPr>
            <w:rStyle w:val="Hyperlink"/>
            <w:noProof/>
          </w:rPr>
          <w:t>1.4.1 Обзор литератур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1 \h </w:instrText>
        </w:r>
        <w:r w:rsidR="00211C02" w:rsidRPr="006723E9">
          <w:rPr>
            <w:noProof/>
            <w:webHidden/>
          </w:rPr>
        </w:r>
        <w:r w:rsidR="00211C02" w:rsidRPr="006723E9">
          <w:rPr>
            <w:noProof/>
            <w:webHidden/>
          </w:rPr>
          <w:fldChar w:fldCharType="separate"/>
        </w:r>
        <w:r w:rsidR="00A8453C">
          <w:rPr>
            <w:noProof/>
            <w:webHidden/>
          </w:rPr>
          <w:t>19</w:t>
        </w:r>
        <w:r w:rsidR="00211C02" w:rsidRPr="006723E9">
          <w:rPr>
            <w:noProof/>
            <w:webHidden/>
          </w:rPr>
          <w:fldChar w:fldCharType="end"/>
        </w:r>
      </w:hyperlink>
    </w:p>
    <w:p w14:paraId="4F073F7C" w14:textId="77777777" w:rsidR="00211C02" w:rsidRPr="006723E9" w:rsidRDefault="00936153">
      <w:pPr>
        <w:pStyle w:val="TOC3"/>
        <w:rPr>
          <w:rFonts w:ascii="Calibri" w:eastAsia="Times New Roman" w:hAnsi="Calibri"/>
          <w:noProof/>
          <w:sz w:val="22"/>
          <w:lang w:eastAsia="ru-RU"/>
        </w:rPr>
      </w:pPr>
      <w:hyperlink w:anchor="_Toc420770072" w:history="1">
        <w:r w:rsidR="00211C02" w:rsidRPr="006723E9">
          <w:rPr>
            <w:rStyle w:val="Hyperlink"/>
            <w:noProof/>
          </w:rPr>
          <w:t>1.4.2 Детальный обзор существующих подходов к синхронизаци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2 \h </w:instrText>
        </w:r>
        <w:r w:rsidR="00211C02" w:rsidRPr="006723E9">
          <w:rPr>
            <w:noProof/>
            <w:webHidden/>
          </w:rPr>
        </w:r>
        <w:r w:rsidR="00211C02" w:rsidRPr="006723E9">
          <w:rPr>
            <w:noProof/>
            <w:webHidden/>
          </w:rPr>
          <w:fldChar w:fldCharType="separate"/>
        </w:r>
        <w:r w:rsidR="00A8453C">
          <w:rPr>
            <w:noProof/>
            <w:webHidden/>
          </w:rPr>
          <w:t>29</w:t>
        </w:r>
        <w:r w:rsidR="00211C02" w:rsidRPr="006723E9">
          <w:rPr>
            <w:noProof/>
            <w:webHidden/>
          </w:rPr>
          <w:fldChar w:fldCharType="end"/>
        </w:r>
      </w:hyperlink>
    </w:p>
    <w:p w14:paraId="641B5E06" w14:textId="77777777" w:rsidR="00211C02" w:rsidRPr="006723E9" w:rsidRDefault="00936153">
      <w:pPr>
        <w:pStyle w:val="TOC1"/>
        <w:rPr>
          <w:rFonts w:ascii="Calibri" w:eastAsia="Times New Roman" w:hAnsi="Calibri"/>
          <w:caps w:val="0"/>
          <w:noProof/>
          <w:sz w:val="22"/>
          <w:lang w:eastAsia="ru-RU"/>
        </w:rPr>
      </w:pPr>
      <w:hyperlink w:anchor="_Toc420770073" w:history="1">
        <w:r w:rsidR="00211C02" w:rsidRPr="006723E9">
          <w:rPr>
            <w:rStyle w:val="Hyperlink"/>
            <w:noProof/>
          </w:rPr>
          <w:t>2 практическая ча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3 \h </w:instrText>
        </w:r>
        <w:r w:rsidR="00211C02" w:rsidRPr="006723E9">
          <w:rPr>
            <w:noProof/>
            <w:webHidden/>
          </w:rPr>
        </w:r>
        <w:r w:rsidR="00211C02" w:rsidRPr="006723E9">
          <w:rPr>
            <w:noProof/>
            <w:webHidden/>
          </w:rPr>
          <w:fldChar w:fldCharType="separate"/>
        </w:r>
        <w:r w:rsidR="00A8453C">
          <w:rPr>
            <w:noProof/>
            <w:webHidden/>
          </w:rPr>
          <w:t>33</w:t>
        </w:r>
        <w:r w:rsidR="00211C02" w:rsidRPr="006723E9">
          <w:rPr>
            <w:noProof/>
            <w:webHidden/>
          </w:rPr>
          <w:fldChar w:fldCharType="end"/>
        </w:r>
      </w:hyperlink>
    </w:p>
    <w:p w14:paraId="08F2EE31"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074" w:history="1">
        <w:r w:rsidR="00211C02" w:rsidRPr="006723E9">
          <w:rPr>
            <w:rStyle w:val="Hyperlink"/>
            <w:noProof/>
          </w:rPr>
          <w:t>2.1 Используемые алгоритмы и их анализ</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4 \h </w:instrText>
        </w:r>
        <w:r w:rsidR="00211C02" w:rsidRPr="006723E9">
          <w:rPr>
            <w:noProof/>
            <w:webHidden/>
          </w:rPr>
        </w:r>
        <w:r w:rsidR="00211C02" w:rsidRPr="006723E9">
          <w:rPr>
            <w:noProof/>
            <w:webHidden/>
          </w:rPr>
          <w:fldChar w:fldCharType="separate"/>
        </w:r>
        <w:r w:rsidR="00A8453C">
          <w:rPr>
            <w:noProof/>
            <w:webHidden/>
          </w:rPr>
          <w:t>33</w:t>
        </w:r>
        <w:r w:rsidR="00211C02" w:rsidRPr="006723E9">
          <w:rPr>
            <w:noProof/>
            <w:webHidden/>
          </w:rPr>
          <w:fldChar w:fldCharType="end"/>
        </w:r>
      </w:hyperlink>
    </w:p>
    <w:p w14:paraId="6AA87164" w14:textId="77777777" w:rsidR="00211C02" w:rsidRPr="006723E9" w:rsidRDefault="00936153">
      <w:pPr>
        <w:pStyle w:val="TOC3"/>
        <w:rPr>
          <w:rFonts w:ascii="Calibri" w:eastAsia="Times New Roman" w:hAnsi="Calibri"/>
          <w:noProof/>
          <w:sz w:val="22"/>
          <w:lang w:eastAsia="ru-RU"/>
        </w:rPr>
      </w:pPr>
      <w:hyperlink w:anchor="_Toc420770075" w:history="1">
        <w:r w:rsidR="00211C02" w:rsidRPr="006723E9">
          <w:rPr>
            <w:rStyle w:val="Hyperlink"/>
            <w:noProof/>
          </w:rPr>
          <w:t>2.1.1 Модифицированная стратегия «копирование — изменение — слия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5 \h </w:instrText>
        </w:r>
        <w:r w:rsidR="00211C02" w:rsidRPr="006723E9">
          <w:rPr>
            <w:noProof/>
            <w:webHidden/>
          </w:rPr>
        </w:r>
        <w:r w:rsidR="00211C02" w:rsidRPr="006723E9">
          <w:rPr>
            <w:noProof/>
            <w:webHidden/>
          </w:rPr>
          <w:fldChar w:fldCharType="separate"/>
        </w:r>
        <w:r w:rsidR="00A8453C">
          <w:rPr>
            <w:noProof/>
            <w:webHidden/>
          </w:rPr>
          <w:t>33</w:t>
        </w:r>
        <w:r w:rsidR="00211C02" w:rsidRPr="006723E9">
          <w:rPr>
            <w:noProof/>
            <w:webHidden/>
          </w:rPr>
          <w:fldChar w:fldCharType="end"/>
        </w:r>
      </w:hyperlink>
    </w:p>
    <w:p w14:paraId="5B12EDE1" w14:textId="77777777" w:rsidR="00211C02" w:rsidRPr="006723E9" w:rsidRDefault="00936153">
      <w:pPr>
        <w:pStyle w:val="TOC3"/>
        <w:rPr>
          <w:rFonts w:ascii="Calibri" w:eastAsia="Times New Roman" w:hAnsi="Calibri"/>
          <w:noProof/>
          <w:sz w:val="22"/>
          <w:lang w:eastAsia="ru-RU"/>
        </w:rPr>
      </w:pPr>
      <w:hyperlink w:anchor="_Toc420770076" w:history="1">
        <w:r w:rsidR="00211C02" w:rsidRPr="006723E9">
          <w:rPr>
            <w:rStyle w:val="Hyperlink"/>
            <w:noProof/>
            <w:lang w:val="en-US"/>
          </w:rPr>
          <w:t>2.1.2</w:t>
        </w:r>
        <w:r w:rsidR="00211C02" w:rsidRPr="006723E9">
          <w:rPr>
            <w:rStyle w:val="Hyperlink"/>
            <w:noProof/>
          </w:rPr>
          <w:t xml:space="preserve"> Алгоритм </w:t>
        </w:r>
        <w:r w:rsidR="00211C02" w:rsidRPr="006723E9">
          <w:rPr>
            <w:rStyle w:val="Hyperlink"/>
            <w:noProof/>
            <w:lang w:val="en-US"/>
          </w:rPr>
          <w:t>Fuzzy Patch</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6 \h </w:instrText>
        </w:r>
        <w:r w:rsidR="00211C02" w:rsidRPr="006723E9">
          <w:rPr>
            <w:noProof/>
            <w:webHidden/>
          </w:rPr>
        </w:r>
        <w:r w:rsidR="00211C02" w:rsidRPr="006723E9">
          <w:rPr>
            <w:noProof/>
            <w:webHidden/>
          </w:rPr>
          <w:fldChar w:fldCharType="separate"/>
        </w:r>
        <w:r w:rsidR="00A8453C">
          <w:rPr>
            <w:noProof/>
            <w:webHidden/>
          </w:rPr>
          <w:t>37</w:t>
        </w:r>
        <w:r w:rsidR="00211C02" w:rsidRPr="006723E9">
          <w:rPr>
            <w:noProof/>
            <w:webHidden/>
          </w:rPr>
          <w:fldChar w:fldCharType="end"/>
        </w:r>
      </w:hyperlink>
    </w:p>
    <w:p w14:paraId="003CC7CE" w14:textId="77777777" w:rsidR="00211C02" w:rsidRPr="006723E9" w:rsidRDefault="00936153">
      <w:pPr>
        <w:pStyle w:val="TOC3"/>
        <w:rPr>
          <w:rFonts w:ascii="Calibri" w:eastAsia="Times New Roman" w:hAnsi="Calibri"/>
          <w:noProof/>
          <w:sz w:val="22"/>
          <w:lang w:eastAsia="ru-RU"/>
        </w:rPr>
      </w:pPr>
      <w:hyperlink w:anchor="_Toc420770077" w:history="1">
        <w:r w:rsidR="00211C02" w:rsidRPr="006723E9">
          <w:rPr>
            <w:rStyle w:val="Hyperlink"/>
            <w:noProof/>
          </w:rPr>
          <w:t>2.1.3 Ограничения модифицированного алгоритм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7 \h </w:instrText>
        </w:r>
        <w:r w:rsidR="00211C02" w:rsidRPr="006723E9">
          <w:rPr>
            <w:noProof/>
            <w:webHidden/>
          </w:rPr>
        </w:r>
        <w:r w:rsidR="00211C02" w:rsidRPr="006723E9">
          <w:rPr>
            <w:noProof/>
            <w:webHidden/>
          </w:rPr>
          <w:fldChar w:fldCharType="separate"/>
        </w:r>
        <w:r w:rsidR="00A8453C">
          <w:rPr>
            <w:noProof/>
            <w:webHidden/>
          </w:rPr>
          <w:t>45</w:t>
        </w:r>
        <w:r w:rsidR="00211C02" w:rsidRPr="006723E9">
          <w:rPr>
            <w:noProof/>
            <w:webHidden/>
          </w:rPr>
          <w:fldChar w:fldCharType="end"/>
        </w:r>
      </w:hyperlink>
    </w:p>
    <w:p w14:paraId="36C9CF00"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078" w:history="1">
        <w:r w:rsidR="00211C02" w:rsidRPr="006723E9">
          <w:rPr>
            <w:rStyle w:val="Hyperlink"/>
            <w:noProof/>
          </w:rPr>
          <w:t>2.2 Анализ разработанного реш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8 \h </w:instrText>
        </w:r>
        <w:r w:rsidR="00211C02" w:rsidRPr="006723E9">
          <w:rPr>
            <w:noProof/>
            <w:webHidden/>
          </w:rPr>
        </w:r>
        <w:r w:rsidR="00211C02" w:rsidRPr="006723E9">
          <w:rPr>
            <w:noProof/>
            <w:webHidden/>
          </w:rPr>
          <w:fldChar w:fldCharType="separate"/>
        </w:r>
        <w:r w:rsidR="00A8453C">
          <w:rPr>
            <w:noProof/>
            <w:webHidden/>
          </w:rPr>
          <w:t>53</w:t>
        </w:r>
        <w:r w:rsidR="00211C02" w:rsidRPr="006723E9">
          <w:rPr>
            <w:noProof/>
            <w:webHidden/>
          </w:rPr>
          <w:fldChar w:fldCharType="end"/>
        </w:r>
      </w:hyperlink>
    </w:p>
    <w:p w14:paraId="7717106F" w14:textId="77777777" w:rsidR="00211C02" w:rsidRPr="006723E9" w:rsidRDefault="00936153">
      <w:pPr>
        <w:pStyle w:val="TOC3"/>
        <w:rPr>
          <w:rFonts w:ascii="Calibri" w:eastAsia="Times New Roman" w:hAnsi="Calibri"/>
          <w:noProof/>
          <w:sz w:val="22"/>
          <w:lang w:eastAsia="ru-RU"/>
        </w:rPr>
      </w:pPr>
      <w:hyperlink w:anchor="_Toc420770079" w:history="1">
        <w:r w:rsidR="00211C02" w:rsidRPr="006723E9">
          <w:rPr>
            <w:rStyle w:val="Hyperlink"/>
            <w:noProof/>
          </w:rPr>
          <w:t>2.2.1 Характеристики разработанного реш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9 \h </w:instrText>
        </w:r>
        <w:r w:rsidR="00211C02" w:rsidRPr="006723E9">
          <w:rPr>
            <w:noProof/>
            <w:webHidden/>
          </w:rPr>
        </w:r>
        <w:r w:rsidR="00211C02" w:rsidRPr="006723E9">
          <w:rPr>
            <w:noProof/>
            <w:webHidden/>
          </w:rPr>
          <w:fldChar w:fldCharType="separate"/>
        </w:r>
        <w:r w:rsidR="00A8453C">
          <w:rPr>
            <w:noProof/>
            <w:webHidden/>
          </w:rPr>
          <w:t>53</w:t>
        </w:r>
        <w:r w:rsidR="00211C02" w:rsidRPr="006723E9">
          <w:rPr>
            <w:noProof/>
            <w:webHidden/>
          </w:rPr>
          <w:fldChar w:fldCharType="end"/>
        </w:r>
      </w:hyperlink>
    </w:p>
    <w:p w14:paraId="4ADE6DF5" w14:textId="77777777" w:rsidR="00211C02" w:rsidRPr="006723E9" w:rsidRDefault="00936153">
      <w:pPr>
        <w:pStyle w:val="TOC3"/>
        <w:rPr>
          <w:rFonts w:ascii="Calibri" w:eastAsia="Times New Roman" w:hAnsi="Calibri"/>
          <w:noProof/>
          <w:sz w:val="22"/>
          <w:lang w:eastAsia="ru-RU"/>
        </w:rPr>
      </w:pPr>
      <w:hyperlink w:anchor="_Toc420770080" w:history="1">
        <w:r w:rsidR="00211C02" w:rsidRPr="006723E9">
          <w:rPr>
            <w:rStyle w:val="Hyperlink"/>
            <w:noProof/>
          </w:rPr>
          <w:t>2.2.2 Соответствие техническому заданию</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0 \h </w:instrText>
        </w:r>
        <w:r w:rsidR="00211C02" w:rsidRPr="006723E9">
          <w:rPr>
            <w:noProof/>
            <w:webHidden/>
          </w:rPr>
        </w:r>
        <w:r w:rsidR="00211C02" w:rsidRPr="006723E9">
          <w:rPr>
            <w:noProof/>
            <w:webHidden/>
          </w:rPr>
          <w:fldChar w:fldCharType="separate"/>
        </w:r>
        <w:r w:rsidR="00A8453C">
          <w:rPr>
            <w:noProof/>
            <w:webHidden/>
          </w:rPr>
          <w:t>54</w:t>
        </w:r>
        <w:r w:rsidR="00211C02" w:rsidRPr="006723E9">
          <w:rPr>
            <w:noProof/>
            <w:webHidden/>
          </w:rPr>
          <w:fldChar w:fldCharType="end"/>
        </w:r>
      </w:hyperlink>
    </w:p>
    <w:p w14:paraId="522D1E9A" w14:textId="77777777" w:rsidR="00211C02" w:rsidRPr="006723E9" w:rsidRDefault="00936153">
      <w:pPr>
        <w:pStyle w:val="TOC3"/>
        <w:rPr>
          <w:rFonts w:ascii="Calibri" w:eastAsia="Times New Roman" w:hAnsi="Calibri"/>
          <w:noProof/>
          <w:sz w:val="22"/>
          <w:lang w:eastAsia="ru-RU"/>
        </w:rPr>
      </w:pPr>
      <w:hyperlink w:anchor="_Toc420770081" w:history="1">
        <w:r w:rsidR="00211C02" w:rsidRPr="006723E9">
          <w:rPr>
            <w:rStyle w:val="Hyperlink"/>
            <w:noProof/>
          </w:rPr>
          <w:t>2.2.3 Возможное примен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1 \h </w:instrText>
        </w:r>
        <w:r w:rsidR="00211C02" w:rsidRPr="006723E9">
          <w:rPr>
            <w:noProof/>
            <w:webHidden/>
          </w:rPr>
        </w:r>
        <w:r w:rsidR="00211C02" w:rsidRPr="006723E9">
          <w:rPr>
            <w:noProof/>
            <w:webHidden/>
          </w:rPr>
          <w:fldChar w:fldCharType="separate"/>
        </w:r>
        <w:r w:rsidR="00A8453C">
          <w:rPr>
            <w:noProof/>
            <w:webHidden/>
          </w:rPr>
          <w:t>54</w:t>
        </w:r>
        <w:r w:rsidR="00211C02" w:rsidRPr="006723E9">
          <w:rPr>
            <w:noProof/>
            <w:webHidden/>
          </w:rPr>
          <w:fldChar w:fldCharType="end"/>
        </w:r>
      </w:hyperlink>
    </w:p>
    <w:p w14:paraId="27FBE88B" w14:textId="77777777" w:rsidR="00211C02" w:rsidRPr="006723E9" w:rsidRDefault="00936153">
      <w:pPr>
        <w:pStyle w:val="TOC1"/>
        <w:rPr>
          <w:rFonts w:ascii="Calibri" w:eastAsia="Times New Roman" w:hAnsi="Calibri"/>
          <w:caps w:val="0"/>
          <w:noProof/>
          <w:sz w:val="22"/>
          <w:lang w:eastAsia="ru-RU"/>
        </w:rPr>
      </w:pPr>
      <w:hyperlink w:anchor="_Toc420770082" w:history="1">
        <w:r w:rsidR="00211C02" w:rsidRPr="006723E9">
          <w:rPr>
            <w:rStyle w:val="Hyperlink"/>
            <w:noProof/>
          </w:rPr>
          <w:t>3 Безопасность  жизнедеятельности. Природопользование и охрана окружающей сре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2 \h </w:instrText>
        </w:r>
        <w:r w:rsidR="00211C02" w:rsidRPr="006723E9">
          <w:rPr>
            <w:noProof/>
            <w:webHidden/>
          </w:rPr>
        </w:r>
        <w:r w:rsidR="00211C02" w:rsidRPr="006723E9">
          <w:rPr>
            <w:noProof/>
            <w:webHidden/>
          </w:rPr>
          <w:fldChar w:fldCharType="separate"/>
        </w:r>
        <w:r w:rsidR="00A8453C">
          <w:rPr>
            <w:noProof/>
            <w:webHidden/>
          </w:rPr>
          <w:t>56</w:t>
        </w:r>
        <w:r w:rsidR="00211C02" w:rsidRPr="006723E9">
          <w:rPr>
            <w:noProof/>
            <w:webHidden/>
          </w:rPr>
          <w:fldChar w:fldCharType="end"/>
        </w:r>
      </w:hyperlink>
    </w:p>
    <w:p w14:paraId="0614D3DF"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083" w:history="1">
        <w:r w:rsidR="00211C02" w:rsidRPr="006723E9">
          <w:rPr>
            <w:rStyle w:val="Hyperlink"/>
            <w:noProof/>
          </w:rPr>
          <w:t>3.1 Введ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3 \h </w:instrText>
        </w:r>
        <w:r w:rsidR="00211C02" w:rsidRPr="006723E9">
          <w:rPr>
            <w:noProof/>
            <w:webHidden/>
          </w:rPr>
        </w:r>
        <w:r w:rsidR="00211C02" w:rsidRPr="006723E9">
          <w:rPr>
            <w:noProof/>
            <w:webHidden/>
          </w:rPr>
          <w:fldChar w:fldCharType="separate"/>
        </w:r>
        <w:r w:rsidR="00A8453C">
          <w:rPr>
            <w:noProof/>
            <w:webHidden/>
          </w:rPr>
          <w:t>56</w:t>
        </w:r>
        <w:r w:rsidR="00211C02" w:rsidRPr="006723E9">
          <w:rPr>
            <w:noProof/>
            <w:webHidden/>
          </w:rPr>
          <w:fldChar w:fldCharType="end"/>
        </w:r>
      </w:hyperlink>
    </w:p>
    <w:p w14:paraId="6810CE67"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084" w:history="1">
        <w:r w:rsidR="00211C02" w:rsidRPr="006723E9">
          <w:rPr>
            <w:rStyle w:val="Hyperlink"/>
            <w:noProof/>
          </w:rPr>
          <w:t>3.2 Безопасность жизнедеятельност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4 \h </w:instrText>
        </w:r>
        <w:r w:rsidR="00211C02" w:rsidRPr="006723E9">
          <w:rPr>
            <w:noProof/>
            <w:webHidden/>
          </w:rPr>
        </w:r>
        <w:r w:rsidR="00211C02" w:rsidRPr="006723E9">
          <w:rPr>
            <w:noProof/>
            <w:webHidden/>
          </w:rPr>
          <w:fldChar w:fldCharType="separate"/>
        </w:r>
        <w:r w:rsidR="00A8453C">
          <w:rPr>
            <w:noProof/>
            <w:webHidden/>
          </w:rPr>
          <w:t>57</w:t>
        </w:r>
        <w:r w:rsidR="00211C02" w:rsidRPr="006723E9">
          <w:rPr>
            <w:noProof/>
            <w:webHidden/>
          </w:rPr>
          <w:fldChar w:fldCharType="end"/>
        </w:r>
      </w:hyperlink>
    </w:p>
    <w:p w14:paraId="67CB2EB1" w14:textId="77777777" w:rsidR="00211C02" w:rsidRPr="006723E9" w:rsidRDefault="00936153">
      <w:pPr>
        <w:pStyle w:val="TOC3"/>
        <w:rPr>
          <w:rFonts w:ascii="Calibri" w:eastAsia="Times New Roman" w:hAnsi="Calibri"/>
          <w:noProof/>
          <w:sz w:val="22"/>
          <w:lang w:eastAsia="ru-RU"/>
        </w:rPr>
      </w:pPr>
      <w:hyperlink w:anchor="_Toc420770085" w:history="1">
        <w:r w:rsidR="00211C02" w:rsidRPr="006723E9">
          <w:rPr>
            <w:rStyle w:val="Hyperlink"/>
            <w:noProof/>
          </w:rPr>
          <w:t>3.2.1 Микроклимат рабочего мес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5 \h </w:instrText>
        </w:r>
        <w:r w:rsidR="00211C02" w:rsidRPr="006723E9">
          <w:rPr>
            <w:noProof/>
            <w:webHidden/>
          </w:rPr>
        </w:r>
        <w:r w:rsidR="00211C02" w:rsidRPr="006723E9">
          <w:rPr>
            <w:noProof/>
            <w:webHidden/>
          </w:rPr>
          <w:fldChar w:fldCharType="separate"/>
        </w:r>
        <w:r w:rsidR="00A8453C">
          <w:rPr>
            <w:noProof/>
            <w:webHidden/>
          </w:rPr>
          <w:t>57</w:t>
        </w:r>
        <w:r w:rsidR="00211C02" w:rsidRPr="006723E9">
          <w:rPr>
            <w:noProof/>
            <w:webHidden/>
          </w:rPr>
          <w:fldChar w:fldCharType="end"/>
        </w:r>
      </w:hyperlink>
    </w:p>
    <w:p w14:paraId="78CB1E01" w14:textId="77777777" w:rsidR="00211C02" w:rsidRPr="006723E9" w:rsidRDefault="00936153">
      <w:pPr>
        <w:pStyle w:val="TOC3"/>
        <w:rPr>
          <w:rFonts w:ascii="Calibri" w:eastAsia="Times New Roman" w:hAnsi="Calibri"/>
          <w:noProof/>
          <w:sz w:val="22"/>
          <w:lang w:eastAsia="ru-RU"/>
        </w:rPr>
      </w:pPr>
      <w:hyperlink w:anchor="_Toc420770086" w:history="1">
        <w:r w:rsidR="00211C02" w:rsidRPr="006723E9">
          <w:rPr>
            <w:rStyle w:val="Hyperlink"/>
            <w:noProof/>
          </w:rPr>
          <w:t>3.2.2 Электробезопасно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6 \h </w:instrText>
        </w:r>
        <w:r w:rsidR="00211C02" w:rsidRPr="006723E9">
          <w:rPr>
            <w:noProof/>
            <w:webHidden/>
          </w:rPr>
        </w:r>
        <w:r w:rsidR="00211C02" w:rsidRPr="006723E9">
          <w:rPr>
            <w:noProof/>
            <w:webHidden/>
          </w:rPr>
          <w:fldChar w:fldCharType="separate"/>
        </w:r>
        <w:r w:rsidR="00A8453C">
          <w:rPr>
            <w:noProof/>
            <w:webHidden/>
          </w:rPr>
          <w:t>58</w:t>
        </w:r>
        <w:r w:rsidR="00211C02" w:rsidRPr="006723E9">
          <w:rPr>
            <w:noProof/>
            <w:webHidden/>
          </w:rPr>
          <w:fldChar w:fldCharType="end"/>
        </w:r>
      </w:hyperlink>
    </w:p>
    <w:p w14:paraId="234B072C" w14:textId="77777777" w:rsidR="00211C02" w:rsidRPr="006723E9" w:rsidRDefault="00936153">
      <w:pPr>
        <w:pStyle w:val="TOC3"/>
        <w:rPr>
          <w:rFonts w:ascii="Calibri" w:eastAsia="Times New Roman" w:hAnsi="Calibri"/>
          <w:noProof/>
          <w:sz w:val="22"/>
          <w:lang w:eastAsia="ru-RU"/>
        </w:rPr>
      </w:pPr>
      <w:hyperlink w:anchor="_Toc420770087" w:history="1">
        <w:r w:rsidR="00211C02" w:rsidRPr="006723E9">
          <w:rPr>
            <w:rStyle w:val="Hyperlink"/>
            <w:noProof/>
          </w:rPr>
          <w:t>3.2.3 Освещенность рабочего мес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7 \h </w:instrText>
        </w:r>
        <w:r w:rsidR="00211C02" w:rsidRPr="006723E9">
          <w:rPr>
            <w:noProof/>
            <w:webHidden/>
          </w:rPr>
        </w:r>
        <w:r w:rsidR="00211C02" w:rsidRPr="006723E9">
          <w:rPr>
            <w:noProof/>
            <w:webHidden/>
          </w:rPr>
          <w:fldChar w:fldCharType="separate"/>
        </w:r>
        <w:r w:rsidR="00A8453C">
          <w:rPr>
            <w:noProof/>
            <w:webHidden/>
          </w:rPr>
          <w:t>60</w:t>
        </w:r>
        <w:r w:rsidR="00211C02" w:rsidRPr="006723E9">
          <w:rPr>
            <w:noProof/>
            <w:webHidden/>
          </w:rPr>
          <w:fldChar w:fldCharType="end"/>
        </w:r>
      </w:hyperlink>
    </w:p>
    <w:p w14:paraId="105EF1BD" w14:textId="77777777" w:rsidR="00211C02" w:rsidRPr="006723E9" w:rsidRDefault="00936153">
      <w:pPr>
        <w:pStyle w:val="TOC3"/>
        <w:rPr>
          <w:rFonts w:ascii="Calibri" w:eastAsia="Times New Roman" w:hAnsi="Calibri"/>
          <w:noProof/>
          <w:sz w:val="22"/>
          <w:lang w:eastAsia="ru-RU"/>
        </w:rPr>
      </w:pPr>
      <w:hyperlink w:anchor="_Toc420770088" w:history="1">
        <w:r w:rsidR="00211C02" w:rsidRPr="006723E9">
          <w:rPr>
            <w:rStyle w:val="Hyperlink"/>
            <w:noProof/>
          </w:rPr>
          <w:t>3.2.4 Защита от электростатического пол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8 \h </w:instrText>
        </w:r>
        <w:r w:rsidR="00211C02" w:rsidRPr="006723E9">
          <w:rPr>
            <w:noProof/>
            <w:webHidden/>
          </w:rPr>
        </w:r>
        <w:r w:rsidR="00211C02" w:rsidRPr="006723E9">
          <w:rPr>
            <w:noProof/>
            <w:webHidden/>
          </w:rPr>
          <w:fldChar w:fldCharType="separate"/>
        </w:r>
        <w:r w:rsidR="00A8453C">
          <w:rPr>
            <w:noProof/>
            <w:webHidden/>
          </w:rPr>
          <w:t>63</w:t>
        </w:r>
        <w:r w:rsidR="00211C02" w:rsidRPr="006723E9">
          <w:rPr>
            <w:noProof/>
            <w:webHidden/>
          </w:rPr>
          <w:fldChar w:fldCharType="end"/>
        </w:r>
      </w:hyperlink>
    </w:p>
    <w:p w14:paraId="256C8F77" w14:textId="77777777" w:rsidR="00211C02" w:rsidRPr="006723E9" w:rsidRDefault="00936153">
      <w:pPr>
        <w:pStyle w:val="TOC3"/>
        <w:rPr>
          <w:rFonts w:ascii="Calibri" w:eastAsia="Times New Roman" w:hAnsi="Calibri"/>
          <w:noProof/>
          <w:sz w:val="22"/>
          <w:lang w:eastAsia="ru-RU"/>
        </w:rPr>
      </w:pPr>
      <w:hyperlink w:anchor="_Toc420770089" w:history="1">
        <w:r w:rsidR="00211C02" w:rsidRPr="006723E9">
          <w:rPr>
            <w:rStyle w:val="Hyperlink"/>
            <w:noProof/>
          </w:rPr>
          <w:t>3.2.5 Защита от шума и вибраци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9 \h </w:instrText>
        </w:r>
        <w:r w:rsidR="00211C02" w:rsidRPr="006723E9">
          <w:rPr>
            <w:noProof/>
            <w:webHidden/>
          </w:rPr>
        </w:r>
        <w:r w:rsidR="00211C02" w:rsidRPr="006723E9">
          <w:rPr>
            <w:noProof/>
            <w:webHidden/>
          </w:rPr>
          <w:fldChar w:fldCharType="separate"/>
        </w:r>
        <w:r w:rsidR="00A8453C">
          <w:rPr>
            <w:noProof/>
            <w:webHidden/>
          </w:rPr>
          <w:t>63</w:t>
        </w:r>
        <w:r w:rsidR="00211C02" w:rsidRPr="006723E9">
          <w:rPr>
            <w:noProof/>
            <w:webHidden/>
          </w:rPr>
          <w:fldChar w:fldCharType="end"/>
        </w:r>
      </w:hyperlink>
    </w:p>
    <w:p w14:paraId="50C89DB9" w14:textId="77777777" w:rsidR="00211C02" w:rsidRPr="006723E9" w:rsidRDefault="00936153">
      <w:pPr>
        <w:pStyle w:val="TOC3"/>
        <w:rPr>
          <w:rFonts w:ascii="Calibri" w:eastAsia="Times New Roman" w:hAnsi="Calibri"/>
          <w:noProof/>
          <w:sz w:val="22"/>
          <w:lang w:eastAsia="ru-RU"/>
        </w:rPr>
      </w:pPr>
      <w:hyperlink w:anchor="_Toc420770090" w:history="1">
        <w:r w:rsidR="00211C02" w:rsidRPr="006723E9">
          <w:rPr>
            <w:rStyle w:val="Hyperlink"/>
            <w:noProof/>
          </w:rPr>
          <w:t>3.2.6 Эргономика рабочего мес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0 \h </w:instrText>
        </w:r>
        <w:r w:rsidR="00211C02" w:rsidRPr="006723E9">
          <w:rPr>
            <w:noProof/>
            <w:webHidden/>
          </w:rPr>
        </w:r>
        <w:r w:rsidR="00211C02" w:rsidRPr="006723E9">
          <w:rPr>
            <w:noProof/>
            <w:webHidden/>
          </w:rPr>
          <w:fldChar w:fldCharType="separate"/>
        </w:r>
        <w:r w:rsidR="00A8453C">
          <w:rPr>
            <w:noProof/>
            <w:webHidden/>
          </w:rPr>
          <w:t>65</w:t>
        </w:r>
        <w:r w:rsidR="00211C02" w:rsidRPr="006723E9">
          <w:rPr>
            <w:noProof/>
            <w:webHidden/>
          </w:rPr>
          <w:fldChar w:fldCharType="end"/>
        </w:r>
      </w:hyperlink>
    </w:p>
    <w:p w14:paraId="3B57A5B6" w14:textId="77777777" w:rsidR="00211C02" w:rsidRPr="006723E9" w:rsidRDefault="00936153">
      <w:pPr>
        <w:pStyle w:val="TOC3"/>
        <w:rPr>
          <w:rFonts w:ascii="Calibri" w:eastAsia="Times New Roman" w:hAnsi="Calibri"/>
          <w:noProof/>
          <w:sz w:val="22"/>
          <w:lang w:eastAsia="ru-RU"/>
        </w:rPr>
      </w:pPr>
      <w:hyperlink w:anchor="_Toc420770091" w:history="1">
        <w:r w:rsidR="00211C02" w:rsidRPr="006723E9">
          <w:rPr>
            <w:rStyle w:val="Hyperlink"/>
            <w:noProof/>
            <w:lang w:val="en-US"/>
          </w:rPr>
          <w:t>3.2.7</w:t>
        </w:r>
        <w:r w:rsidR="00211C02" w:rsidRPr="006723E9">
          <w:rPr>
            <w:rStyle w:val="Hyperlink"/>
            <w:noProof/>
          </w:rPr>
          <w:t xml:space="preserve"> Оценка качества программного продук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1 \h </w:instrText>
        </w:r>
        <w:r w:rsidR="00211C02" w:rsidRPr="006723E9">
          <w:rPr>
            <w:noProof/>
            <w:webHidden/>
          </w:rPr>
        </w:r>
        <w:r w:rsidR="00211C02" w:rsidRPr="006723E9">
          <w:rPr>
            <w:noProof/>
            <w:webHidden/>
          </w:rPr>
          <w:fldChar w:fldCharType="separate"/>
        </w:r>
        <w:r w:rsidR="00A8453C">
          <w:rPr>
            <w:noProof/>
            <w:webHidden/>
          </w:rPr>
          <w:t>68</w:t>
        </w:r>
        <w:r w:rsidR="00211C02" w:rsidRPr="006723E9">
          <w:rPr>
            <w:noProof/>
            <w:webHidden/>
          </w:rPr>
          <w:fldChar w:fldCharType="end"/>
        </w:r>
      </w:hyperlink>
    </w:p>
    <w:p w14:paraId="2C7D195A" w14:textId="77777777" w:rsidR="00211C02" w:rsidRPr="006723E9" w:rsidRDefault="00936153">
      <w:pPr>
        <w:pStyle w:val="TOC3"/>
        <w:rPr>
          <w:rFonts w:ascii="Calibri" w:eastAsia="Times New Roman" w:hAnsi="Calibri"/>
          <w:noProof/>
          <w:sz w:val="22"/>
          <w:lang w:eastAsia="ru-RU"/>
        </w:rPr>
      </w:pPr>
      <w:hyperlink w:anchor="_Toc420770092" w:history="1">
        <w:r w:rsidR="00211C02" w:rsidRPr="006723E9">
          <w:rPr>
            <w:rStyle w:val="Hyperlink"/>
            <w:noProof/>
            <w:lang w:val="en-US"/>
          </w:rPr>
          <w:t>3.2.8</w:t>
        </w:r>
        <w:r w:rsidR="00211C02" w:rsidRPr="006723E9">
          <w:rPr>
            <w:rStyle w:val="Hyperlink"/>
            <w:noProof/>
          </w:rPr>
          <w:t xml:space="preserve"> Пожарная безопасно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2 \h </w:instrText>
        </w:r>
        <w:r w:rsidR="00211C02" w:rsidRPr="006723E9">
          <w:rPr>
            <w:noProof/>
            <w:webHidden/>
          </w:rPr>
        </w:r>
        <w:r w:rsidR="00211C02" w:rsidRPr="006723E9">
          <w:rPr>
            <w:noProof/>
            <w:webHidden/>
          </w:rPr>
          <w:fldChar w:fldCharType="separate"/>
        </w:r>
        <w:r w:rsidR="00A8453C">
          <w:rPr>
            <w:noProof/>
            <w:webHidden/>
          </w:rPr>
          <w:t>69</w:t>
        </w:r>
        <w:r w:rsidR="00211C02" w:rsidRPr="006723E9">
          <w:rPr>
            <w:noProof/>
            <w:webHidden/>
          </w:rPr>
          <w:fldChar w:fldCharType="end"/>
        </w:r>
      </w:hyperlink>
    </w:p>
    <w:p w14:paraId="482511FE"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094" w:history="1">
        <w:r w:rsidR="00211C02" w:rsidRPr="006723E9">
          <w:rPr>
            <w:rStyle w:val="Hyperlink"/>
            <w:noProof/>
          </w:rPr>
          <w:t>3.3 Природопользование и охрана окружающей сре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4 \h </w:instrText>
        </w:r>
        <w:r w:rsidR="00211C02" w:rsidRPr="006723E9">
          <w:rPr>
            <w:noProof/>
            <w:webHidden/>
          </w:rPr>
        </w:r>
        <w:r w:rsidR="00211C02" w:rsidRPr="006723E9">
          <w:rPr>
            <w:noProof/>
            <w:webHidden/>
          </w:rPr>
          <w:fldChar w:fldCharType="separate"/>
        </w:r>
        <w:r w:rsidR="00A8453C">
          <w:rPr>
            <w:noProof/>
            <w:webHidden/>
          </w:rPr>
          <w:t>72</w:t>
        </w:r>
        <w:r w:rsidR="00211C02" w:rsidRPr="006723E9">
          <w:rPr>
            <w:noProof/>
            <w:webHidden/>
          </w:rPr>
          <w:fldChar w:fldCharType="end"/>
        </w:r>
      </w:hyperlink>
    </w:p>
    <w:p w14:paraId="51300F18" w14:textId="77777777" w:rsidR="00211C02" w:rsidRPr="006723E9" w:rsidRDefault="00936153">
      <w:pPr>
        <w:pStyle w:val="TOC3"/>
        <w:rPr>
          <w:rFonts w:ascii="Calibri" w:eastAsia="Times New Roman" w:hAnsi="Calibri"/>
          <w:noProof/>
          <w:sz w:val="22"/>
          <w:lang w:eastAsia="ru-RU"/>
        </w:rPr>
      </w:pPr>
      <w:hyperlink w:anchor="_Toc420770095" w:history="1">
        <w:r w:rsidR="00211C02" w:rsidRPr="006723E9">
          <w:rPr>
            <w:rStyle w:val="Hyperlink"/>
            <w:noProof/>
          </w:rPr>
          <w:t>3.3.1 Оценка качества окружающей среды места проведения работ</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5 \h </w:instrText>
        </w:r>
        <w:r w:rsidR="00211C02" w:rsidRPr="006723E9">
          <w:rPr>
            <w:noProof/>
            <w:webHidden/>
          </w:rPr>
        </w:r>
        <w:r w:rsidR="00211C02" w:rsidRPr="006723E9">
          <w:rPr>
            <w:noProof/>
            <w:webHidden/>
          </w:rPr>
          <w:fldChar w:fldCharType="separate"/>
        </w:r>
        <w:r w:rsidR="00A8453C">
          <w:rPr>
            <w:noProof/>
            <w:webHidden/>
          </w:rPr>
          <w:t>73</w:t>
        </w:r>
        <w:r w:rsidR="00211C02" w:rsidRPr="006723E9">
          <w:rPr>
            <w:noProof/>
            <w:webHidden/>
          </w:rPr>
          <w:fldChar w:fldCharType="end"/>
        </w:r>
      </w:hyperlink>
    </w:p>
    <w:p w14:paraId="3BBFF30C" w14:textId="77777777" w:rsidR="00211C02" w:rsidRPr="006723E9" w:rsidRDefault="00936153">
      <w:pPr>
        <w:pStyle w:val="TOC3"/>
        <w:rPr>
          <w:rFonts w:ascii="Calibri" w:eastAsia="Times New Roman" w:hAnsi="Calibri"/>
          <w:noProof/>
          <w:sz w:val="22"/>
          <w:lang w:eastAsia="ru-RU"/>
        </w:rPr>
      </w:pPr>
      <w:hyperlink w:anchor="_Toc420770096" w:history="1">
        <w:r w:rsidR="00211C02" w:rsidRPr="006723E9">
          <w:rPr>
            <w:rStyle w:val="Hyperlink"/>
            <w:noProof/>
          </w:rPr>
          <w:t>3.3.2 Состояние атмосферного воздух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6 \h </w:instrText>
        </w:r>
        <w:r w:rsidR="00211C02" w:rsidRPr="006723E9">
          <w:rPr>
            <w:noProof/>
            <w:webHidden/>
          </w:rPr>
        </w:r>
        <w:r w:rsidR="00211C02" w:rsidRPr="006723E9">
          <w:rPr>
            <w:noProof/>
            <w:webHidden/>
          </w:rPr>
          <w:fldChar w:fldCharType="separate"/>
        </w:r>
        <w:r w:rsidR="00A8453C">
          <w:rPr>
            <w:noProof/>
            <w:webHidden/>
          </w:rPr>
          <w:t>73</w:t>
        </w:r>
        <w:r w:rsidR="00211C02" w:rsidRPr="006723E9">
          <w:rPr>
            <w:noProof/>
            <w:webHidden/>
          </w:rPr>
          <w:fldChar w:fldCharType="end"/>
        </w:r>
      </w:hyperlink>
    </w:p>
    <w:p w14:paraId="4DDBD958" w14:textId="77777777" w:rsidR="00211C02" w:rsidRPr="006723E9" w:rsidRDefault="00936153">
      <w:pPr>
        <w:pStyle w:val="TOC3"/>
        <w:rPr>
          <w:rFonts w:ascii="Calibri" w:eastAsia="Times New Roman" w:hAnsi="Calibri"/>
          <w:noProof/>
          <w:sz w:val="22"/>
          <w:lang w:eastAsia="ru-RU"/>
        </w:rPr>
      </w:pPr>
      <w:hyperlink w:anchor="_Toc420770097" w:history="1">
        <w:r w:rsidR="00211C02" w:rsidRPr="006723E9">
          <w:rPr>
            <w:rStyle w:val="Hyperlink"/>
            <w:noProof/>
          </w:rPr>
          <w:t>3.3.3 Экологичность помещ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7 \h </w:instrText>
        </w:r>
        <w:r w:rsidR="00211C02" w:rsidRPr="006723E9">
          <w:rPr>
            <w:noProof/>
            <w:webHidden/>
          </w:rPr>
        </w:r>
        <w:r w:rsidR="00211C02" w:rsidRPr="006723E9">
          <w:rPr>
            <w:noProof/>
            <w:webHidden/>
          </w:rPr>
          <w:fldChar w:fldCharType="separate"/>
        </w:r>
        <w:r w:rsidR="00A8453C">
          <w:rPr>
            <w:noProof/>
            <w:webHidden/>
          </w:rPr>
          <w:t>74</w:t>
        </w:r>
        <w:r w:rsidR="00211C02" w:rsidRPr="006723E9">
          <w:rPr>
            <w:noProof/>
            <w:webHidden/>
          </w:rPr>
          <w:fldChar w:fldCharType="end"/>
        </w:r>
      </w:hyperlink>
    </w:p>
    <w:p w14:paraId="062DD179" w14:textId="77777777" w:rsidR="00211C02" w:rsidRPr="006723E9" w:rsidRDefault="00936153">
      <w:pPr>
        <w:pStyle w:val="TOC3"/>
        <w:rPr>
          <w:rFonts w:ascii="Calibri" w:eastAsia="Times New Roman" w:hAnsi="Calibri"/>
          <w:noProof/>
          <w:sz w:val="22"/>
          <w:lang w:eastAsia="ru-RU"/>
        </w:rPr>
      </w:pPr>
      <w:hyperlink w:anchor="_Toc420770098" w:history="1">
        <w:r w:rsidR="00211C02" w:rsidRPr="006723E9">
          <w:rPr>
            <w:rStyle w:val="Hyperlink"/>
            <w:noProof/>
          </w:rPr>
          <w:t>3.3.4 Состояние хозяйственно-питьевого водоснабж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8 \h </w:instrText>
        </w:r>
        <w:r w:rsidR="00211C02" w:rsidRPr="006723E9">
          <w:rPr>
            <w:noProof/>
            <w:webHidden/>
          </w:rPr>
        </w:r>
        <w:r w:rsidR="00211C02" w:rsidRPr="006723E9">
          <w:rPr>
            <w:noProof/>
            <w:webHidden/>
          </w:rPr>
          <w:fldChar w:fldCharType="separate"/>
        </w:r>
        <w:r w:rsidR="00A8453C">
          <w:rPr>
            <w:noProof/>
            <w:webHidden/>
          </w:rPr>
          <w:t>74</w:t>
        </w:r>
        <w:r w:rsidR="00211C02" w:rsidRPr="006723E9">
          <w:rPr>
            <w:noProof/>
            <w:webHidden/>
          </w:rPr>
          <w:fldChar w:fldCharType="end"/>
        </w:r>
      </w:hyperlink>
    </w:p>
    <w:p w14:paraId="26C9D3E5" w14:textId="77777777" w:rsidR="00211C02" w:rsidRPr="006723E9" w:rsidRDefault="00936153">
      <w:pPr>
        <w:pStyle w:val="TOC3"/>
        <w:rPr>
          <w:rFonts w:ascii="Calibri" w:eastAsia="Times New Roman" w:hAnsi="Calibri"/>
          <w:noProof/>
          <w:sz w:val="22"/>
          <w:lang w:eastAsia="ru-RU"/>
        </w:rPr>
      </w:pPr>
      <w:hyperlink w:anchor="_Toc420770099" w:history="1">
        <w:r w:rsidR="00211C02" w:rsidRPr="006723E9">
          <w:rPr>
            <w:rStyle w:val="Hyperlink"/>
            <w:noProof/>
          </w:rPr>
          <w:t>3.3.5 Мероприятия по охране окружающей сре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9 \h </w:instrText>
        </w:r>
        <w:r w:rsidR="00211C02" w:rsidRPr="006723E9">
          <w:rPr>
            <w:noProof/>
            <w:webHidden/>
          </w:rPr>
        </w:r>
        <w:r w:rsidR="00211C02" w:rsidRPr="006723E9">
          <w:rPr>
            <w:noProof/>
            <w:webHidden/>
          </w:rPr>
          <w:fldChar w:fldCharType="separate"/>
        </w:r>
        <w:r w:rsidR="00A8453C">
          <w:rPr>
            <w:noProof/>
            <w:webHidden/>
          </w:rPr>
          <w:t>75</w:t>
        </w:r>
        <w:r w:rsidR="00211C02" w:rsidRPr="006723E9">
          <w:rPr>
            <w:noProof/>
            <w:webHidden/>
          </w:rPr>
          <w:fldChar w:fldCharType="end"/>
        </w:r>
      </w:hyperlink>
    </w:p>
    <w:p w14:paraId="58B1898D" w14:textId="77777777" w:rsidR="00211C02" w:rsidRPr="006723E9" w:rsidRDefault="00936153">
      <w:pPr>
        <w:pStyle w:val="TOC1"/>
        <w:rPr>
          <w:rFonts w:ascii="Calibri" w:eastAsia="Times New Roman" w:hAnsi="Calibri"/>
          <w:caps w:val="0"/>
          <w:noProof/>
          <w:sz w:val="22"/>
          <w:lang w:eastAsia="ru-RU"/>
        </w:rPr>
      </w:pPr>
      <w:hyperlink w:anchor="_Toc420770101" w:history="1">
        <w:r w:rsidR="00211C02" w:rsidRPr="006723E9">
          <w:rPr>
            <w:rStyle w:val="Hyperlink"/>
            <w:noProof/>
          </w:rPr>
          <w:t>4 Экономическая ча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1 \h </w:instrText>
        </w:r>
        <w:r w:rsidR="00211C02" w:rsidRPr="006723E9">
          <w:rPr>
            <w:noProof/>
            <w:webHidden/>
          </w:rPr>
        </w:r>
        <w:r w:rsidR="00211C02" w:rsidRPr="006723E9">
          <w:rPr>
            <w:noProof/>
            <w:webHidden/>
          </w:rPr>
          <w:fldChar w:fldCharType="separate"/>
        </w:r>
        <w:r w:rsidR="00A8453C">
          <w:rPr>
            <w:noProof/>
            <w:webHidden/>
          </w:rPr>
          <w:t>78</w:t>
        </w:r>
        <w:r w:rsidR="00211C02" w:rsidRPr="006723E9">
          <w:rPr>
            <w:noProof/>
            <w:webHidden/>
          </w:rPr>
          <w:fldChar w:fldCharType="end"/>
        </w:r>
      </w:hyperlink>
    </w:p>
    <w:p w14:paraId="2DF6BF04"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102" w:history="1">
        <w:r w:rsidR="00211C02" w:rsidRPr="006723E9">
          <w:rPr>
            <w:rStyle w:val="Hyperlink"/>
            <w:noProof/>
          </w:rPr>
          <w:t>4.1 Технико-экономические требова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2 \h </w:instrText>
        </w:r>
        <w:r w:rsidR="00211C02" w:rsidRPr="006723E9">
          <w:rPr>
            <w:noProof/>
            <w:webHidden/>
          </w:rPr>
        </w:r>
        <w:r w:rsidR="00211C02" w:rsidRPr="006723E9">
          <w:rPr>
            <w:noProof/>
            <w:webHidden/>
          </w:rPr>
          <w:fldChar w:fldCharType="separate"/>
        </w:r>
        <w:r w:rsidR="00A8453C">
          <w:rPr>
            <w:noProof/>
            <w:webHidden/>
          </w:rPr>
          <w:t>78</w:t>
        </w:r>
        <w:r w:rsidR="00211C02" w:rsidRPr="006723E9">
          <w:rPr>
            <w:noProof/>
            <w:webHidden/>
          </w:rPr>
          <w:fldChar w:fldCharType="end"/>
        </w:r>
      </w:hyperlink>
    </w:p>
    <w:p w14:paraId="6E0AB94B"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103" w:history="1">
        <w:r w:rsidR="00211C02" w:rsidRPr="006723E9">
          <w:rPr>
            <w:rStyle w:val="Hyperlink"/>
            <w:noProof/>
          </w:rPr>
          <w:t>4.2 Расчет экономического эффек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3 \h </w:instrText>
        </w:r>
        <w:r w:rsidR="00211C02" w:rsidRPr="006723E9">
          <w:rPr>
            <w:noProof/>
            <w:webHidden/>
          </w:rPr>
        </w:r>
        <w:r w:rsidR="00211C02" w:rsidRPr="006723E9">
          <w:rPr>
            <w:noProof/>
            <w:webHidden/>
          </w:rPr>
          <w:fldChar w:fldCharType="separate"/>
        </w:r>
        <w:r w:rsidR="00A8453C">
          <w:rPr>
            <w:noProof/>
            <w:webHidden/>
          </w:rPr>
          <w:t>78</w:t>
        </w:r>
        <w:r w:rsidR="00211C02" w:rsidRPr="006723E9">
          <w:rPr>
            <w:noProof/>
            <w:webHidden/>
          </w:rPr>
          <w:fldChar w:fldCharType="end"/>
        </w:r>
      </w:hyperlink>
    </w:p>
    <w:p w14:paraId="2C735EF8"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104" w:history="1">
        <w:r w:rsidR="00211C02" w:rsidRPr="006723E9">
          <w:rPr>
            <w:rStyle w:val="Hyperlink"/>
            <w:noProof/>
          </w:rPr>
          <w:t>4.3 Определение затрат на создание программного продук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4 \h </w:instrText>
        </w:r>
        <w:r w:rsidR="00211C02" w:rsidRPr="006723E9">
          <w:rPr>
            <w:noProof/>
            <w:webHidden/>
          </w:rPr>
        </w:r>
        <w:r w:rsidR="00211C02" w:rsidRPr="006723E9">
          <w:rPr>
            <w:noProof/>
            <w:webHidden/>
          </w:rPr>
          <w:fldChar w:fldCharType="separate"/>
        </w:r>
        <w:r w:rsidR="00A8453C">
          <w:rPr>
            <w:noProof/>
            <w:webHidden/>
          </w:rPr>
          <w:t>83</w:t>
        </w:r>
        <w:r w:rsidR="00211C02" w:rsidRPr="006723E9">
          <w:rPr>
            <w:noProof/>
            <w:webHidden/>
          </w:rPr>
          <w:fldChar w:fldCharType="end"/>
        </w:r>
      </w:hyperlink>
    </w:p>
    <w:p w14:paraId="610F1926" w14:textId="77777777" w:rsidR="00211C02" w:rsidRPr="006723E9" w:rsidRDefault="00936153">
      <w:pPr>
        <w:pStyle w:val="TOC2"/>
        <w:tabs>
          <w:tab w:val="right" w:leader="dot" w:pos="9628"/>
        </w:tabs>
        <w:rPr>
          <w:rFonts w:ascii="Calibri" w:eastAsia="Times New Roman" w:hAnsi="Calibri"/>
          <w:noProof/>
          <w:sz w:val="22"/>
          <w:lang w:eastAsia="ru-RU"/>
        </w:rPr>
      </w:pPr>
      <w:hyperlink w:anchor="_Toc420770105" w:history="1">
        <w:r w:rsidR="00211C02" w:rsidRPr="006723E9">
          <w:rPr>
            <w:rStyle w:val="Hyperlink"/>
            <w:noProof/>
          </w:rPr>
          <w:t>4.4 Выво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5 \h </w:instrText>
        </w:r>
        <w:r w:rsidR="00211C02" w:rsidRPr="006723E9">
          <w:rPr>
            <w:noProof/>
            <w:webHidden/>
          </w:rPr>
        </w:r>
        <w:r w:rsidR="00211C02" w:rsidRPr="006723E9">
          <w:rPr>
            <w:noProof/>
            <w:webHidden/>
          </w:rPr>
          <w:fldChar w:fldCharType="separate"/>
        </w:r>
        <w:r w:rsidR="00A8453C">
          <w:rPr>
            <w:noProof/>
            <w:webHidden/>
          </w:rPr>
          <w:t>85</w:t>
        </w:r>
        <w:r w:rsidR="00211C02" w:rsidRPr="006723E9">
          <w:rPr>
            <w:noProof/>
            <w:webHidden/>
          </w:rPr>
          <w:fldChar w:fldCharType="end"/>
        </w:r>
      </w:hyperlink>
    </w:p>
    <w:p w14:paraId="1B44A478" w14:textId="77777777" w:rsidR="00211C02" w:rsidRPr="006723E9" w:rsidRDefault="00936153">
      <w:pPr>
        <w:pStyle w:val="TOC1"/>
        <w:rPr>
          <w:rFonts w:ascii="Calibri" w:eastAsia="Times New Roman" w:hAnsi="Calibri"/>
          <w:caps w:val="0"/>
          <w:noProof/>
          <w:sz w:val="22"/>
          <w:lang w:eastAsia="ru-RU"/>
        </w:rPr>
      </w:pPr>
      <w:hyperlink w:anchor="_Toc420770106" w:history="1">
        <w:r w:rsidR="00211C02" w:rsidRPr="006723E9">
          <w:rPr>
            <w:rStyle w:val="Hyperlink"/>
            <w:noProof/>
          </w:rPr>
          <w:t>Заключ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6 \h </w:instrText>
        </w:r>
        <w:r w:rsidR="00211C02" w:rsidRPr="006723E9">
          <w:rPr>
            <w:noProof/>
            <w:webHidden/>
          </w:rPr>
        </w:r>
        <w:r w:rsidR="00211C02" w:rsidRPr="006723E9">
          <w:rPr>
            <w:noProof/>
            <w:webHidden/>
          </w:rPr>
          <w:fldChar w:fldCharType="separate"/>
        </w:r>
        <w:r w:rsidR="00A8453C">
          <w:rPr>
            <w:noProof/>
            <w:webHidden/>
          </w:rPr>
          <w:t>86</w:t>
        </w:r>
        <w:r w:rsidR="00211C02" w:rsidRPr="006723E9">
          <w:rPr>
            <w:noProof/>
            <w:webHidden/>
          </w:rPr>
          <w:fldChar w:fldCharType="end"/>
        </w:r>
      </w:hyperlink>
    </w:p>
    <w:p w14:paraId="33664505" w14:textId="77777777" w:rsidR="00211C02" w:rsidRPr="006723E9" w:rsidRDefault="00936153">
      <w:pPr>
        <w:pStyle w:val="TOC1"/>
        <w:rPr>
          <w:rFonts w:ascii="Calibri" w:eastAsia="Times New Roman" w:hAnsi="Calibri"/>
          <w:caps w:val="0"/>
          <w:noProof/>
          <w:sz w:val="22"/>
          <w:lang w:eastAsia="ru-RU"/>
        </w:rPr>
      </w:pPr>
      <w:hyperlink w:anchor="_Toc420770107" w:history="1">
        <w:r w:rsidR="00211C02" w:rsidRPr="006723E9">
          <w:rPr>
            <w:rStyle w:val="Hyperlink"/>
            <w:noProof/>
          </w:rPr>
          <w:t>Список использованных источников</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7 \h </w:instrText>
        </w:r>
        <w:r w:rsidR="00211C02" w:rsidRPr="006723E9">
          <w:rPr>
            <w:noProof/>
            <w:webHidden/>
          </w:rPr>
        </w:r>
        <w:r w:rsidR="00211C02" w:rsidRPr="006723E9">
          <w:rPr>
            <w:noProof/>
            <w:webHidden/>
          </w:rPr>
          <w:fldChar w:fldCharType="separate"/>
        </w:r>
        <w:r w:rsidR="00A8453C">
          <w:rPr>
            <w:noProof/>
            <w:webHidden/>
          </w:rPr>
          <w:t>88</w:t>
        </w:r>
        <w:r w:rsidR="00211C02" w:rsidRPr="006723E9">
          <w:rPr>
            <w:noProof/>
            <w:webHidden/>
          </w:rPr>
          <w:fldChar w:fldCharType="end"/>
        </w:r>
      </w:hyperlink>
    </w:p>
    <w:p w14:paraId="757297D8" w14:textId="77777777" w:rsidR="00211C02" w:rsidRPr="006723E9" w:rsidRDefault="00936153">
      <w:pPr>
        <w:pStyle w:val="TOC1"/>
        <w:rPr>
          <w:rFonts w:ascii="Calibri" w:eastAsia="Times New Roman" w:hAnsi="Calibri"/>
          <w:caps w:val="0"/>
          <w:noProof/>
          <w:sz w:val="22"/>
          <w:lang w:eastAsia="ru-RU"/>
        </w:rPr>
      </w:pPr>
      <w:hyperlink w:anchor="_Toc420770108" w:history="1">
        <w:r w:rsidR="00211C02" w:rsidRPr="006723E9">
          <w:rPr>
            <w:rStyle w:val="Hyperlink"/>
            <w:noProof/>
          </w:rPr>
          <w:t>ПРИЛОЖЕНИЕ 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8 \h </w:instrText>
        </w:r>
        <w:r w:rsidR="00211C02" w:rsidRPr="006723E9">
          <w:rPr>
            <w:noProof/>
            <w:webHidden/>
          </w:rPr>
        </w:r>
        <w:r w:rsidR="00211C02" w:rsidRPr="006723E9">
          <w:rPr>
            <w:noProof/>
            <w:webHidden/>
          </w:rPr>
          <w:fldChar w:fldCharType="separate"/>
        </w:r>
        <w:r w:rsidR="00A8453C">
          <w:rPr>
            <w:noProof/>
            <w:webHidden/>
          </w:rPr>
          <w:t>89</w:t>
        </w:r>
        <w:r w:rsidR="00211C02" w:rsidRPr="006723E9">
          <w:rPr>
            <w:noProof/>
            <w:webHidden/>
          </w:rPr>
          <w:fldChar w:fldCharType="end"/>
        </w:r>
      </w:hyperlink>
    </w:p>
    <w:p w14:paraId="44CC1106" w14:textId="32844D1A" w:rsidR="00A01B88" w:rsidRPr="002A644E" w:rsidRDefault="00936153" w:rsidP="00A10CE9">
      <w:pPr>
        <w:pStyle w:val="TOC1"/>
        <w:rPr>
          <w:rFonts w:ascii="Calibri" w:eastAsia="Times New Roman" w:hAnsi="Calibri"/>
          <w:caps w:val="0"/>
          <w:noProof/>
          <w:sz w:val="22"/>
          <w:lang w:eastAsia="ru-RU"/>
        </w:rPr>
      </w:pPr>
      <w:hyperlink w:anchor="_Toc420770109" w:history="1">
        <w:r w:rsidR="00211C02" w:rsidRPr="006723E9">
          <w:rPr>
            <w:rStyle w:val="Hyperlink"/>
            <w:noProof/>
          </w:rPr>
          <w:t>ПРИЛОЖЕНИЕ Б</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9 \h </w:instrText>
        </w:r>
        <w:r w:rsidR="00211C02" w:rsidRPr="006723E9">
          <w:rPr>
            <w:noProof/>
            <w:webHidden/>
          </w:rPr>
        </w:r>
        <w:r w:rsidR="00211C02" w:rsidRPr="006723E9">
          <w:rPr>
            <w:noProof/>
            <w:webHidden/>
          </w:rPr>
          <w:fldChar w:fldCharType="separate"/>
        </w:r>
        <w:r w:rsidR="00A8453C">
          <w:rPr>
            <w:noProof/>
            <w:webHidden/>
          </w:rPr>
          <w:t>90</w:t>
        </w:r>
        <w:r w:rsidR="00211C02" w:rsidRPr="006723E9">
          <w:rPr>
            <w:noProof/>
            <w:webHidden/>
          </w:rPr>
          <w:fldChar w:fldCharType="end"/>
        </w:r>
      </w:hyperlink>
      <w:r w:rsidR="00211C02" w:rsidRPr="006723E9">
        <w:fldChar w:fldCharType="end"/>
      </w:r>
    </w:p>
    <w:p w14:paraId="70BCC70F" w14:textId="77777777" w:rsidR="00B75356" w:rsidRDefault="003745D6" w:rsidP="00211C02">
      <w:pPr>
        <w:pStyle w:val="Heading0"/>
        <w:outlineLvl w:val="0"/>
      </w:pPr>
      <w:bookmarkStart w:id="3" w:name="_Toc420524478"/>
      <w:bookmarkStart w:id="4" w:name="_Toc420770054"/>
      <w:r w:rsidRPr="00843097">
        <w:lastRenderedPageBreak/>
        <w:t>Нормативные ссылки</w:t>
      </w:r>
      <w:bookmarkEnd w:id="3"/>
      <w:bookmarkEnd w:id="4"/>
    </w:p>
    <w:p w14:paraId="152D6B69" w14:textId="77777777" w:rsidR="00FE7914" w:rsidRDefault="00FE7914" w:rsidP="00FE7914">
      <w:r>
        <w:t>В пояснительной записке использованы ссылки на следующие стандарты:</w:t>
      </w:r>
    </w:p>
    <w:p w14:paraId="0A7E506C" w14:textId="77777777"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14:paraId="2ADFF855" w14:textId="77777777" w:rsidR="00FE7914" w:rsidRDefault="00FE7914" w:rsidP="00FE7914">
      <w:pPr>
        <w:pStyle w:val="ListParagraph"/>
      </w:pPr>
      <w:r>
        <w:t>Правила устройства электроустановок. Издание седьмое. Введ. М.: Минэнерго, 2002, 645 с.</w:t>
      </w:r>
    </w:p>
    <w:p w14:paraId="6D469816" w14:textId="77777777"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14:paraId="48458192" w14:textId="77777777" w:rsidR="00FE7914" w:rsidRDefault="00FE7914" w:rsidP="00FE7914">
      <w:pPr>
        <w:pStyle w:val="ListParagraph"/>
      </w:pPr>
      <w:r>
        <w:t>СН 512-78. Инструкция по проектированию зданий и помещений для ЭВМ.</w:t>
      </w:r>
    </w:p>
    <w:p w14:paraId="2D88A85D" w14:textId="77777777"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14:paraId="6EAFC7F5" w14:textId="77777777" w:rsidR="00FE7914" w:rsidRDefault="00FE7914" w:rsidP="00FE7914">
      <w:pPr>
        <w:pStyle w:val="ListParagraph"/>
      </w:pPr>
      <w:r>
        <w:t>ГОСТ 12.1.030-81 ССБТ. Защитное заземление, зануление</w:t>
      </w:r>
    </w:p>
    <w:p w14:paraId="6896E97A" w14:textId="77777777"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14:paraId="0087E7AF" w14:textId="77777777"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14:paraId="78CFC970" w14:textId="77777777"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14:paraId="566FB59D" w14:textId="77777777"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14:paraId="16972B05" w14:textId="77777777"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14:paraId="405A1045" w14:textId="77777777"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14:paraId="5A2EFC69" w14:textId="77777777" w:rsidR="00FE7914" w:rsidRDefault="00FE7914" w:rsidP="00FE7914">
      <w:pPr>
        <w:pStyle w:val="ListParagraph"/>
      </w:pPr>
      <w:r>
        <w:t xml:space="preserve"> ГОСТ 12.1.033-81 ССБТ. Пожарная безопасность объектов с электрическими сетями </w:t>
      </w:r>
    </w:p>
    <w:p w14:paraId="57961DB6" w14:textId="77777777"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14:paraId="34FEB997" w14:textId="77777777" w:rsidR="00FE7914" w:rsidRDefault="00FE7914" w:rsidP="00FE7914">
      <w:pPr>
        <w:pStyle w:val="ListParagraph"/>
      </w:pPr>
      <w:r>
        <w:t xml:space="preserve"> СНиП 2.01.02-85. Противопожарные нормы</w:t>
      </w:r>
    </w:p>
    <w:p w14:paraId="2B22B3F8" w14:textId="77777777"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14:paraId="6D5EE9F6" w14:textId="77777777" w:rsidR="00FE7914" w:rsidRDefault="00FE7914" w:rsidP="00FE7914">
      <w:pPr>
        <w:pStyle w:val="ListParagraph"/>
      </w:pPr>
      <w:r>
        <w:t xml:space="preserve"> СниП 21-01-97. Противопожарные нормы. М.: Госстрой России, 1997, 14с.</w:t>
      </w:r>
    </w:p>
    <w:p w14:paraId="6D427D66" w14:textId="77777777"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14:paraId="2AD195C9" w14:textId="77777777"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14:paraId="456C10DE" w14:textId="77777777"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14:paraId="5DCFEE1C" w14:textId="77777777"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14:paraId="0CEEA3BB" w14:textId="77777777"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14:paraId="3A0C0491" w14:textId="77777777"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14:paraId="7A17FB06" w14:textId="77777777" w:rsidR="003745D6" w:rsidRDefault="003745D6" w:rsidP="00211C02">
      <w:pPr>
        <w:pStyle w:val="Heading0"/>
        <w:outlineLvl w:val="0"/>
      </w:pPr>
      <w:bookmarkStart w:id="5" w:name="_Toc420524479"/>
      <w:bookmarkStart w:id="6" w:name="_Toc420770055"/>
      <w:r w:rsidRPr="00843097">
        <w:lastRenderedPageBreak/>
        <w:t>определения</w:t>
      </w:r>
      <w:bookmarkEnd w:id="5"/>
      <w:bookmarkEnd w:id="6"/>
    </w:p>
    <w:p w14:paraId="050618E8" w14:textId="77777777"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14:paraId="55F63C58" w14:textId="548D9D14" w:rsidR="003745D6" w:rsidRPr="003745D6" w:rsidRDefault="00A7128F" w:rsidP="003745D6">
      <w:r w:rsidRPr="00AE1869">
        <w:rPr>
          <w:i/>
        </w:rPr>
        <w:t>Объект</w:t>
      </w:r>
      <w:r w:rsidR="00F01160">
        <w:t xml:space="preserve"> — </w:t>
      </w:r>
      <w:r>
        <w:t>это</w:t>
      </w:r>
      <w:r w:rsidR="003745D6"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rsidR="003745D6">
        <w:t>.</w:t>
      </w:r>
    </w:p>
    <w:p w14:paraId="6275E16B" w14:textId="03803F1E" w:rsidR="003745D6" w:rsidRPr="00AE525C" w:rsidRDefault="00A7128F" w:rsidP="003745D6">
      <w:r w:rsidRPr="003745D6">
        <w:rPr>
          <w:i/>
        </w:rPr>
        <w:t>Писатель</w:t>
      </w:r>
      <w:r w:rsidR="00F01160">
        <w:t xml:space="preserve"> — </w:t>
      </w:r>
      <w:r>
        <w:t>это</w:t>
      </w:r>
      <w:r w:rsidR="003745D6">
        <w:t xml:space="preserve"> участник редактирования общего текста</w:t>
      </w:r>
      <w:r w:rsidR="00AE525C" w:rsidRPr="00AE525C">
        <w:t>,</w:t>
      </w:r>
      <w:r w:rsidR="003745D6">
        <w:t xml:space="preserve"> пользователь системы совместного редактирования текстов.</w:t>
      </w:r>
    </w:p>
    <w:p w14:paraId="5F55C3D3" w14:textId="77777777" w:rsidR="003745D6" w:rsidRDefault="003745D6" w:rsidP="00211C02">
      <w:pPr>
        <w:pStyle w:val="Heading0"/>
        <w:outlineLvl w:val="0"/>
      </w:pPr>
      <w:bookmarkStart w:id="7" w:name="_Toc420524480"/>
      <w:bookmarkStart w:id="8" w:name="_Toc420770056"/>
      <w:r w:rsidRPr="006723E9">
        <w:lastRenderedPageBreak/>
        <w:t>обозначения и сокращения</w:t>
      </w:r>
      <w:bookmarkEnd w:id="7"/>
      <w:bookmarkEnd w:id="8"/>
    </w:p>
    <w:tbl>
      <w:tblPr>
        <w:tblW w:w="0" w:type="auto"/>
        <w:tblLook w:val="04A0" w:firstRow="1" w:lastRow="0" w:firstColumn="1" w:lastColumn="0" w:noHBand="0" w:noVBand="1"/>
      </w:tblPr>
      <w:tblGrid>
        <w:gridCol w:w="959"/>
        <w:gridCol w:w="567"/>
        <w:gridCol w:w="7972"/>
      </w:tblGrid>
      <w:tr w:rsidR="00AE525C" w:rsidRPr="00F87A8C" w14:paraId="45164C03" w14:textId="77777777" w:rsidTr="00F87A8C">
        <w:tc>
          <w:tcPr>
            <w:tcW w:w="959" w:type="dxa"/>
            <w:shd w:val="clear" w:color="auto" w:fill="auto"/>
          </w:tcPr>
          <w:p w14:paraId="78465C73" w14:textId="77777777" w:rsidR="00AE525C" w:rsidRPr="00F87A8C" w:rsidRDefault="00AE525C" w:rsidP="00F87A8C">
            <w:pPr>
              <w:ind w:firstLine="0"/>
            </w:pPr>
            <w:r w:rsidRPr="00F87A8C">
              <w:t>ИС</w:t>
            </w:r>
          </w:p>
        </w:tc>
        <w:tc>
          <w:tcPr>
            <w:tcW w:w="567" w:type="dxa"/>
            <w:shd w:val="clear" w:color="auto" w:fill="auto"/>
          </w:tcPr>
          <w:p w14:paraId="3E55B013" w14:textId="77777777" w:rsidR="00AE525C" w:rsidRPr="00F87A8C" w:rsidRDefault="00AE525C" w:rsidP="00F87A8C">
            <w:pPr>
              <w:ind w:firstLine="0"/>
            </w:pPr>
            <w:r w:rsidRPr="00F87A8C">
              <w:t>—</w:t>
            </w:r>
          </w:p>
        </w:tc>
        <w:tc>
          <w:tcPr>
            <w:tcW w:w="7972" w:type="dxa"/>
            <w:shd w:val="clear" w:color="auto" w:fill="auto"/>
          </w:tcPr>
          <w:p w14:paraId="78508BF6" w14:textId="77777777" w:rsidR="00AE525C" w:rsidRPr="00F87A8C" w:rsidRDefault="00AE525C" w:rsidP="00F87A8C">
            <w:pPr>
              <w:ind w:firstLine="0"/>
            </w:pPr>
            <w:r w:rsidRPr="00F87A8C">
              <w:t>Информационная система.</w:t>
            </w:r>
          </w:p>
        </w:tc>
      </w:tr>
      <w:tr w:rsidR="00AE525C" w:rsidRPr="00F87A8C" w14:paraId="5FD353C0" w14:textId="77777777" w:rsidTr="00F87A8C">
        <w:tc>
          <w:tcPr>
            <w:tcW w:w="959" w:type="dxa"/>
            <w:shd w:val="clear" w:color="auto" w:fill="auto"/>
          </w:tcPr>
          <w:p w14:paraId="036EDB72" w14:textId="77777777" w:rsidR="00AE525C" w:rsidRPr="00F87A8C" w:rsidRDefault="00AE525C" w:rsidP="00F87A8C">
            <w:pPr>
              <w:ind w:firstLine="0"/>
            </w:pPr>
            <w:r w:rsidRPr="00F87A8C">
              <w:t>ПО</w:t>
            </w:r>
          </w:p>
        </w:tc>
        <w:tc>
          <w:tcPr>
            <w:tcW w:w="567" w:type="dxa"/>
            <w:shd w:val="clear" w:color="auto" w:fill="auto"/>
          </w:tcPr>
          <w:p w14:paraId="4EE55B69" w14:textId="77777777" w:rsidR="00AE525C" w:rsidRPr="00F87A8C" w:rsidRDefault="00AE525C" w:rsidP="00F87A8C">
            <w:pPr>
              <w:ind w:firstLine="0"/>
            </w:pPr>
            <w:r w:rsidRPr="00F87A8C">
              <w:t>—</w:t>
            </w:r>
          </w:p>
        </w:tc>
        <w:tc>
          <w:tcPr>
            <w:tcW w:w="7972" w:type="dxa"/>
            <w:shd w:val="clear" w:color="auto" w:fill="auto"/>
          </w:tcPr>
          <w:p w14:paraId="4FF0B16C" w14:textId="77777777" w:rsidR="00AE525C" w:rsidRPr="00F87A8C" w:rsidRDefault="00AE525C" w:rsidP="00F87A8C">
            <w:pPr>
              <w:ind w:firstLine="0"/>
            </w:pPr>
            <w:r w:rsidRPr="00F87A8C">
              <w:t>Программное обеспечение.</w:t>
            </w:r>
          </w:p>
        </w:tc>
      </w:tr>
      <w:tr w:rsidR="00AE525C" w:rsidRPr="00F87A8C" w14:paraId="29E524C6" w14:textId="77777777" w:rsidTr="00F87A8C">
        <w:tc>
          <w:tcPr>
            <w:tcW w:w="959" w:type="dxa"/>
            <w:shd w:val="clear" w:color="auto" w:fill="auto"/>
          </w:tcPr>
          <w:p w14:paraId="4940CC95" w14:textId="77777777" w:rsidR="00AE525C" w:rsidRPr="00F87A8C" w:rsidRDefault="00AE525C" w:rsidP="00F87A8C">
            <w:pPr>
              <w:ind w:firstLine="0"/>
            </w:pPr>
            <w:r w:rsidRPr="00F87A8C">
              <w:t>ОЗУ</w:t>
            </w:r>
          </w:p>
        </w:tc>
        <w:tc>
          <w:tcPr>
            <w:tcW w:w="567" w:type="dxa"/>
            <w:shd w:val="clear" w:color="auto" w:fill="auto"/>
          </w:tcPr>
          <w:p w14:paraId="55F5562E" w14:textId="77777777" w:rsidR="00AE525C" w:rsidRPr="00F87A8C" w:rsidRDefault="00AE525C" w:rsidP="00F87A8C">
            <w:pPr>
              <w:ind w:firstLine="0"/>
            </w:pPr>
            <w:r w:rsidRPr="00F87A8C">
              <w:t>—</w:t>
            </w:r>
          </w:p>
        </w:tc>
        <w:tc>
          <w:tcPr>
            <w:tcW w:w="7972" w:type="dxa"/>
            <w:shd w:val="clear" w:color="auto" w:fill="auto"/>
          </w:tcPr>
          <w:p w14:paraId="3FF80BB0" w14:textId="77777777" w:rsidR="00AE525C" w:rsidRPr="00F87A8C" w:rsidRDefault="00AE525C" w:rsidP="00F87A8C">
            <w:pPr>
              <w:ind w:firstLine="0"/>
            </w:pPr>
            <w:r w:rsidRPr="00F87A8C">
              <w:t>Оперативное запоминающее устройство.</w:t>
            </w:r>
          </w:p>
        </w:tc>
      </w:tr>
      <w:tr w:rsidR="00AE525C" w:rsidRPr="00F87A8C" w14:paraId="48EF1AA4" w14:textId="77777777" w:rsidTr="00F87A8C">
        <w:tc>
          <w:tcPr>
            <w:tcW w:w="959" w:type="dxa"/>
            <w:shd w:val="clear" w:color="auto" w:fill="auto"/>
          </w:tcPr>
          <w:p w14:paraId="56C07E7E" w14:textId="77777777" w:rsidR="00AE525C" w:rsidRPr="00F87A8C" w:rsidRDefault="00AE525C" w:rsidP="00F87A8C">
            <w:pPr>
              <w:ind w:firstLine="0"/>
            </w:pPr>
            <w:r w:rsidRPr="00F87A8C">
              <w:t>ОС</w:t>
            </w:r>
          </w:p>
        </w:tc>
        <w:tc>
          <w:tcPr>
            <w:tcW w:w="567" w:type="dxa"/>
            <w:shd w:val="clear" w:color="auto" w:fill="auto"/>
          </w:tcPr>
          <w:p w14:paraId="31C19B50" w14:textId="77777777" w:rsidR="00AE525C" w:rsidRPr="00F87A8C" w:rsidRDefault="00AE525C" w:rsidP="00F87A8C">
            <w:pPr>
              <w:ind w:firstLine="0"/>
            </w:pPr>
            <w:r w:rsidRPr="00F87A8C">
              <w:t>—</w:t>
            </w:r>
          </w:p>
        </w:tc>
        <w:tc>
          <w:tcPr>
            <w:tcW w:w="7972" w:type="dxa"/>
            <w:shd w:val="clear" w:color="auto" w:fill="auto"/>
          </w:tcPr>
          <w:p w14:paraId="6B702959" w14:textId="77777777" w:rsidR="00AE525C" w:rsidRPr="00F87A8C" w:rsidRDefault="00AE525C" w:rsidP="00F87A8C">
            <w:pPr>
              <w:ind w:firstLine="0"/>
            </w:pPr>
            <w:r w:rsidRPr="00F87A8C">
              <w:t>Операционная система.</w:t>
            </w:r>
          </w:p>
        </w:tc>
      </w:tr>
      <w:tr w:rsidR="00AE525C" w:rsidRPr="00F87A8C" w14:paraId="1C66B58F" w14:textId="77777777" w:rsidTr="00F87A8C">
        <w:tc>
          <w:tcPr>
            <w:tcW w:w="959" w:type="dxa"/>
            <w:shd w:val="clear" w:color="auto" w:fill="auto"/>
          </w:tcPr>
          <w:p w14:paraId="17DDE138" w14:textId="77777777" w:rsidR="00AE525C" w:rsidRPr="00F87A8C" w:rsidRDefault="00AE525C" w:rsidP="00F87A8C">
            <w:pPr>
              <w:ind w:firstLine="0"/>
            </w:pPr>
            <w:r w:rsidRPr="00F87A8C">
              <w:t>СКВ</w:t>
            </w:r>
          </w:p>
        </w:tc>
        <w:tc>
          <w:tcPr>
            <w:tcW w:w="567" w:type="dxa"/>
            <w:shd w:val="clear" w:color="auto" w:fill="auto"/>
          </w:tcPr>
          <w:p w14:paraId="3615DA71" w14:textId="77777777" w:rsidR="00AE525C" w:rsidRPr="00F87A8C" w:rsidRDefault="00AE525C" w:rsidP="00F87A8C">
            <w:pPr>
              <w:ind w:firstLine="0"/>
            </w:pPr>
            <w:r w:rsidRPr="00F87A8C">
              <w:t>—</w:t>
            </w:r>
          </w:p>
        </w:tc>
        <w:tc>
          <w:tcPr>
            <w:tcW w:w="7972" w:type="dxa"/>
            <w:shd w:val="clear" w:color="auto" w:fill="auto"/>
          </w:tcPr>
          <w:p w14:paraId="7F69E442" w14:textId="77777777" w:rsidR="00AE525C" w:rsidRPr="00F87A8C" w:rsidRDefault="00AE525C" w:rsidP="00F87A8C">
            <w:pPr>
              <w:ind w:firstLine="0"/>
            </w:pPr>
            <w:r w:rsidRPr="00F87A8C">
              <w:t>Система контроля версиями.</w:t>
            </w:r>
          </w:p>
        </w:tc>
      </w:tr>
      <w:tr w:rsidR="00AE525C" w:rsidRPr="00F87A8C" w14:paraId="290DBC57" w14:textId="77777777" w:rsidTr="00F87A8C">
        <w:tc>
          <w:tcPr>
            <w:tcW w:w="959" w:type="dxa"/>
            <w:shd w:val="clear" w:color="auto" w:fill="auto"/>
          </w:tcPr>
          <w:p w14:paraId="2B4FF2E9" w14:textId="77777777" w:rsidR="00AE525C" w:rsidRPr="00F87A8C" w:rsidRDefault="00AE525C" w:rsidP="00F87A8C">
            <w:pPr>
              <w:ind w:firstLine="0"/>
            </w:pPr>
            <w:r w:rsidRPr="00F87A8C">
              <w:t>ЭВМ</w:t>
            </w:r>
          </w:p>
        </w:tc>
        <w:tc>
          <w:tcPr>
            <w:tcW w:w="567" w:type="dxa"/>
            <w:shd w:val="clear" w:color="auto" w:fill="auto"/>
          </w:tcPr>
          <w:p w14:paraId="3526A4D2" w14:textId="77777777" w:rsidR="00AE525C" w:rsidRPr="00F87A8C" w:rsidRDefault="00AE525C" w:rsidP="00F87A8C">
            <w:pPr>
              <w:ind w:firstLine="0"/>
            </w:pPr>
            <w:r w:rsidRPr="00F87A8C">
              <w:t>—</w:t>
            </w:r>
          </w:p>
        </w:tc>
        <w:tc>
          <w:tcPr>
            <w:tcW w:w="7972" w:type="dxa"/>
            <w:shd w:val="clear" w:color="auto" w:fill="auto"/>
          </w:tcPr>
          <w:p w14:paraId="268DCD67" w14:textId="77777777" w:rsidR="00AE525C" w:rsidRPr="00F87A8C" w:rsidRDefault="00AE525C" w:rsidP="00F87A8C">
            <w:pPr>
              <w:ind w:firstLine="0"/>
            </w:pPr>
            <w:r w:rsidRPr="00F87A8C">
              <w:t>Электронно-вычислительная машина.</w:t>
            </w:r>
          </w:p>
        </w:tc>
      </w:tr>
      <w:tr w:rsidR="00AE525C" w:rsidRPr="00F87A8C" w14:paraId="3B55FE81" w14:textId="77777777" w:rsidTr="00F87A8C">
        <w:tc>
          <w:tcPr>
            <w:tcW w:w="959" w:type="dxa"/>
            <w:shd w:val="clear" w:color="auto" w:fill="auto"/>
          </w:tcPr>
          <w:p w14:paraId="0EFF19DE" w14:textId="77777777" w:rsidR="00AE525C" w:rsidRPr="00F87A8C" w:rsidRDefault="00AE525C" w:rsidP="00F87A8C">
            <w:pPr>
              <w:ind w:firstLine="0"/>
            </w:pPr>
            <w:r w:rsidRPr="00F87A8C">
              <w:t>ТЗ</w:t>
            </w:r>
          </w:p>
        </w:tc>
        <w:tc>
          <w:tcPr>
            <w:tcW w:w="567" w:type="dxa"/>
            <w:shd w:val="clear" w:color="auto" w:fill="auto"/>
          </w:tcPr>
          <w:p w14:paraId="6B901F54" w14:textId="77777777" w:rsidR="00AE525C" w:rsidRPr="00F87A8C" w:rsidRDefault="00AE525C" w:rsidP="00F87A8C">
            <w:pPr>
              <w:ind w:firstLine="0"/>
            </w:pPr>
            <w:r w:rsidRPr="00F87A8C">
              <w:t>—</w:t>
            </w:r>
          </w:p>
        </w:tc>
        <w:tc>
          <w:tcPr>
            <w:tcW w:w="7972" w:type="dxa"/>
            <w:shd w:val="clear" w:color="auto" w:fill="auto"/>
          </w:tcPr>
          <w:p w14:paraId="130ED6E0" w14:textId="77777777" w:rsidR="00AE525C" w:rsidRPr="00F87A8C" w:rsidRDefault="00AE525C" w:rsidP="00F87A8C">
            <w:pPr>
              <w:ind w:firstLine="0"/>
            </w:pPr>
            <w:r w:rsidRPr="00F87A8C">
              <w:t>Техническое задание.</w:t>
            </w:r>
          </w:p>
        </w:tc>
      </w:tr>
      <w:tr w:rsidR="00AE525C" w:rsidRPr="00F87A8C" w14:paraId="64846D24" w14:textId="77777777" w:rsidTr="00F87A8C">
        <w:tc>
          <w:tcPr>
            <w:tcW w:w="959" w:type="dxa"/>
            <w:shd w:val="clear" w:color="auto" w:fill="auto"/>
          </w:tcPr>
          <w:p w14:paraId="6D117E5E" w14:textId="77777777" w:rsidR="00AE525C" w:rsidRPr="00F87A8C" w:rsidRDefault="00AE525C" w:rsidP="00F87A8C">
            <w:pPr>
              <w:ind w:firstLine="0"/>
            </w:pPr>
            <w:r w:rsidRPr="00F87A8C">
              <w:t>БД</w:t>
            </w:r>
          </w:p>
        </w:tc>
        <w:tc>
          <w:tcPr>
            <w:tcW w:w="567" w:type="dxa"/>
            <w:shd w:val="clear" w:color="auto" w:fill="auto"/>
          </w:tcPr>
          <w:p w14:paraId="5329BE61" w14:textId="77777777" w:rsidR="00AE525C" w:rsidRPr="00F87A8C" w:rsidRDefault="00AE525C" w:rsidP="00F87A8C">
            <w:pPr>
              <w:ind w:firstLine="0"/>
            </w:pPr>
            <w:r w:rsidRPr="00F87A8C">
              <w:t>—</w:t>
            </w:r>
          </w:p>
        </w:tc>
        <w:tc>
          <w:tcPr>
            <w:tcW w:w="7972" w:type="dxa"/>
            <w:shd w:val="clear" w:color="auto" w:fill="auto"/>
          </w:tcPr>
          <w:p w14:paraId="03796E2D" w14:textId="77777777" w:rsidR="00AE525C" w:rsidRPr="00F87A8C" w:rsidRDefault="00AE525C" w:rsidP="00F87A8C">
            <w:pPr>
              <w:ind w:firstLine="0"/>
            </w:pPr>
            <w:r w:rsidRPr="00F87A8C">
              <w:t>База данных.</w:t>
            </w:r>
          </w:p>
        </w:tc>
      </w:tr>
    </w:tbl>
    <w:p w14:paraId="475BF224" w14:textId="77777777" w:rsidR="003745D6" w:rsidRPr="003745D6" w:rsidRDefault="003745D6" w:rsidP="003745D6"/>
    <w:p w14:paraId="2D6536C8" w14:textId="77777777" w:rsidR="00B75356" w:rsidRPr="003745D6" w:rsidRDefault="00B75356" w:rsidP="00211C02">
      <w:pPr>
        <w:pStyle w:val="Heading0"/>
        <w:outlineLvl w:val="0"/>
      </w:pPr>
      <w:bookmarkStart w:id="9" w:name="_Toc420524481"/>
      <w:bookmarkStart w:id="10" w:name="_Toc420770057"/>
      <w:r w:rsidRPr="006723E9">
        <w:lastRenderedPageBreak/>
        <w:t>ВВЕДЕНИЕ</w:t>
      </w:r>
      <w:bookmarkEnd w:id="9"/>
      <w:bookmarkEnd w:id="10"/>
    </w:p>
    <w:p w14:paraId="1EF3591F" w14:textId="77777777"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14:paraId="78AEB228" w14:textId="3F0B33C2" w:rsidR="0002692C" w:rsidRPr="0002692C" w:rsidRDefault="0002692C" w:rsidP="0002692C">
      <w:r w:rsidRPr="0002692C">
        <w:t xml:space="preserve">Данный способ имеет множество недостатков, </w:t>
      </w:r>
      <w:r w:rsidR="00DE339A" w:rsidRPr="0002692C">
        <w:t>например,</w:t>
      </w:r>
      <w:r w:rsidRPr="0002692C">
        <w:t xml:space="preserve"> каждый </w:t>
      </w:r>
      <w:r w:rsidR="00DE339A" w:rsidRPr="0002692C">
        <w:t>раз,</w:t>
      </w:r>
      <w:r w:rsidRPr="0002692C">
        <w:t xml:space="preserve">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14:paraId="60F595B3" w14:textId="77777777"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14:paraId="487CE6E4" w14:textId="12FC9EBA" w:rsidR="0002692C" w:rsidRDefault="00C22EB0" w:rsidP="0002692C">
      <w:r w:rsidRPr="00C22EB0">
        <w:t xml:space="preserve">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w:t>
      </w:r>
      <w:r w:rsidRPr="004E50E2">
        <w:t>«Google Docs»</w:t>
      </w:r>
      <w:r w:rsidR="004E50E2">
        <w:t>.</w:t>
      </w:r>
      <w:r w:rsidRPr="004E50E2">
        <w:t xml:space="preserve"> </w:t>
      </w:r>
      <w:r w:rsidR="004E50E2">
        <w:t>Э</w:t>
      </w:r>
      <w:r w:rsidRPr="00C22EB0">
        <w:t xml:space="preserve">то бесплатный онлайн-офис, который включает </w:t>
      </w:r>
      <w:r w:rsidR="004E50E2">
        <w:t xml:space="preserve">в себя </w:t>
      </w:r>
      <w:r w:rsidRPr="00C22EB0">
        <w:t>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14:paraId="7AB2A41F" w14:textId="053DAB8C" w:rsidR="00C22EB0" w:rsidRDefault="00C22EB0" w:rsidP="0002692C">
      <w:r w:rsidRPr="00C22EB0">
        <w:t>Несмотря на все преимущества, такие сервисы, как «Google Docs»</w:t>
      </w:r>
      <w:r w:rsidR="00DE339A">
        <w:t>,</w:t>
      </w:r>
      <w:r w:rsidRPr="00C22EB0">
        <w:t xml:space="preserve">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заблокирован, </w:t>
      </w:r>
      <w:r w:rsidR="00DE339A" w:rsidRPr="00C22EB0">
        <w:t>например,</w:t>
      </w:r>
      <w:r w:rsidRPr="00C22EB0">
        <w:t xml:space="preserve"> Китай). В данном случае, существование локальной </w:t>
      </w:r>
      <w:r w:rsidRPr="00C22EB0">
        <w:lastRenderedPageBreak/>
        <w:t>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14:paraId="324F3DA9" w14:textId="77777777"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14:paraId="24FD54BD" w14:textId="77777777"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14:paraId="25A8900F" w14:textId="2DB99160" w:rsidR="00C22EB0" w:rsidRPr="00C03209" w:rsidRDefault="00C03209" w:rsidP="00C03209">
      <w:pPr>
        <w:numPr>
          <w:ilvl w:val="0"/>
          <w:numId w:val="43"/>
        </w:numPr>
        <w:ind w:left="709"/>
      </w:pPr>
      <w:r>
        <w:t>и</w:t>
      </w:r>
      <w:r w:rsidR="00C22EB0" w:rsidRPr="00C03209">
        <w:t>зучить существующие программные средства и подходы к организации совместной работы;</w:t>
      </w:r>
    </w:p>
    <w:p w14:paraId="4EAB482B" w14:textId="10E0AF41" w:rsidR="00C22EB0" w:rsidRPr="00C03209" w:rsidRDefault="00C03209" w:rsidP="00C03209">
      <w:pPr>
        <w:numPr>
          <w:ilvl w:val="0"/>
          <w:numId w:val="43"/>
        </w:numPr>
        <w:ind w:left="709"/>
      </w:pPr>
      <w:r>
        <w:t>с</w:t>
      </w:r>
      <w:r w:rsidR="00C22EB0" w:rsidRPr="00C03209">
        <w:t xml:space="preserve">проектировать программное обеспечение, направленное на </w:t>
      </w:r>
      <w:r w:rsidR="00DE339A" w:rsidRPr="00C03209">
        <w:t xml:space="preserve">совместное редактирование </w:t>
      </w:r>
      <w:r w:rsidR="00C22EB0" w:rsidRPr="00C03209">
        <w:t xml:space="preserve">текстов; </w:t>
      </w:r>
    </w:p>
    <w:p w14:paraId="1BFC86B8" w14:textId="7D28EF07" w:rsidR="00C22EB0" w:rsidRPr="00C03209" w:rsidRDefault="00C03209" w:rsidP="00C03209">
      <w:pPr>
        <w:numPr>
          <w:ilvl w:val="0"/>
          <w:numId w:val="43"/>
        </w:numPr>
        <w:ind w:left="709"/>
      </w:pPr>
      <w:r>
        <w:t>р</w:t>
      </w:r>
      <w:r w:rsidR="00C22EB0" w:rsidRPr="00C03209">
        <w:t xml:space="preserve">еализовать программный продукт; </w:t>
      </w:r>
    </w:p>
    <w:p w14:paraId="41C9064D" w14:textId="53439853" w:rsidR="00C22EB0" w:rsidRPr="00C03209" w:rsidRDefault="00C03209" w:rsidP="00C03209">
      <w:pPr>
        <w:numPr>
          <w:ilvl w:val="0"/>
          <w:numId w:val="43"/>
        </w:numPr>
        <w:ind w:left="709"/>
      </w:pPr>
      <w:r>
        <w:t>о</w:t>
      </w:r>
      <w:r w:rsidR="00C22EB0" w:rsidRPr="00C03209">
        <w:t>писать созданное ПО.</w:t>
      </w:r>
    </w:p>
    <w:p w14:paraId="5803A06C" w14:textId="77777777" w:rsidR="00C22EB0" w:rsidRDefault="00C22EB0" w:rsidP="00C22EB0">
      <w:r w:rsidRPr="00843097">
        <w:rPr>
          <w:i/>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843097">
        <w:rPr>
          <w:i/>
        </w:rPr>
        <w:t>Предметом</w:t>
      </w:r>
      <w:r>
        <w:t xml:space="preserve"> дипломного проекта является программное обеспечение совместной работы для редактирования текста.</w:t>
      </w:r>
    </w:p>
    <w:p w14:paraId="1E2E3105" w14:textId="77777777" w:rsidR="00C22EB0" w:rsidRDefault="00C22EB0" w:rsidP="00C22EB0">
      <w:r>
        <w:t>Техническое задание на программный продукт включает в себя следующие требования:</w:t>
      </w:r>
    </w:p>
    <w:p w14:paraId="6D1B41DD" w14:textId="25002695" w:rsidR="00C22EB0" w:rsidRPr="009248A3" w:rsidRDefault="00C22EB0" w:rsidP="001A162E">
      <w:pPr>
        <w:pStyle w:val="ListParagraph"/>
        <w:numPr>
          <w:ilvl w:val="0"/>
          <w:numId w:val="6"/>
        </w:numPr>
      </w:pPr>
      <w:r w:rsidRPr="009248A3">
        <w:lastRenderedPageBreak/>
        <w:t>Реализация программного обеспечения для синхронизации текста в автоматическом режиме без ограничений на стандартн</w:t>
      </w:r>
      <w:r w:rsidR="00C03209">
        <w:t>ые возможности редактора текста.</w:t>
      </w:r>
      <w:r w:rsidRPr="009248A3">
        <w:t xml:space="preserve"> </w:t>
      </w:r>
    </w:p>
    <w:p w14:paraId="49BAAC34" w14:textId="19E1A9EA" w:rsidR="00C22EB0" w:rsidRPr="009248A3" w:rsidRDefault="00C22EB0" w:rsidP="009248A3">
      <w:pPr>
        <w:pStyle w:val="ListParagraph"/>
      </w:pPr>
      <w:r w:rsidRPr="009248A3">
        <w:t>Поддержка модульности исходного кода с целью его максимальной портируемос</w:t>
      </w:r>
      <w:r w:rsidR="00C03209">
        <w:t>ти между различными редакторами.</w:t>
      </w:r>
    </w:p>
    <w:p w14:paraId="196D168B" w14:textId="77777777"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14:paraId="09068933" w14:textId="77777777"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14:paraId="5ACA0D91" w14:textId="77777777"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14:paraId="14775BAE" w14:textId="77777777" w:rsidR="00C22EB0" w:rsidRDefault="00C22EB0" w:rsidP="00C22EB0">
      <w:pPr>
        <w:pStyle w:val="Heading1"/>
      </w:pPr>
      <w:bookmarkStart w:id="11" w:name="_Toc419817820"/>
      <w:bookmarkStart w:id="12" w:name="_Toc420524482"/>
      <w:bookmarkStart w:id="13" w:name="_Toc420770058"/>
      <w:r>
        <w:lastRenderedPageBreak/>
        <w:t>теоретическая часть</w:t>
      </w:r>
      <w:bookmarkEnd w:id="11"/>
      <w:bookmarkEnd w:id="12"/>
      <w:bookmarkEnd w:id="13"/>
    </w:p>
    <w:p w14:paraId="4204DA2F" w14:textId="77777777" w:rsidR="00C22EB0" w:rsidRDefault="00C22EB0" w:rsidP="00C22EB0">
      <w:pPr>
        <w:pStyle w:val="Heading2"/>
      </w:pPr>
      <w:bookmarkStart w:id="14" w:name="_Toc419817821"/>
      <w:bookmarkStart w:id="15" w:name="_Toc420524483"/>
      <w:bookmarkStart w:id="16" w:name="_Toc420770059"/>
      <w:r>
        <w:t>Техническое задание и его анализ</w:t>
      </w:r>
      <w:bookmarkEnd w:id="14"/>
      <w:bookmarkEnd w:id="15"/>
      <w:bookmarkEnd w:id="16"/>
    </w:p>
    <w:p w14:paraId="74341580" w14:textId="77777777" w:rsidR="00C22EB0" w:rsidRDefault="00C22EB0" w:rsidP="0046168B">
      <w:pPr>
        <w:pStyle w:val="Heading3"/>
        <w:numPr>
          <w:ilvl w:val="0"/>
          <w:numId w:val="0"/>
        </w:numPr>
        <w:ind w:left="709"/>
        <w:rPr>
          <w:lang w:val="en-US"/>
        </w:rPr>
      </w:pPr>
      <w:r>
        <w:t>Наименование продукта</w:t>
      </w:r>
    </w:p>
    <w:p w14:paraId="0D29B435" w14:textId="77777777" w:rsidR="00C22EB0" w:rsidRPr="0046168B" w:rsidRDefault="00C22EB0" w:rsidP="00C22EB0">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46168B">
        <w:t xml:space="preserve"> </w:t>
      </w:r>
      <w:r w:rsidRPr="00C22EB0">
        <w:t>систему</w:t>
      </w:r>
      <w:r w:rsidRPr="0046168B">
        <w:t xml:space="preserve"> «</w:t>
      </w:r>
      <w:r w:rsidRPr="00C22EB0">
        <w:rPr>
          <w:lang w:val="en-US"/>
        </w:rPr>
        <w:t>Collaboration</w:t>
      </w:r>
      <w:r w:rsidRPr="0046168B">
        <w:t xml:space="preserve">» </w:t>
      </w:r>
      <w:r w:rsidRPr="009248A3">
        <w:t>допускается</w:t>
      </w:r>
      <w:r w:rsidRPr="0046168B">
        <w:t xml:space="preserve"> </w:t>
      </w:r>
      <w:r w:rsidRPr="009248A3">
        <w:t>именовать</w:t>
      </w:r>
      <w:r w:rsidRPr="0046168B">
        <w:t xml:space="preserve"> </w:t>
      </w:r>
      <w:r w:rsidRPr="009248A3">
        <w:t>Система</w:t>
      </w:r>
      <w:r w:rsidRPr="0046168B">
        <w:t xml:space="preserve"> </w:t>
      </w:r>
      <w:r w:rsidRPr="009248A3">
        <w:t>совместного</w:t>
      </w:r>
      <w:r w:rsidRPr="0046168B">
        <w:t xml:space="preserve"> </w:t>
      </w:r>
      <w:r w:rsidRPr="009248A3">
        <w:t>редактирования</w:t>
      </w:r>
      <w:r w:rsidRPr="0046168B">
        <w:t xml:space="preserve"> </w:t>
      </w:r>
      <w:r w:rsidRPr="009248A3">
        <w:t>текстов</w:t>
      </w:r>
      <w:r w:rsidRPr="0046168B">
        <w:t>.</w:t>
      </w:r>
    </w:p>
    <w:p w14:paraId="13F30D87" w14:textId="77777777" w:rsidR="00C22EB0" w:rsidRDefault="00C22EB0" w:rsidP="0046168B">
      <w:pPr>
        <w:pStyle w:val="Heading3"/>
        <w:numPr>
          <w:ilvl w:val="0"/>
          <w:numId w:val="0"/>
        </w:numPr>
        <w:ind w:left="709"/>
      </w:pPr>
      <w:r>
        <w:t>Область применения</w:t>
      </w:r>
    </w:p>
    <w:p w14:paraId="6E5AB753" w14:textId="51F97F11" w:rsidR="00C22EB0" w:rsidRDefault="00C22EB0" w:rsidP="00C22EB0">
      <w:r w:rsidRPr="00C22EB0">
        <w:t xml:space="preserve">Предполагается использовать программу в ходе работы над текстовыми документами коллективом офисных сотрудников (например, программистов </w:t>
      </w:r>
      <w:r w:rsidRPr="006723E9">
        <w:t xml:space="preserve">либо писателей) </w:t>
      </w:r>
      <w:r w:rsidR="00562FC2" w:rsidRPr="006723E9">
        <w:t>п</w:t>
      </w:r>
      <w:r w:rsidRPr="006723E9">
        <w:t>ри координации мозгового штурма нескольких удаленных пользователей или других организационных мероприятий</w:t>
      </w:r>
      <w:r w:rsidR="00562FC2" w:rsidRPr="006723E9">
        <w:t>,</w:t>
      </w:r>
      <w:r w:rsidRPr="006723E9">
        <w:t xml:space="preserve"> </w:t>
      </w:r>
      <w:r w:rsidR="00562FC2" w:rsidRPr="006723E9">
        <w:t>а</w:t>
      </w:r>
      <w:r w:rsidRPr="006723E9">
        <w:t xml:space="preserve"> так же при удаленном обучении (консультировании), когда необходим постоянный обмен редактируемого текста между учителем и слушателем с целью повышения</w:t>
      </w:r>
      <w:r w:rsidRPr="00C22EB0">
        <w:t xml:space="preserve"> интерактивности.</w:t>
      </w:r>
    </w:p>
    <w:p w14:paraId="2937EFB4" w14:textId="77777777" w:rsidR="00C22EB0" w:rsidRDefault="00C22EB0" w:rsidP="0046168B">
      <w:pPr>
        <w:pStyle w:val="Heading3"/>
        <w:numPr>
          <w:ilvl w:val="0"/>
          <w:numId w:val="0"/>
        </w:numPr>
        <w:ind w:left="709"/>
      </w:pPr>
      <w:bookmarkStart w:id="17" w:name="_Toc419817823"/>
      <w:bookmarkStart w:id="18" w:name="_Toc419818232"/>
      <w:bookmarkStart w:id="19" w:name="_Toc420501364"/>
      <w:bookmarkStart w:id="20" w:name="_Toc420502414"/>
      <w:bookmarkStart w:id="21" w:name="_Toc420524485"/>
      <w:bookmarkStart w:id="22" w:name="_Toc420770061"/>
      <w:r>
        <w:t>Назначение разработки</w:t>
      </w:r>
      <w:bookmarkEnd w:id="17"/>
      <w:bookmarkEnd w:id="18"/>
      <w:bookmarkEnd w:id="19"/>
      <w:bookmarkEnd w:id="20"/>
      <w:bookmarkEnd w:id="21"/>
      <w:bookmarkEnd w:id="22"/>
    </w:p>
    <w:p w14:paraId="61F38C4D" w14:textId="77777777"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14:paraId="575A63DA" w14:textId="77777777"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14:paraId="41B58207" w14:textId="77777777" w:rsidR="00C22EB0" w:rsidRDefault="00C22EB0" w:rsidP="0046168B">
      <w:pPr>
        <w:pStyle w:val="Heading3"/>
        <w:numPr>
          <w:ilvl w:val="0"/>
          <w:numId w:val="0"/>
        </w:numPr>
        <w:ind w:left="709"/>
      </w:pPr>
      <w:bookmarkStart w:id="23" w:name="_Toc419817824"/>
      <w:bookmarkStart w:id="24" w:name="_Toc419818233"/>
      <w:bookmarkStart w:id="25" w:name="_Toc420501365"/>
      <w:bookmarkStart w:id="26" w:name="_Toc420502415"/>
      <w:bookmarkStart w:id="27" w:name="_Toc420524486"/>
      <w:bookmarkStart w:id="28" w:name="_Toc420770062"/>
      <w:r>
        <w:lastRenderedPageBreak/>
        <w:t>Требования к программе</w:t>
      </w:r>
      <w:bookmarkEnd w:id="23"/>
      <w:bookmarkEnd w:id="24"/>
      <w:bookmarkEnd w:id="25"/>
      <w:bookmarkEnd w:id="26"/>
      <w:bookmarkEnd w:id="27"/>
      <w:bookmarkEnd w:id="28"/>
    </w:p>
    <w:p w14:paraId="6B4A2C98" w14:textId="77777777" w:rsidR="00C22EB0" w:rsidRDefault="00C22EB0" w:rsidP="0046168B">
      <w:pPr>
        <w:pStyle w:val="Heading4"/>
        <w:numPr>
          <w:ilvl w:val="0"/>
          <w:numId w:val="0"/>
        </w:numPr>
        <w:ind w:left="709"/>
      </w:pPr>
      <w:r>
        <w:t>Специальные требования</w:t>
      </w:r>
    </w:p>
    <w:p w14:paraId="179DAC32" w14:textId="77777777"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14:paraId="16E3C013" w14:textId="77777777" w:rsidR="00C22EB0" w:rsidRDefault="00C22EB0" w:rsidP="0046168B">
      <w:pPr>
        <w:pStyle w:val="Heading4"/>
        <w:numPr>
          <w:ilvl w:val="0"/>
          <w:numId w:val="0"/>
        </w:numPr>
        <w:ind w:left="709"/>
      </w:pPr>
      <w:r w:rsidRPr="00C22EB0">
        <w:t>Требования к функциональным характеристикам</w:t>
      </w:r>
    </w:p>
    <w:p w14:paraId="3A4C5E70" w14:textId="77777777" w:rsidR="00C22EB0" w:rsidRPr="006723E9" w:rsidRDefault="00C22EB0" w:rsidP="00C22EB0">
      <w:r w:rsidRPr="006723E9">
        <w:t>Функциональные требования состоят из следующих пунктов:</w:t>
      </w:r>
    </w:p>
    <w:p w14:paraId="1ECFB7BF" w14:textId="77605BFC" w:rsidR="00C22EB0" w:rsidRDefault="00C22EB0" w:rsidP="00DF3BAD">
      <w:pPr>
        <w:pStyle w:val="a0"/>
      </w:pPr>
      <w:r w:rsidRPr="006723E9">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w:t>
      </w:r>
      <w:r w:rsidRPr="00C22EB0">
        <w:t xml:space="preserve"> зависеть от стандартного функционала редактора.</w:t>
      </w:r>
    </w:p>
    <w:p w14:paraId="21C8D1B0" w14:textId="77777777"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14:paraId="3021025D" w14:textId="7A06F134" w:rsidR="00C22EB0" w:rsidRDefault="00C22EB0" w:rsidP="00DF3BAD">
      <w:pPr>
        <w:pStyle w:val="a0"/>
      </w:pPr>
      <w:r w:rsidRPr="00C22EB0">
        <w:t>Наличие функциональной возможности поиска ожидающего подключения компьютера в локальной сети, т.</w:t>
      </w:r>
      <w:r w:rsidR="006478E3">
        <w:t> </w:t>
      </w:r>
      <w:r w:rsidRPr="00C22EB0">
        <w:t>е. должна быть возможность подключения двух компьютеров внутри локальной сети без использования пользователями IP адресов в явном виде.</w:t>
      </w:r>
    </w:p>
    <w:p w14:paraId="1148E343" w14:textId="77777777"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14:paraId="34433305" w14:textId="77777777" w:rsidR="00C22EB0" w:rsidRDefault="00C22EB0" w:rsidP="0046168B">
      <w:pPr>
        <w:pStyle w:val="Heading4"/>
        <w:numPr>
          <w:ilvl w:val="0"/>
          <w:numId w:val="0"/>
        </w:numPr>
        <w:ind w:left="709"/>
      </w:pPr>
      <w:r>
        <w:lastRenderedPageBreak/>
        <w:t>Временные характеристики</w:t>
      </w:r>
    </w:p>
    <w:p w14:paraId="11090AB4" w14:textId="77777777"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14:paraId="22EC6499" w14:textId="77777777" w:rsidR="00C22EB0" w:rsidRDefault="00C22EB0" w:rsidP="0046168B">
      <w:pPr>
        <w:pStyle w:val="Heading4"/>
        <w:numPr>
          <w:ilvl w:val="0"/>
          <w:numId w:val="0"/>
        </w:numPr>
        <w:ind w:left="709"/>
      </w:pPr>
      <w:r w:rsidRPr="00C22EB0">
        <w:t>Прикладной программный интерфейс</w:t>
      </w:r>
    </w:p>
    <w:p w14:paraId="61DC06D0" w14:textId="77777777"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14:paraId="50FE5378" w14:textId="77777777" w:rsidR="00C22EB0" w:rsidRDefault="00C22EB0" w:rsidP="0046168B">
      <w:pPr>
        <w:pStyle w:val="Heading4"/>
        <w:numPr>
          <w:ilvl w:val="0"/>
          <w:numId w:val="0"/>
        </w:numPr>
        <w:ind w:left="709"/>
      </w:pPr>
      <w:r>
        <w:t>Пользовательский интерфейс</w:t>
      </w:r>
    </w:p>
    <w:p w14:paraId="47D510BD" w14:textId="77777777"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14:paraId="53EFFCF3" w14:textId="77777777"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14:paraId="38C7CB66" w14:textId="77777777" w:rsidR="00C22EB0" w:rsidRDefault="00C22EB0" w:rsidP="0046168B">
      <w:pPr>
        <w:pStyle w:val="Heading4"/>
        <w:numPr>
          <w:ilvl w:val="0"/>
          <w:numId w:val="0"/>
        </w:numPr>
        <w:ind w:left="709"/>
      </w:pPr>
      <w:r>
        <w:t>Требования к надежности</w:t>
      </w:r>
    </w:p>
    <w:p w14:paraId="63D2C8B7" w14:textId="77777777" w:rsidR="00C22EB0" w:rsidRPr="00DF3BAD" w:rsidRDefault="00C22EB0" w:rsidP="00DF3BAD">
      <w:r w:rsidRPr="00DF3BAD">
        <w:t>Общие требования к надежности подразделяются на два пункта:</w:t>
      </w:r>
    </w:p>
    <w:p w14:paraId="286B0B52" w14:textId="77777777" w:rsidR="00C22EB0" w:rsidRPr="009248A3" w:rsidRDefault="00C22EB0" w:rsidP="001A162E">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14:paraId="2D9DFF6A" w14:textId="77777777"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14:paraId="215C48F2" w14:textId="77777777" w:rsidR="00C22EB0" w:rsidRDefault="00C22EB0" w:rsidP="0046168B">
      <w:pPr>
        <w:pStyle w:val="Heading4"/>
        <w:numPr>
          <w:ilvl w:val="0"/>
          <w:numId w:val="0"/>
        </w:numPr>
        <w:ind w:left="709"/>
      </w:pPr>
      <w:r>
        <w:t>Условия эксплуатации</w:t>
      </w:r>
    </w:p>
    <w:p w14:paraId="6C6731AB" w14:textId="77777777"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14:paraId="4DE97172" w14:textId="77777777" w:rsidR="00C22EB0" w:rsidRDefault="00C22EB0" w:rsidP="0046168B">
      <w:pPr>
        <w:pStyle w:val="Heading4"/>
        <w:numPr>
          <w:ilvl w:val="0"/>
          <w:numId w:val="0"/>
        </w:numPr>
        <w:ind w:left="709"/>
      </w:pPr>
      <w:r>
        <w:t>Требования к составу и параметрам технических средств</w:t>
      </w:r>
    </w:p>
    <w:p w14:paraId="0FB1F3DD" w14:textId="77777777"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14:paraId="38E529C5" w14:textId="77777777" w:rsidR="00C22EB0" w:rsidRDefault="00C22EB0" w:rsidP="0046168B">
      <w:pPr>
        <w:pStyle w:val="Heading3"/>
        <w:numPr>
          <w:ilvl w:val="0"/>
          <w:numId w:val="0"/>
        </w:numPr>
        <w:ind w:left="709"/>
      </w:pPr>
      <w:bookmarkStart w:id="29" w:name="_Toc419817825"/>
      <w:bookmarkStart w:id="30" w:name="_Toc419818234"/>
      <w:bookmarkStart w:id="31" w:name="_Toc420501366"/>
      <w:bookmarkStart w:id="32" w:name="_Toc420502416"/>
      <w:bookmarkStart w:id="33" w:name="_Toc420524487"/>
      <w:bookmarkStart w:id="34" w:name="_Toc420770063"/>
      <w:r w:rsidRPr="00C22EB0">
        <w:t>Требования к информационной и программной совместимости</w:t>
      </w:r>
      <w:bookmarkEnd w:id="29"/>
      <w:bookmarkEnd w:id="30"/>
      <w:bookmarkEnd w:id="31"/>
      <w:bookmarkEnd w:id="32"/>
      <w:bookmarkEnd w:id="33"/>
      <w:bookmarkEnd w:id="34"/>
    </w:p>
    <w:p w14:paraId="4A804528" w14:textId="77777777"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14:paraId="35E9DA29" w14:textId="77777777"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14:paraId="67632D6F" w14:textId="77777777" w:rsidR="00C22EB0" w:rsidRDefault="00DF3BAD" w:rsidP="0046168B">
      <w:pPr>
        <w:pStyle w:val="Heading3"/>
        <w:numPr>
          <w:ilvl w:val="0"/>
          <w:numId w:val="0"/>
        </w:numPr>
        <w:ind w:left="709"/>
      </w:pPr>
      <w:bookmarkStart w:id="35" w:name="_Toc419817826"/>
      <w:bookmarkStart w:id="36" w:name="_Toc419818235"/>
      <w:bookmarkStart w:id="37" w:name="_Toc420501367"/>
      <w:bookmarkStart w:id="38" w:name="_Toc420502417"/>
      <w:bookmarkStart w:id="39" w:name="_Toc420524488"/>
      <w:bookmarkStart w:id="40" w:name="_Toc420770064"/>
      <w:r w:rsidRPr="00DF3BAD">
        <w:lastRenderedPageBreak/>
        <w:t>Требования к программной документации</w:t>
      </w:r>
      <w:bookmarkEnd w:id="35"/>
      <w:bookmarkEnd w:id="36"/>
      <w:bookmarkEnd w:id="37"/>
      <w:bookmarkEnd w:id="38"/>
      <w:bookmarkEnd w:id="39"/>
      <w:bookmarkEnd w:id="40"/>
    </w:p>
    <w:p w14:paraId="62D2F3A8" w14:textId="77777777"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14:paraId="51DA694B" w14:textId="77777777" w:rsidR="00DF3BAD" w:rsidRDefault="00DF3BAD" w:rsidP="0046168B">
      <w:pPr>
        <w:pStyle w:val="Heading3"/>
        <w:numPr>
          <w:ilvl w:val="0"/>
          <w:numId w:val="0"/>
        </w:numPr>
        <w:ind w:left="709"/>
      </w:pPr>
      <w:bookmarkStart w:id="41" w:name="_Toc419817827"/>
      <w:bookmarkStart w:id="42" w:name="_Toc419818236"/>
      <w:bookmarkStart w:id="43" w:name="_Toc420501368"/>
      <w:bookmarkStart w:id="44" w:name="_Toc420502418"/>
      <w:bookmarkStart w:id="45" w:name="_Toc420524489"/>
      <w:bookmarkStart w:id="46" w:name="_Toc420770065"/>
      <w:r w:rsidRPr="00DF3BAD">
        <w:t>Технико-экономические показатели</w:t>
      </w:r>
      <w:bookmarkEnd w:id="41"/>
      <w:bookmarkEnd w:id="42"/>
      <w:bookmarkEnd w:id="43"/>
      <w:bookmarkEnd w:id="44"/>
      <w:bookmarkEnd w:id="45"/>
      <w:bookmarkEnd w:id="46"/>
    </w:p>
    <w:p w14:paraId="4306465A" w14:textId="77777777" w:rsidR="00DF3BAD" w:rsidRDefault="00DF3BAD" w:rsidP="00DF3BAD">
      <w:r w:rsidRPr="006723E9">
        <w:t>Программа должна относит</w:t>
      </w:r>
      <w:r w:rsidR="00562FC2" w:rsidRPr="006723E9">
        <w:t>ь</w:t>
      </w:r>
      <w:r w:rsidRPr="006723E9">
        <w:t>ся к категории свободного программного обеспечения и не накладывать никаких ограничений на использование,</w:t>
      </w:r>
      <w:r w:rsidRPr="00DF3BAD">
        <w:t xml:space="preserve"> распространение и модификацию.</w:t>
      </w:r>
    </w:p>
    <w:p w14:paraId="62C5B7F2" w14:textId="77777777" w:rsidR="00DF3BAD" w:rsidRDefault="00DF3BAD" w:rsidP="0046168B">
      <w:pPr>
        <w:pStyle w:val="Heading3"/>
        <w:numPr>
          <w:ilvl w:val="0"/>
          <w:numId w:val="0"/>
        </w:numPr>
        <w:ind w:left="709"/>
      </w:pPr>
      <w:bookmarkStart w:id="47" w:name="_Toc419817828"/>
      <w:bookmarkStart w:id="48" w:name="_Toc419818237"/>
      <w:bookmarkStart w:id="49" w:name="_Toc420501369"/>
      <w:bookmarkStart w:id="50" w:name="_Toc420502419"/>
      <w:bookmarkStart w:id="51" w:name="_Toc420524490"/>
      <w:bookmarkStart w:id="52" w:name="_Toc420770066"/>
      <w:r w:rsidRPr="00DF3BAD">
        <w:t>Стадии и этапы разработки</w:t>
      </w:r>
      <w:bookmarkEnd w:id="47"/>
      <w:bookmarkEnd w:id="48"/>
      <w:bookmarkEnd w:id="49"/>
      <w:bookmarkEnd w:id="50"/>
      <w:bookmarkEnd w:id="51"/>
      <w:bookmarkEnd w:id="52"/>
    </w:p>
    <w:p w14:paraId="562EA32B" w14:textId="77777777" w:rsidR="00DF3BAD" w:rsidRDefault="00DF3BAD" w:rsidP="00DF3BAD">
      <w:r w:rsidRPr="00DF3BAD">
        <w:t>Нет требований к процессу разработки.</w:t>
      </w:r>
    </w:p>
    <w:p w14:paraId="563683CF" w14:textId="77777777" w:rsidR="00DF3BAD" w:rsidRDefault="00DF3BAD" w:rsidP="0046168B">
      <w:pPr>
        <w:pStyle w:val="Heading3"/>
        <w:numPr>
          <w:ilvl w:val="0"/>
          <w:numId w:val="0"/>
        </w:numPr>
        <w:ind w:left="709"/>
      </w:pPr>
      <w:bookmarkStart w:id="53" w:name="_Toc419817829"/>
      <w:bookmarkStart w:id="54" w:name="_Toc419818238"/>
      <w:bookmarkStart w:id="55" w:name="_Toc420501370"/>
      <w:bookmarkStart w:id="56" w:name="_Toc420502420"/>
      <w:bookmarkStart w:id="57" w:name="_Toc420524491"/>
      <w:bookmarkStart w:id="58" w:name="_Toc420770067"/>
      <w:r w:rsidRPr="00DF3BAD">
        <w:t>Порядок контроля и приемки</w:t>
      </w:r>
      <w:bookmarkEnd w:id="53"/>
      <w:bookmarkEnd w:id="54"/>
      <w:bookmarkEnd w:id="55"/>
      <w:bookmarkEnd w:id="56"/>
      <w:bookmarkEnd w:id="57"/>
      <w:bookmarkEnd w:id="58"/>
    </w:p>
    <w:p w14:paraId="046B7837" w14:textId="77777777" w:rsidR="00DF3BAD" w:rsidRDefault="00DF3BAD" w:rsidP="00DF3BAD">
      <w:r>
        <w:t>Прием работы предваряет испытание программы на практике.</w:t>
      </w:r>
    </w:p>
    <w:p w14:paraId="29EF8B8E" w14:textId="77777777"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14:paraId="65C99B8D" w14:textId="77777777" w:rsidR="00DF3BAD" w:rsidRDefault="00DF3BAD" w:rsidP="00DF3BAD">
      <w:pPr>
        <w:pStyle w:val="Heading2"/>
      </w:pPr>
      <w:bookmarkStart w:id="59" w:name="_Toc419817830"/>
      <w:bookmarkStart w:id="60" w:name="_Toc420524492"/>
      <w:bookmarkStart w:id="61" w:name="_Toc420770068"/>
      <w:r w:rsidRPr="00DF3BAD">
        <w:t>Анализ технического задания</w:t>
      </w:r>
      <w:bookmarkEnd w:id="59"/>
      <w:bookmarkEnd w:id="60"/>
      <w:bookmarkEnd w:id="61"/>
    </w:p>
    <w:p w14:paraId="02616FAE" w14:textId="5941E1EE" w:rsidR="00DF3BAD" w:rsidRDefault="00DF3BAD" w:rsidP="00DF3BAD">
      <w:r w:rsidRPr="006723E9">
        <w:t xml:space="preserve">Основным требованием при выборе способа реализации является </w:t>
      </w:r>
      <w:r w:rsidR="00562FC2" w:rsidRPr="006723E9">
        <w:t xml:space="preserve">требование </w:t>
      </w:r>
      <w:r w:rsidRPr="006723E9">
        <w:t xml:space="preserve">к автоматической или полуавтоматической синхронизации текста, </w:t>
      </w:r>
      <w:r w:rsidR="00D76699" w:rsidRPr="006723E9">
        <w:t xml:space="preserve">минимизирующей </w:t>
      </w:r>
      <w:r w:rsidRPr="006723E9">
        <w:t>требуемые вмешательства пользователя во время работы программы. Это означает, что требуется найти или разработать</w:t>
      </w:r>
      <w:r>
        <w:t xml:space="preserve"> соответствующий алгоритм.</w:t>
      </w:r>
    </w:p>
    <w:p w14:paraId="6F06188F" w14:textId="77777777" w:rsidR="00937D9F" w:rsidRDefault="00937D9F" w:rsidP="00DF3BAD">
      <w:r>
        <w:t xml:space="preserve">Другим важным требованием является надежность ИС: </w:t>
      </w:r>
    </w:p>
    <w:p w14:paraId="57E9288D" w14:textId="77777777" w:rsidR="00937D9F" w:rsidRDefault="00937D9F" w:rsidP="00937D9F">
      <w:pPr>
        <w:pStyle w:val="a0"/>
      </w:pPr>
      <w:r w:rsidRPr="009248A3">
        <w:lastRenderedPageBreak/>
        <w:t>Устойчивость к проблемам в сети</w:t>
      </w:r>
      <w:r>
        <w:t>;</w:t>
      </w:r>
    </w:p>
    <w:p w14:paraId="26C58AB5" w14:textId="77777777" w:rsidR="00937D9F" w:rsidRDefault="00937D9F" w:rsidP="00937D9F">
      <w:pPr>
        <w:pStyle w:val="a0"/>
      </w:pPr>
      <w:r w:rsidRPr="009248A3">
        <w:t>Надежность от программных ошибок</w:t>
      </w:r>
      <w:r>
        <w:t>.</w:t>
      </w:r>
    </w:p>
    <w:p w14:paraId="0367014C" w14:textId="4F8544E5" w:rsidR="00937D9F" w:rsidRDefault="00937D9F" w:rsidP="00937D9F">
      <w:r>
        <w:t xml:space="preserve">Первый пункт </w:t>
      </w:r>
      <w:r w:rsidR="009571A3">
        <w:t>будет учтен</w:t>
      </w:r>
      <w:r>
        <w:t xml:space="preserve"> при проектировании системы. </w:t>
      </w:r>
      <w:r w:rsidR="00562FC2">
        <w:t>Основные проблемы сети — это</w:t>
      </w:r>
      <w:r w:rsidR="0065488E">
        <w:t xml:space="preserve"> нестабильное подключение и большая латентность. Во время разработки алгоритма следует </w:t>
      </w:r>
      <w:r w:rsidR="009571A3">
        <w:t xml:space="preserve">принимать во внимание </w:t>
      </w:r>
      <w:r w:rsidR="0065488E">
        <w:t>данные факторы и предоставить возможное решение: процедура восстановления после обрыва соединения, процедура проверки непротиворечивости данных и др.</w:t>
      </w:r>
    </w:p>
    <w:p w14:paraId="21A97549" w14:textId="46B0F270"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14:paraId="7D053F97" w14:textId="77777777" w:rsidR="00DF3BAD" w:rsidRDefault="00DF3BAD" w:rsidP="00DF3BAD">
      <w:pPr>
        <w:pStyle w:val="Heading2"/>
      </w:pPr>
      <w:bookmarkStart w:id="62" w:name="_Toc419817831"/>
      <w:bookmarkStart w:id="63" w:name="_Toc420524493"/>
      <w:bookmarkStart w:id="64" w:name="_Toc420770069"/>
      <w:r w:rsidRPr="00DF3BAD">
        <w:t>Выбор инструментальных средств</w:t>
      </w:r>
      <w:bookmarkEnd w:id="62"/>
      <w:bookmarkEnd w:id="63"/>
      <w:bookmarkEnd w:id="64"/>
    </w:p>
    <w:p w14:paraId="4D658E66" w14:textId="77777777"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14:paraId="4C14B359" w14:textId="0D518616" w:rsidR="00DF3BAD" w:rsidRDefault="00DF3BAD" w:rsidP="00DF3BAD">
      <w:r w:rsidRPr="006723E9">
        <w:t xml:space="preserve">Среди всех фреймворков можно выделить несколько поддерживаемых и развивающихся, </w:t>
      </w:r>
      <w:r w:rsidR="00BB4BC3" w:rsidRPr="006723E9">
        <w:t xml:space="preserve">предоставляющих </w:t>
      </w:r>
      <w:r w:rsidRPr="006723E9">
        <w:t xml:space="preserve">данные возможности </w:t>
      </w:r>
      <w:r w:rsidRPr="006723E9">
        <w:fldChar w:fldCharType="begin" w:fldLock="1"/>
      </w:r>
      <w:r w:rsidR="00C01153" w:rsidRPr="006723E9">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rsidRPr="006723E9">
        <w:fldChar w:fldCharType="separate"/>
      </w:r>
      <w:r w:rsidRPr="006723E9">
        <w:rPr>
          <w:noProof/>
        </w:rPr>
        <w:t>[2]</w:t>
      </w:r>
      <w:r w:rsidRPr="006723E9">
        <w:fldChar w:fldCharType="end"/>
      </w:r>
      <w:r w:rsidRPr="006723E9">
        <w:t>:</w:t>
      </w:r>
    </w:p>
    <w:p w14:paraId="5131446F" w14:textId="77777777"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14:paraId="6A1B2DC3" w14:textId="77777777" w:rsidR="00C01153" w:rsidRPr="00C01153" w:rsidRDefault="00C01153" w:rsidP="00C01153">
      <w:pPr>
        <w:pStyle w:val="a0"/>
      </w:pPr>
      <w:r w:rsidRPr="00C01153">
        <w:lastRenderedPageBreak/>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14:paraId="2FB79112" w14:textId="77777777"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14:paraId="3045235A" w14:textId="77777777" w:rsidR="00C01153" w:rsidRPr="00C01153" w:rsidRDefault="00C01153" w:rsidP="00C01153">
      <w:pPr>
        <w:pStyle w:val="a0"/>
      </w:pPr>
      <w:r w:rsidRPr="00C01153">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14:paraId="6769F5EE" w14:textId="77777777"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14:paraId="670C9B2D" w14:textId="77777777"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14:paraId="69AA06E1" w14:textId="77777777"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 xml:space="preserve">Согласно поиску по сайту https://pypi.python.org/ — официальному репозиторию Python, </w:t>
      </w:r>
      <w:r w:rsidRPr="00C01153">
        <w:lastRenderedPageBreak/>
        <w:t>имеется библиотека под названием netbeacon, реализующая данный функционал. Netbeacon также удовлетворяет требованиям ТЗ.</w:t>
      </w:r>
    </w:p>
    <w:p w14:paraId="3AD6D768" w14:textId="77777777" w:rsidR="00C01153" w:rsidRDefault="00C01153" w:rsidP="00C01153">
      <w:pPr>
        <w:pStyle w:val="Heading2"/>
      </w:pPr>
      <w:bookmarkStart w:id="65" w:name="_Toc419817832"/>
      <w:bookmarkStart w:id="66" w:name="_Toc420524494"/>
      <w:bookmarkStart w:id="67" w:name="_Toc420770070"/>
      <w:r>
        <w:t>Обзор литературы и существующих подходов к решению</w:t>
      </w:r>
      <w:bookmarkEnd w:id="65"/>
      <w:bookmarkEnd w:id="66"/>
      <w:bookmarkEnd w:id="67"/>
    </w:p>
    <w:p w14:paraId="5F12794F" w14:textId="77777777" w:rsidR="00C01153" w:rsidRDefault="00C01153" w:rsidP="00C01153">
      <w:pPr>
        <w:pStyle w:val="Heading3"/>
      </w:pPr>
      <w:bookmarkStart w:id="68" w:name="_Toc419817833"/>
      <w:bookmarkStart w:id="69" w:name="_Toc420524495"/>
      <w:bookmarkStart w:id="70" w:name="_Toc420770071"/>
      <w:r>
        <w:t>Обзор литературы</w:t>
      </w:r>
      <w:bookmarkEnd w:id="68"/>
      <w:bookmarkEnd w:id="69"/>
      <w:bookmarkEnd w:id="70"/>
    </w:p>
    <w:p w14:paraId="62C4C54E" w14:textId="77777777"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14:paraId="31D239F9" w14:textId="77777777"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14:paraId="6906C9DD" w14:textId="77777777" w:rsidR="00C01153" w:rsidRDefault="00C01153" w:rsidP="00C01153">
      <w:r>
        <w:t>В частности, были рассмотрены следующие информационные системы принадлежащие к данному классу.</w:t>
      </w:r>
    </w:p>
    <w:p w14:paraId="447B1D45" w14:textId="77777777" w:rsidR="00C01153" w:rsidRDefault="00C01153" w:rsidP="00C01153">
      <w:r w:rsidRPr="00BB1669">
        <w:rPr>
          <w:i/>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14:paraId="421EAED1" w14:textId="73D55E4A"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w:t>
      </w:r>
      <w:r>
        <w:lastRenderedPageBreak/>
        <w:t xml:space="preserve">запрашивает необходимые документы (картинки и вспомогательные сценарии), </w:t>
      </w:r>
      <w:r w:rsidRPr="006723E9">
        <w:t xml:space="preserve">а </w:t>
      </w:r>
      <w:r w:rsidR="00E06C8B" w:rsidRPr="006723E9">
        <w:t>также</w:t>
      </w:r>
      <w:r w:rsidRPr="006723E9">
        <w:t xml:space="preserve"> отвечает за отображение документа клиенту.</w:t>
      </w:r>
    </w:p>
    <w:p w14:paraId="2E255E18" w14:textId="77777777"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14:paraId="6A979436" w14:textId="5B8F44CD"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rsidRPr="006723E9">
        <w:t>образом для чтения. Изменения обычно вносятся одним человеком, а в таки</w:t>
      </w:r>
      <w:r w:rsidR="00E06C8B" w:rsidRPr="006723E9">
        <w:t>х</w:t>
      </w:r>
      <w:r>
        <w:t xml:space="preserve"> условиях трудно ожидать конфликта двойной записи.</w:t>
      </w:r>
    </w:p>
    <w:p w14:paraId="541DBF1F" w14:textId="77777777"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14:paraId="1439EA7F" w14:textId="59235BE2" w:rsidR="00C01153" w:rsidRDefault="00C01153" w:rsidP="00C01153">
      <w:r>
        <w:t xml:space="preserve">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w:t>
      </w:r>
      <w:r w:rsidRPr="006723E9">
        <w:t xml:space="preserve">блокировки разделяемых файлов, а </w:t>
      </w:r>
      <w:r w:rsidR="00E06C8B" w:rsidRPr="006723E9">
        <w:t>также</w:t>
      </w:r>
      <w:r w:rsidRPr="006723E9">
        <w:t xml:space="preserve"> создания, удаления, копирования и</w:t>
      </w:r>
      <w:r>
        <w:t xml:space="preserve"> перемещения документов, находящихся на удаленных web-серверах.</w:t>
      </w:r>
    </w:p>
    <w:p w14:paraId="0CE5C2A3" w14:textId="3C88E1EA" w:rsidR="009A2950" w:rsidRDefault="00C01153" w:rsidP="009A2950">
      <w:r>
        <w:t xml:space="preserve">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w:t>
      </w:r>
      <w:r w:rsidRPr="006723E9">
        <w:t>также и блокировка совместной записи, которая позволяет нескольким</w:t>
      </w:r>
      <w:r>
        <w:t xml:space="preserve">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14:paraId="6568990A" w14:textId="77777777" w:rsidR="009A2950" w:rsidRDefault="009A2950" w:rsidP="009A2950">
      <w:r>
        <w:lastRenderedPageBreak/>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14:paraId="78C40CD1" w14:textId="07D5B80F" w:rsidR="00C01153" w:rsidRDefault="009A2950" w:rsidP="009A2950">
      <w:r>
        <w:t>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механизмами баз данных.</w:t>
      </w:r>
    </w:p>
    <w:p w14:paraId="142C9541" w14:textId="77777777"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14:paraId="0D66A4AD" w14:textId="260D6704"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w:t>
      </w:r>
      <w:r w:rsidR="00256FCB">
        <w:rPr>
          <w:lang w:val="en-US"/>
        </w:rPr>
        <w:t> </w:t>
      </w:r>
      <w:r w:rsidR="00256FCB">
        <w:fldChar w:fldCharType="begin"/>
      </w:r>
      <w:r w:rsidR="00256FCB">
        <w:instrText xml:space="preserve"> REF _Ref420773480 </w:instrText>
      </w:r>
      <w:r w:rsidR="00256FCB" w:rsidRPr="00256FCB">
        <w:instrText xml:space="preserve">\# 0 </w:instrText>
      </w:r>
      <w:r w:rsidR="00256FCB">
        <w:instrText xml:space="preserve">\h </w:instrText>
      </w:r>
      <w:r w:rsidR="00256FCB">
        <w:fldChar w:fldCharType="separate"/>
      </w:r>
      <w:r w:rsidR="00A8453C">
        <w:t>1</w:t>
      </w:r>
      <w:r w:rsidR="00256FCB">
        <w:fldChar w:fldCharType="end"/>
      </w:r>
      <w:r w:rsidR="005E7D01" w:rsidRPr="005E7D01">
        <w:t>)</w:t>
      </w:r>
      <w:r>
        <w:t>. В случаях когда автоматическое объединение невозможно, Notes отмечает неразрешимый конфликт и в этом случае выбирает лишь последнюю измененную заметку.</w:t>
      </w:r>
    </w:p>
    <w:p w14:paraId="6B0893A5" w14:textId="77777777" w:rsidR="00083195" w:rsidRDefault="00083195" w:rsidP="00BB1669">
      <w:pPr>
        <w:ind w:firstLine="708"/>
      </w:pPr>
    </w:p>
    <w:p w14:paraId="431500ED" w14:textId="77777777" w:rsidR="00083195" w:rsidRDefault="00083195" w:rsidP="00BB1669">
      <w:pPr>
        <w:ind w:firstLine="708"/>
      </w:pPr>
    </w:p>
    <w:p w14:paraId="35C82DF5" w14:textId="57AD2FA4" w:rsidR="009A2950" w:rsidRDefault="00936153" w:rsidP="00BB1669">
      <w:pPr>
        <w:ind w:firstLine="708"/>
      </w:pPr>
      <w:r>
        <w:rPr>
          <w:noProof/>
        </w:rPr>
        <w:lastRenderedPageBreak/>
        <w:pict w14:anchorId="5028DDA8">
          <v:shapetype id="_x0000_t202" coordsize="21600,21600" o:spt="202" path="m,l,21600r21600,l21600,xe">
            <v:stroke joinstyle="miter"/>
            <v:path gradientshapeok="t" o:connecttype="rect"/>
          </v:shapetype>
          <v:shape id="_x0000_s1526" type="#_x0000_t202" style="position:absolute;left:0;text-align:left;margin-left:3.75pt;margin-top:351.1pt;width:474.7pt;height:.05pt;z-index:251658752;mso-position-horizontal-relative:text;mso-position-vertical-relative:text" stroked="f">
            <v:textbox style="mso-next-textbox:#_x0000_s1526;mso-fit-shape-to-text:t" inset="0,0,0,0">
              <w:txbxContent>
                <w:p w14:paraId="4ACC63F3" w14:textId="05FA6385" w:rsidR="00B37218" w:rsidRDefault="00B37218" w:rsidP="00256FCB">
                  <w:pPr>
                    <w:pStyle w:val="Caption"/>
                  </w:pPr>
                  <w:bookmarkStart w:id="71" w:name="_Ref420773480"/>
                  <w:r>
                    <w:t xml:space="preserve">Рисунок </w:t>
                  </w:r>
                  <w:fldSimple w:instr=" SEQ Рисунок \* ARABIC ">
                    <w:r w:rsidR="00A8453C">
                      <w:rPr>
                        <w:noProof/>
                      </w:rPr>
                      <w:t>1</w:t>
                    </w:r>
                  </w:fldSimple>
                  <w:bookmarkEnd w:id="71"/>
                  <w:r w:rsidRPr="00256FCB">
                    <w:t xml:space="preserve"> </w:t>
                  </w:r>
                  <w:r>
                    <w:t xml:space="preserve">— </w:t>
                  </w:r>
                  <w:r w:rsidRPr="00256FCB">
                    <w:t>Безопасное объединение двух документов А и Б с конфликтующими идентификаторами</w:t>
                  </w:r>
                </w:p>
                <w:p w14:paraId="534545DB" w14:textId="77777777" w:rsidR="00B37218" w:rsidRPr="00083195" w:rsidRDefault="00B37218" w:rsidP="00083195"/>
              </w:txbxContent>
            </v:textbox>
            <w10:wrap type="square"/>
          </v:shape>
        </w:pict>
      </w:r>
      <w:r>
        <w:rPr>
          <w:noProof/>
          <w:lang w:eastAsia="ru-RU"/>
        </w:rPr>
        <w:pict w14:anchorId="4CD1FF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525" type="#_x0000_t75" style="position:absolute;left:0;text-align:left;margin-left:0;margin-top:0;width:474.7pt;height:346.45pt;z-index:251657728;mso-position-horizontal:center;mso-position-horizontal-relative:margin;mso-position-vertical:top;mso-position-vertical-relative:margin">
            <v:imagedata r:id="rId9" o:title=""/>
            <w10:wrap type="square" anchorx="margin" anchory="margin"/>
          </v:shape>
        </w:pict>
      </w:r>
      <w:r w:rsidR="009A2950" w:rsidRPr="006723E9">
        <w:t xml:space="preserve">Таким образом, ни IBM Notes, ни протокол WebDAV не </w:t>
      </w:r>
      <w:r w:rsidR="00BD79C8" w:rsidRPr="006723E9">
        <w:t xml:space="preserve">могут </w:t>
      </w:r>
      <w:r w:rsidR="009A2950" w:rsidRPr="006723E9">
        <w:t>являться</w:t>
      </w:r>
      <w:r w:rsidR="009A2950">
        <w:t xml:space="preserve"> решением задачи синхронизации участников редактирования в режиме реального времени.</w:t>
      </w:r>
    </w:p>
    <w:p w14:paraId="5B97D0D1" w14:textId="77777777" w:rsidR="009A2950" w:rsidRDefault="009A2950" w:rsidP="009A2950">
      <w:r w:rsidRPr="00BB1669">
        <w:rPr>
          <w:i/>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14:paraId="6A32C055" w14:textId="54D88D4A" w:rsidR="009A2950" w:rsidRDefault="009A2950" w:rsidP="009A2950">
      <w:r>
        <w:lastRenderedPageBreak/>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14:paraId="380977FD" w14:textId="77777777"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14:paraId="5E4CE918" w14:textId="77777777" w:rsidR="009A2950" w:rsidRDefault="009A2950" w:rsidP="009A2950">
      <w:r>
        <w:t>Технологическим ядром проекта Wave стала концепция операционального преобразования (англ. «</w:t>
      </w:r>
      <w:bookmarkStart w:id="72" w:name="ОП"/>
      <w:r>
        <w:t>operational transformation</w:t>
      </w:r>
      <w:bookmarkEnd w:id="72"/>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14:paraId="479722CC" w14:textId="77777777"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14:paraId="0C1EC73A" w14:textId="77777777" w:rsidR="00F14A45" w:rsidRDefault="00F14A45" w:rsidP="00E4517E">
      <w:pPr>
        <w:pStyle w:val="a0"/>
      </w:pPr>
      <w:r>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14:paraId="13CDAAC1" w14:textId="77777777"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14:paraId="541C67CF" w14:textId="77777777"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A8453C">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14:paraId="60C744CB" w14:textId="77777777" w:rsidR="00CC4069" w:rsidRDefault="0046168B" w:rsidP="00CC4069">
      <w:pPr>
        <w:keepNext/>
        <w:jc w:val="center"/>
      </w:pPr>
      <w:r>
        <w:rPr>
          <w:noProof/>
          <w:lang w:eastAsia="ru-RU"/>
        </w:rPr>
        <w:lastRenderedPageBreak/>
        <w:pict w14:anchorId="09A4077D">
          <v:shape id="Picture 8" o:spid="_x0000_i1025" type="#_x0000_t75" style="width:345.75pt;height:228pt;visibility:visible">
            <v:imagedata r:id="rId10" o:title=""/>
          </v:shape>
        </w:pict>
      </w:r>
    </w:p>
    <w:p w14:paraId="57A6FC5B" w14:textId="77777777" w:rsidR="005E7D01" w:rsidRPr="00F74623" w:rsidRDefault="00CC4069" w:rsidP="00CC4069">
      <w:pPr>
        <w:pStyle w:val="Caption"/>
      </w:pPr>
      <w:bookmarkStart w:id="73" w:name="_Ref419809689"/>
      <w:r w:rsidRPr="00BB1669">
        <w:t xml:space="preserve">Рисунок </w:t>
      </w:r>
      <w:fldSimple w:instr=" SEQ Рисунок \* ARABIC ">
        <w:r w:rsidR="00A8453C">
          <w:rPr>
            <w:noProof/>
          </w:rPr>
          <w:t>2</w:t>
        </w:r>
      </w:fldSimple>
      <w:bookmarkEnd w:id="73"/>
      <w:r w:rsidRPr="00BB1669">
        <w:t xml:space="preserve"> — </w:t>
      </w:r>
      <w:r w:rsidR="00E7040B" w:rsidRPr="00BB1669">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sidRPr="00BB1669">
        <w:rPr>
          <w:lang w:val="en-US"/>
        </w:rPr>
        <w:t>O</w:t>
      </w:r>
      <w:r w:rsidR="00E7040B" w:rsidRPr="00BB1669">
        <w:rPr>
          <w:vertAlign w:val="subscript"/>
        </w:rPr>
        <w:t>1</w:t>
      </w:r>
      <w:r w:rsidR="00E7040B" w:rsidRPr="00BB1669">
        <w:t xml:space="preserve">, </w:t>
      </w:r>
      <w:r w:rsidR="00E7040B" w:rsidRPr="00BB1669">
        <w:rPr>
          <w:lang w:val="en-US"/>
        </w:rPr>
        <w:t>O</w:t>
      </w:r>
      <w:r w:rsidR="00E7040B" w:rsidRPr="00BB1669">
        <w:rPr>
          <w:vertAlign w:val="subscript"/>
        </w:rPr>
        <w:t>2</w:t>
      </w:r>
      <w:r w:rsidR="00E7040B" w:rsidRPr="00BB1669">
        <w:t xml:space="preserve">, </w:t>
      </w:r>
      <w:r w:rsidR="00E7040B" w:rsidRPr="00BB1669">
        <w:rPr>
          <w:lang w:val="en-US"/>
        </w:rPr>
        <w:t>O</w:t>
      </w:r>
      <w:r w:rsidR="00E7040B" w:rsidRPr="00BB1669">
        <w:rPr>
          <w:vertAlign w:val="subscript"/>
        </w:rPr>
        <w:t>1</w:t>
      </w:r>
      <w:r w:rsidR="00E7040B" w:rsidRPr="00BB1669">
        <w:t xml:space="preserve">’, </w:t>
      </w:r>
      <w:r w:rsidR="00E7040B" w:rsidRPr="00BB1669">
        <w:rPr>
          <w:lang w:val="en-US"/>
        </w:rPr>
        <w:t>O</w:t>
      </w:r>
      <w:r w:rsidR="00E7040B" w:rsidRPr="00BB1669">
        <w:rPr>
          <w:vertAlign w:val="subscript"/>
        </w:rPr>
        <w:t>2</w:t>
      </w:r>
      <w:r w:rsidR="00E7040B" w:rsidRPr="00BB1669">
        <w:t xml:space="preserve">’. Текст первого пользователя отмечен как </w:t>
      </w:r>
      <w:r w:rsidR="00E7040B" w:rsidRPr="00BB1669">
        <w:rPr>
          <w:lang w:val="en-US"/>
        </w:rPr>
        <w:t>T</w:t>
      </w:r>
      <w:r w:rsidR="00E7040B" w:rsidRPr="00BB1669">
        <w:rPr>
          <w:vertAlign w:val="subscript"/>
        </w:rPr>
        <w:t>1</w:t>
      </w:r>
      <w:r w:rsidR="00E7040B" w:rsidRPr="00BB1669">
        <w:t xml:space="preserve">, второго соответственно </w:t>
      </w:r>
      <w:r w:rsidR="00E7040B" w:rsidRPr="00BB1669">
        <w:rPr>
          <w:lang w:val="en-US"/>
        </w:rPr>
        <w:t>T</w:t>
      </w:r>
      <w:r w:rsidR="00E7040B" w:rsidRPr="00BB1669">
        <w:rPr>
          <w:vertAlign w:val="subscript"/>
        </w:rPr>
        <w:t>2</w:t>
      </w:r>
    </w:p>
    <w:p w14:paraId="2FA86A73" w14:textId="77777777" w:rsidR="00083195" w:rsidRDefault="00083195" w:rsidP="00F14A45"/>
    <w:p w14:paraId="03498F9B" w14:textId="77777777"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14:paraId="3816E308" w14:textId="77777777" w:rsidR="00E4517E" w:rsidRDefault="00E4517E" w:rsidP="00E4517E">
      <w:r>
        <w:t xml:space="preserve">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w:t>
      </w:r>
      <w:r>
        <w:lastRenderedPageBreak/>
        <w:t>Групповое, и одиночное редактирование текста происходит с одним и тем же локальным временем отклика.</w:t>
      </w:r>
    </w:p>
    <w:p w14:paraId="61108CD0" w14:textId="77777777"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14:paraId="52F6EF6A" w14:textId="77777777" w:rsidR="00E4517E" w:rsidRDefault="00E4517E" w:rsidP="00E4517E">
      <w:r w:rsidRPr="006723E9">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6723E9">
        <w:rPr>
          <w:i/>
        </w:rPr>
        <w:t>стабильное</w:t>
      </w:r>
      <w:r w:rsidRPr="006723E9">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w:t>
      </w:r>
      <w:r w:rsidRPr="00E4517E">
        <w:t xml:space="preserve">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14:paraId="664B85E7" w14:textId="77777777" w:rsidR="00E4517E" w:rsidRPr="00BB1669" w:rsidRDefault="00E4517E" w:rsidP="00E4517E">
      <w:pPr>
        <w:rPr>
          <w:i/>
        </w:rPr>
      </w:pPr>
      <w:r w:rsidRPr="00BB1669">
        <w:rPr>
          <w:i/>
        </w:rPr>
        <w:t>Альтернативные подходы к решению задачи.</w:t>
      </w:r>
    </w:p>
    <w:p w14:paraId="7A5CEB4C" w14:textId="77777777"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14:paraId="59BBB087" w14:textId="77777777" w:rsidR="00E4517E" w:rsidRDefault="00E4517E" w:rsidP="00E4517E">
      <w:pPr>
        <w:pStyle w:val="a0"/>
      </w:pPr>
      <w:r>
        <w:lastRenderedPageBreak/>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14:paraId="107016DE" w14:textId="77777777"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14:paraId="372A04BC" w14:textId="77777777"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14:paraId="62048214" w14:textId="77777777" w:rsidR="00E4517E" w:rsidRDefault="00E4517E" w:rsidP="00E4517E">
      <w:r>
        <w:t>Реализация третьего подхода предполагает наличие возможности слияния двух версий документа.</w:t>
      </w:r>
    </w:p>
    <w:p w14:paraId="61FF14AD" w14:textId="77777777"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A8453C">
        <w:t>3</w:t>
      </w:r>
      <w:r w:rsidR="00815E1A">
        <w:fldChar w:fldCharType="end"/>
      </w:r>
      <w:r w:rsidR="00815E1A" w:rsidRPr="00815E1A">
        <w:t xml:space="preserve"> </w:t>
      </w:r>
      <w:r w:rsidR="00B23A01">
        <w:t>ниже.</w:t>
      </w:r>
    </w:p>
    <w:p w14:paraId="5BE847A2" w14:textId="77777777" w:rsidR="00083195" w:rsidRDefault="00083195" w:rsidP="00E4517E"/>
    <w:p w14:paraId="7910EAA3" w14:textId="77777777" w:rsidR="00083195" w:rsidRDefault="00083195" w:rsidP="00E4517E"/>
    <w:p w14:paraId="190678C9" w14:textId="77777777" w:rsidR="00083195" w:rsidRDefault="00083195" w:rsidP="00E4517E"/>
    <w:p w14:paraId="6C212BC6" w14:textId="0237DEE4" w:rsidR="00E4517E" w:rsidRDefault="00936153" w:rsidP="00E4517E">
      <w:r>
        <w:rPr>
          <w:noProof/>
        </w:rPr>
        <w:lastRenderedPageBreak/>
        <w:pict w14:anchorId="74C0056C">
          <v:shape id="Picture 9" o:spid="_x0000_s1029" type="#_x0000_t75" style="position:absolute;left:0;text-align:left;margin-left:-2.55pt;margin-top:-3.15pt;width:481.9pt;height:298.75pt;z-index:251655680;visibility:visible;mso-wrap-distance-bottom:25.5pt">
            <v:imagedata r:id="rId11" o:title=""/>
            <w10:wrap type="topAndBottom"/>
          </v:shape>
        </w:pict>
      </w:r>
      <w:r>
        <w:rPr>
          <w:noProof/>
        </w:rPr>
        <w:pict w14:anchorId="059CF739">
          <v:shape id="Text Box 10" o:spid="_x0000_s1028" type="#_x0000_t202" style="position:absolute;left:0;text-align:left;margin-left:-1.8pt;margin-top:303pt;width:481.9pt;height:27.6pt;z-index:251656704;visibility:visible;mso-wrap-distance-bottom:8.5pt" stroked="f">
            <v:textbox style="mso-next-textbox:#Text Box 10;mso-fit-shape-to-text:t" inset="0,0,0,0">
              <w:txbxContent>
                <w:p w14:paraId="07F2FD3D" w14:textId="3FE9C734" w:rsidR="00B37218" w:rsidRPr="00C7610C" w:rsidRDefault="00B37218" w:rsidP="00B23A01">
                  <w:pPr>
                    <w:pStyle w:val="Caption"/>
                    <w:rPr>
                      <w:noProof/>
                    </w:rPr>
                  </w:pPr>
                  <w:bookmarkStart w:id="74" w:name="_Ref419810205"/>
                  <w:r w:rsidRPr="00BB1669">
                    <w:t xml:space="preserve">Рисунок </w:t>
                  </w:r>
                  <w:fldSimple w:instr=" SEQ Рисунок \* ARABIC ">
                    <w:r w:rsidR="00A8453C">
                      <w:rPr>
                        <w:noProof/>
                      </w:rPr>
                      <w:t>3</w:t>
                    </w:r>
                  </w:fldSimple>
                  <w:bookmarkEnd w:id="74"/>
                  <w:r w:rsidRPr="00BB1669">
                    <w:t xml:space="preserve"> — Пример разрешения конфликта двойной записи при помощи программы </w:t>
                  </w:r>
                  <w:r w:rsidRPr="00BB1669">
                    <w:rPr>
                      <w:lang w:val="en-US"/>
                    </w:rPr>
                    <w:t>meld</w:t>
                  </w:r>
                  <w:r w:rsidRPr="00BB1669">
                    <w:t>. Две версии одного файла (слева и справа) конфликтуют в 10</w:t>
                  </w:r>
                  <w:r>
                    <w:rPr>
                      <w:lang w:val="en-US"/>
                    </w:rPr>
                    <w:t> </w:t>
                  </w:r>
                  <w:r w:rsidRPr="00BB1669">
                    <w:t>строчке</w:t>
                  </w:r>
                </w:p>
              </w:txbxContent>
            </v:textbox>
            <w10:wrap type="topAndBottom"/>
          </v:shape>
        </w:pict>
      </w:r>
      <w:r w:rsidR="00E4517E"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rsidR="00E4517E">
        <w:t>ющем:</w:t>
      </w:r>
    </w:p>
    <w:p w14:paraId="4F994763" w14:textId="77777777"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14:paraId="46546F91" w14:textId="77777777"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14:paraId="3048D5E8" w14:textId="77777777" w:rsidR="00E4517E" w:rsidRDefault="00E4517E" w:rsidP="00E4517E">
      <w:pPr>
        <w:pStyle w:val="a0"/>
      </w:pPr>
      <w:r>
        <w:t>Синхронизация может быть инициирована в любое время, удобное для пользователя.</w:t>
      </w:r>
    </w:p>
    <w:p w14:paraId="75430303" w14:textId="77777777" w:rsidR="00E4517E" w:rsidRDefault="00E4517E" w:rsidP="00E4517E">
      <w:r>
        <w:lastRenderedPageBreak/>
        <w:t>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учитывается структура файла, которая может быть нарушена в некоторых случаях.</w:t>
      </w:r>
    </w:p>
    <w:p w14:paraId="26D79336" w14:textId="77777777"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14:paraId="373741AE" w14:textId="77777777"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14:paraId="5DDF797D" w14:textId="77777777"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w:r w:rsidR="00F87A8C" w:rsidRPr="00F87A8C">
        <w:fldChar w:fldCharType="begin"/>
      </w:r>
      <w:r w:rsidR="00F87A8C" w:rsidRPr="00F87A8C">
        <w:instrText xml:space="preserve"> QUOTE </w:instrText>
      </w:r>
      <w:r w:rsidR="00936153">
        <w:rPr>
          <w:position w:val="-24"/>
        </w:rPr>
        <w:pict w14:anchorId="71C50A44">
          <v:shape id="_x0000_i1026"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A153F&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A153F&quot; wsp:rsidP=&quot;002A153F&quot;&gt;&lt;m:oMathPara&gt;&lt;m:oMath&gt;&lt;m:r&gt;&lt;w:rPr&gt;&lt;w:rFonts w:ascii=&quot;Cambria Math&quot; w:h-ansi=&quot;Cambria Math&quot; w:cs=&quot;Cambria Math&quot;/&gt;&lt;wx:font wx:val=&quot;Cambria Math&quot;/&gt;&lt;w:i/&gt;&lt;w:lang w:val=&quot;EN-US&quot;/&gt;&lt;/w:rPr&gt;&lt;m:t&gt;O&lt;/m:t&gt;&lt;/m:r&gt;&lt;m:r&gt;&lt;w:rPr&gt;&lt;w:rFonts w:ascii=&quot;Cambria Math&quot; w:h-ansi=&quot;Cambria Math&quot;/&gt;&lt;wx:font wx:val=&quot;Cambria Math&quot;/&gt;&lt;w:i/&gt;&lt;/w:rPr&gt;&lt;m:t&gt;(&lt;/m:t&gt;&lt;/m:r&gt;&lt;m:r&gt;&lt;w:rPr&gt;&lt;w:rFonts w:ascii=&quot;Cambria Math&quot; w:h-ansi=&quot;Cambria Math&quot;/&gt;&lt;wx:font wx:val=&quot;Cambria Math&quot;/&gt;&lt;w:i/&gt;&lt;w:lang w:val=&quot;EN-US&quot;/&gt;&lt;/w:rPr&gt;&lt;m:t&gt;n&lt;/m:t&gt;&lt;/m:r&gt;&lt;m:func&gt;&lt;m:funcPr&gt;&lt;m:ctrlPr&gt;&lt;w:rPr&gt;&lt;w:rFonts w:ascii=&quot;Cambria Math&quot; w:h-ansi=&quot;Cambria Math&quot;/&gt;&lt;wx:font wx:val=&quot;Cambria Math&quot;/&gt;&lt;w:i/&gt;&lt;/w:rPr&gt;&lt;/m:ctrlPr&gt;&lt;/m:funcPr&gt;&lt;m:fName&gt;&lt;m:r&gt;&lt;m:rPr&gt;&lt;m:sty m:val=&quot;p&quot;/&gt;&lt;/m:rPr&gt;&lt;w:rPr&gt;&lt;w:rFonts w:ascii=&quot;Cambria Math&quot; w:h-ansi=&quot;Cambria Math&quot;/&gt;&lt;wx:font wx:val=&quot;Cambria Math&quot;/&gt;&lt;/w:rPr&gt;&lt;m:t&gt;log&lt;/m:t&gt;&lt;/m:r&gt;&lt;/m:fName&gt;&lt;m:e&gt;&lt;m:r&gt;&lt;w:rPr&gt;&lt;w:rFonts w:ascii=&quot;Cambria Math&quot; w:h-ansi=&quot;Cambria Math&quot;/&gt;&lt;wx:font wx:val=&quot;Cambria Math&quot;/&gt;&lt;w:i/&gt;&lt;/w:rPr&gt;&lt;m:t&gt;n&lt;/m:t&gt;&lt;/m:r&gt;&lt;/m:e&gt;&lt;/m:func&gt;&lt;m:r&gt;&lt;w:rPr&gt;&lt;w:rFonts w:ascii=&quot;Cambria Math&quot; w:h-ansi=&quot;Cambria Math&quot;/&gt;&lt;wx:font wx:val=&quot;Cambria Math&quot;/&gt;&lt;w:i/&gt;&lt;/w:rPr&gt;&lt;m:t&g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 o:title="" chromakey="white"/>
          </v:shape>
        </w:pict>
      </w:r>
      <w:r w:rsidR="00F87A8C" w:rsidRPr="00F87A8C">
        <w:instrText xml:space="preserve"> </w:instrText>
      </w:r>
      <w:r w:rsidR="00F87A8C" w:rsidRPr="00F87A8C">
        <w:fldChar w:fldCharType="separate"/>
      </w:r>
      <w:r w:rsidR="00936153">
        <w:rPr>
          <w:position w:val="-24"/>
        </w:rPr>
        <w:pict w14:anchorId="2F27B443">
          <v:shape id="_x0000_i1027"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A153F&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A153F&quot; wsp:rsidP=&quot;002A153F&quot;&gt;&lt;m:oMathPara&gt;&lt;m:oMath&gt;&lt;m:r&gt;&lt;w:rPr&gt;&lt;w:rFonts w:ascii=&quot;Cambria Math&quot; w:h-ansi=&quot;Cambria Math&quot; w:cs=&quot;Cambria Math&quot;/&gt;&lt;wx:font wx:val=&quot;Cambria Math&quot;/&gt;&lt;w:i/&gt;&lt;w:lang w:val=&quot;EN-US&quot;/&gt;&lt;/w:rPr&gt;&lt;m:t&gt;O&lt;/m:t&gt;&lt;/m:r&gt;&lt;m:r&gt;&lt;w:rPr&gt;&lt;w:rFonts w:ascii=&quot;Cambria Math&quot; w:h-ansi=&quot;Cambria Math&quot;/&gt;&lt;wx:font wx:val=&quot;Cambria Math&quot;/&gt;&lt;w:i/&gt;&lt;/w:rPr&gt;&lt;m:t&gt;(&lt;/m:t&gt;&lt;/m:r&gt;&lt;m:r&gt;&lt;w:rPr&gt;&lt;w:rFonts w:ascii=&quot;Cambria Math&quot; w:h-ansi=&quot;Cambria Math&quot;/&gt;&lt;wx:font wx:val=&quot;Cambria Math&quot;/&gt;&lt;w:i/&gt;&lt;w:lang w:val=&quot;EN-US&quot;/&gt;&lt;/w:rPr&gt;&lt;m:t&gt;n&lt;/m:t&gt;&lt;/m:r&gt;&lt;m:func&gt;&lt;m:funcPr&gt;&lt;m:ctrlPr&gt;&lt;w:rPr&gt;&lt;w:rFonts w:ascii=&quot;Cambria Math&quot; w:h-ansi=&quot;Cambria Math&quot;/&gt;&lt;wx:font wx:val=&quot;Cambria Math&quot;/&gt;&lt;w:i/&gt;&lt;/w:rPr&gt;&lt;/m:ctrlPr&gt;&lt;/m:funcPr&gt;&lt;m:fName&gt;&lt;m:r&gt;&lt;m:rPr&gt;&lt;m:sty m:val=&quot;p&quot;/&gt;&lt;/m:rPr&gt;&lt;w:rPr&gt;&lt;w:rFonts w:ascii=&quot;Cambria Math&quot; w:h-ansi=&quot;Cambria Math&quot;/&gt;&lt;wx:font wx:val=&quot;Cambria Math&quot;/&gt;&lt;/w:rPr&gt;&lt;m:t&gt;log&lt;/m:t&gt;&lt;/m:r&gt;&lt;/m:fName&gt;&lt;m:e&gt;&lt;m:r&gt;&lt;w:rPr&gt;&lt;w:rFonts w:ascii=&quot;Cambria Math&quot; w:h-ansi=&quot;Cambria Math&quot;/&gt;&lt;wx:font wx:val=&quot;Cambria Math&quot;/&gt;&lt;w:i/&gt;&lt;/w:rPr&gt;&lt;m:t&gt;n&lt;/m:t&gt;&lt;/m:r&gt;&lt;/m:e&gt;&lt;/m:func&gt;&lt;m:r&gt;&lt;w:rPr&gt;&lt;w:rFonts w:ascii=&quot;Cambria Math&quot; w:h-ansi=&quot;Cambria Math&quot;/&gt;&lt;wx:font wx:val=&quot;Cambria Math&quot;/&gt;&lt;w:i/&gt;&lt;/w:rPr&gt;&lt;m:t&g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 o:title="" chromakey="white"/>
          </v:shape>
        </w:pict>
      </w:r>
      <w:r w:rsidR="00F87A8C" w:rsidRPr="00F87A8C">
        <w:fldChar w:fldCharType="end"/>
      </w:r>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14:paraId="6144A2F9" w14:textId="77777777" w:rsidR="005C24A4" w:rsidRDefault="005C24A4" w:rsidP="005C24A4">
      <w:pPr>
        <w:pStyle w:val="Heading3"/>
      </w:pPr>
      <w:bookmarkStart w:id="75" w:name="_Toc419817834"/>
      <w:bookmarkStart w:id="76" w:name="_Toc420524496"/>
      <w:bookmarkStart w:id="77" w:name="_Toc420770072"/>
      <w:r>
        <w:lastRenderedPageBreak/>
        <w:t>Детальный обзор существующих подходов к синхронизации</w:t>
      </w:r>
      <w:bookmarkEnd w:id="75"/>
      <w:bookmarkEnd w:id="76"/>
      <w:bookmarkEnd w:id="77"/>
    </w:p>
    <w:p w14:paraId="212D203F" w14:textId="77777777" w:rsidR="005C24A4" w:rsidRDefault="005C24A4" w:rsidP="005C24A4">
      <w:pPr>
        <w:pStyle w:val="Heading4"/>
      </w:pPr>
      <w:r w:rsidRPr="005C24A4">
        <w:t>«Блокирование — изменение — разблокирование»</w:t>
      </w:r>
    </w:p>
    <w:p w14:paraId="5B3AD90B" w14:textId="77777777"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14:paraId="7BA551C2" w14:textId="77777777" w:rsidR="005C24A4" w:rsidRDefault="005C24A4" w:rsidP="005C24A4">
      <w:r>
        <w:t>«Блокирование — изменение — разблокирование» обладает рядом недостатков и этот подход часто неудобен:</w:t>
      </w:r>
    </w:p>
    <w:p w14:paraId="103E8CB8" w14:textId="77777777"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14:paraId="4AA93174" w14:textId="77777777"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14:paraId="57DB1B56" w14:textId="77777777"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14:paraId="0BB4972D" w14:textId="77777777" w:rsidR="005C24A4" w:rsidRDefault="005C24A4" w:rsidP="005C24A4">
      <w:r>
        <w:t xml:space="preserve">Пускай, есть два файла, в которых есть перекрестные ссылки друг на друга (они зависят друг от друга). Если первый писатель заблокирует первый </w:t>
      </w:r>
      <w:r>
        <w:lastRenderedPageBreak/>
        <w:t>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14:paraId="2A18402A" w14:textId="77777777"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14:paraId="7F62422D" w14:textId="77777777" w:rsidR="005C24A4" w:rsidRDefault="005C24A4" w:rsidP="005C24A4">
      <w:pPr>
        <w:pStyle w:val="Heading4"/>
      </w:pPr>
      <w:r>
        <w:t>Зеркалирование команд редактирования</w:t>
      </w:r>
    </w:p>
    <w:p w14:paraId="7791BE04" w14:textId="33357D63" w:rsidR="005C24A4" w:rsidRDefault="005C24A4" w:rsidP="005C24A4">
      <w:r>
        <w:t xml:space="preserve">Данный подход основан на пересылке всех действий писателя и </w:t>
      </w:r>
      <w:r w:rsidRPr="006723E9">
        <w:t xml:space="preserve">воспроизведении их на остальных компьютерах. На данный момент, </w:t>
      </w:r>
      <w:r w:rsidR="003C5224" w:rsidRPr="006723E9">
        <w:t>самые</w:t>
      </w:r>
      <w:r w:rsidR="003C5224">
        <w:t xml:space="preserve"> </w:t>
      </w:r>
      <w:r>
        <w:t xml:space="preserve">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A8453C">
        <w:rPr>
          <w:noProof/>
        </w:rPr>
        <w:t>23</w:t>
      </w:r>
      <w:r w:rsidR="009A1D86">
        <w:fldChar w:fldCharType="end"/>
      </w:r>
      <w:r>
        <w:t>).</w:t>
      </w:r>
      <w:r w:rsidR="003C5224">
        <w:t xml:space="preserve"> </w:t>
      </w:r>
    </w:p>
    <w:p w14:paraId="2D33A175" w14:textId="4A391B80"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14:paraId="2D30BD07" w14:textId="77777777"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14:paraId="41D088A3" w14:textId="799A4895" w:rsidR="009A1D86" w:rsidRDefault="009A1D86" w:rsidP="009A1D86">
      <w:r>
        <w:t xml:space="preserve">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w:t>
      </w:r>
      <w:r w:rsidRPr="006723E9">
        <w:t xml:space="preserve">сложной задачей. Поэтому </w:t>
      </w:r>
      <w:r w:rsidR="006E44F1" w:rsidRPr="006723E9">
        <w:t xml:space="preserve">при использовании </w:t>
      </w:r>
      <w:r w:rsidRPr="006723E9">
        <w:t>данн</w:t>
      </w:r>
      <w:r w:rsidR="006E44F1" w:rsidRPr="006723E9">
        <w:t>ого</w:t>
      </w:r>
      <w:r w:rsidRPr="006723E9">
        <w:t xml:space="preserve"> подход</w:t>
      </w:r>
      <w:r w:rsidR="006E44F1" w:rsidRPr="006723E9">
        <w:t>а</w:t>
      </w:r>
      <w:r w:rsidRPr="006723E9">
        <w:t xml:space="preserve"> реализация</w:t>
      </w:r>
      <w:r>
        <w:t xml:space="preserve"> </w:t>
      </w:r>
      <w:r>
        <w:lastRenderedPageBreak/>
        <w:t>синхронизации будет сильно зависеть от возможностей самого редактора, что является ограничивающим фактором для портирования приложения.</w:t>
      </w:r>
    </w:p>
    <w:p w14:paraId="7816BFE9" w14:textId="77777777" w:rsidR="009A1D86" w:rsidRDefault="009A1D86" w:rsidP="009A1D86">
      <w:r>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14:paraId="1BCD40A9" w14:textId="77777777" w:rsidR="009A1D86" w:rsidRDefault="009A1D86" w:rsidP="009A1D86">
      <w:pPr>
        <w:pStyle w:val="Heading4"/>
      </w:pPr>
      <w:r w:rsidRPr="009A1D86">
        <w:t>«Копирование — изменение — слияние»</w:t>
      </w:r>
    </w:p>
    <w:p w14:paraId="2C366657" w14:textId="77777777" w:rsidR="009A1D86" w:rsidRDefault="009A1D86" w:rsidP="009A1D86">
      <w:r>
        <w:t xml:space="preserve">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w:t>
      </w:r>
      <w:r w:rsidRPr="006723E9">
        <w:t>автоматически, но в ситуациях</w:t>
      </w:r>
      <w:r w:rsidR="006E44F1" w:rsidRPr="006723E9">
        <w:t>,</w:t>
      </w:r>
      <w:r w:rsidRPr="006723E9">
        <w:t xml:space="preserve"> когда возникают конфликты, может</w:t>
      </w:r>
      <w:r>
        <w:t xml:space="preserve">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14:paraId="3E00F45E" w14:textId="77777777" w:rsidR="009A1D86" w:rsidRDefault="009A1D86" w:rsidP="009A1D86">
      <w:r>
        <w:t>Судя из названия, данный подход состоит из трех основных шагов:</w:t>
      </w:r>
    </w:p>
    <w:p w14:paraId="45AB8F0B" w14:textId="42417B4E" w:rsidR="009A1D86" w:rsidRDefault="009A1D86" w:rsidP="001A162E">
      <w:pPr>
        <w:pStyle w:val="ListParagraph"/>
        <w:numPr>
          <w:ilvl w:val="0"/>
          <w:numId w:val="8"/>
        </w:numPr>
      </w:pPr>
      <w:r>
        <w:t>Каждый писатель коп</w:t>
      </w:r>
      <w:r w:rsidR="00C03209">
        <w:t>ирует текущую версию файла себе.</w:t>
      </w:r>
    </w:p>
    <w:p w14:paraId="619B6B1E" w14:textId="3074BCD5" w:rsidR="009A1D86" w:rsidRDefault="009A1D86" w:rsidP="009A1D86">
      <w:pPr>
        <w:pStyle w:val="ListParagraph"/>
      </w:pPr>
      <w:r>
        <w:t>Писатели редактируют какие-то фрагменты текста и отправляю</w:t>
      </w:r>
      <w:r w:rsidR="00C03209">
        <w:t>т свою версию файла в хранилище.</w:t>
      </w:r>
    </w:p>
    <w:p w14:paraId="22693ABD" w14:textId="77777777" w:rsidR="009A1D86" w:rsidRDefault="009A1D86" w:rsidP="009A1D86">
      <w:pPr>
        <w:pStyle w:val="ListParagraph"/>
      </w:pPr>
      <w:r>
        <w:t>Хранилище производит слияние всех текстов в итоговую копию и отправляет всем писателям.</w:t>
      </w:r>
    </w:p>
    <w:p w14:paraId="39FF1A29" w14:textId="77777777"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14:paraId="0A9B64E6" w14:textId="77777777"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w:t>
      </w:r>
      <w:r>
        <w:lastRenderedPageBreak/>
        <w:t>противоречие. Таким образом каждый писатель подвержен риску конфликта с другими участниками, а значит время от времени пользователям придется тратить время на разрешение конфликтов.</w:t>
      </w:r>
    </w:p>
    <w:p w14:paraId="067A8268" w14:textId="77777777"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14:paraId="24E981C3" w14:textId="77777777" w:rsidR="009A1D86" w:rsidRDefault="009A1D86" w:rsidP="009A1D86">
      <w:r>
        <w:t xml:space="preserve">На текущий момент, одной из популярных СКВ, использующей данный </w:t>
      </w:r>
      <w:r w:rsidRPr="006723E9">
        <w:t>подход</w:t>
      </w:r>
      <w:r w:rsidR="006E44F1" w:rsidRPr="006723E9">
        <w:t>,</w:t>
      </w:r>
      <w:r w:rsidRPr="006723E9">
        <w:t xml:space="preserve"> является Subversion. Subversion позволяет пользователям работать параллельно, не тратя время на ожидание друг друга, чем и завоевал</w:t>
      </w:r>
      <w:r w:rsidR="006E44F1" w:rsidRPr="006723E9">
        <w:t>а</w:t>
      </w:r>
      <w:r w:rsidRPr="006723E9">
        <w:t xml:space="preserve"> свою</w:t>
      </w:r>
      <w:r>
        <w:t xml:space="preserve"> популярность. Subversion является централизованной системой (синхронизация производится централизованно одним компьютером).</w:t>
      </w:r>
    </w:p>
    <w:p w14:paraId="2D23CF3D" w14:textId="77777777"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14:paraId="51D20FE1" w14:textId="77777777"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14:paraId="02B817D7" w14:textId="77777777" w:rsidR="009A1D86" w:rsidRDefault="009A1D86" w:rsidP="009A1D86">
      <w:r>
        <w:t>Следовательно, данная стратегия так же не обеспечивает все требования ТЗ.</w:t>
      </w:r>
    </w:p>
    <w:p w14:paraId="6B773233" w14:textId="77777777" w:rsidR="00F0672A" w:rsidRDefault="00F0672A" w:rsidP="00F0672A">
      <w:pPr>
        <w:pStyle w:val="Heading1"/>
      </w:pPr>
      <w:bookmarkStart w:id="78" w:name="_Toc419817835"/>
      <w:bookmarkStart w:id="79" w:name="_Toc420524497"/>
      <w:bookmarkStart w:id="80" w:name="_Toc420770073"/>
      <w:r>
        <w:lastRenderedPageBreak/>
        <w:t>практическая часть</w:t>
      </w:r>
      <w:bookmarkEnd w:id="78"/>
      <w:bookmarkEnd w:id="79"/>
      <w:bookmarkEnd w:id="80"/>
    </w:p>
    <w:p w14:paraId="56CDB6FB" w14:textId="77777777" w:rsidR="00F0672A" w:rsidRDefault="00F0672A" w:rsidP="00F0672A">
      <w:pPr>
        <w:pStyle w:val="Heading2"/>
      </w:pPr>
      <w:bookmarkStart w:id="81" w:name="_Toc419817836"/>
      <w:bookmarkStart w:id="82" w:name="_Toc420524498"/>
      <w:bookmarkStart w:id="83" w:name="_Toc420770074"/>
      <w:r>
        <w:t>Используемые алгоритмы и их анализ</w:t>
      </w:r>
      <w:bookmarkEnd w:id="81"/>
      <w:bookmarkEnd w:id="82"/>
      <w:bookmarkEnd w:id="83"/>
    </w:p>
    <w:p w14:paraId="2CF18DAE" w14:textId="77777777" w:rsidR="006448D2" w:rsidRDefault="006448D2" w:rsidP="006448D2">
      <w:pPr>
        <w:pStyle w:val="Heading3"/>
      </w:pPr>
      <w:bookmarkStart w:id="84" w:name="_Toc419817837"/>
      <w:bookmarkStart w:id="85" w:name="_Toc420524499"/>
      <w:bookmarkStart w:id="86" w:name="_Toc420770075"/>
      <w:r w:rsidRPr="006448D2">
        <w:t>Модифицированная стратегия «копирование — изменение — слияние»</w:t>
      </w:r>
      <w:bookmarkEnd w:id="84"/>
      <w:bookmarkEnd w:id="85"/>
      <w:bookmarkEnd w:id="86"/>
    </w:p>
    <w:p w14:paraId="49D52586" w14:textId="77777777"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14:paraId="110D734E" w14:textId="54A60D9E" w:rsidR="006448D2" w:rsidRPr="006448D2" w:rsidRDefault="00720A77" w:rsidP="00720A77">
      <w:pPr>
        <w:pStyle w:val="Heading4"/>
      </w:pPr>
      <w:r>
        <w:t>Определения</w:t>
      </w:r>
    </w:p>
    <w:p w14:paraId="4C0D20D9" w14:textId="48F1DFDF" w:rsidR="006448D2" w:rsidRDefault="006448D2" w:rsidP="006448D2">
      <w:r>
        <w:t xml:space="preserve">Текст — это последовательность букв в котором все переносы кодируются специальным (составным) символом «\n». Текст можно вычитать </w:t>
      </w:r>
      <w:r w:rsidRPr="00720A77">
        <w:t>друг и</w:t>
      </w:r>
      <w:r w:rsidR="00720A77" w:rsidRPr="00720A77">
        <w:t>з</w:t>
      </w:r>
      <w:r w:rsidRPr="00720A77">
        <w:t xml:space="preserve"> друга</w:t>
      </w:r>
      <w:r>
        <w:t>, получая при этом некоторый объект-дельту.</w:t>
      </w:r>
    </w:p>
    <w:p w14:paraId="2EB1F070" w14:textId="77777777"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14:paraId="7B61B6BA" w14:textId="77777777" w:rsidR="006448D2" w:rsidRDefault="006448D2" w:rsidP="006448D2">
      <w:r>
        <w:t>Очевидно, что разница между двумя текстами не единственна.</w:t>
      </w:r>
    </w:p>
    <w:p w14:paraId="6EABE6B1" w14:textId="7B47F259"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rsidR="00720A77">
        <w:t xml:space="preserve">. </w:t>
      </w:r>
      <w:r>
        <w:t>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14:paraId="53BE0E82" w14:textId="01654B42" w:rsidR="006448D2" w:rsidRDefault="006448D2" w:rsidP="006448D2">
      <w:r>
        <w:lastRenderedPageBreak/>
        <w:t xml:space="preserve">Каждая дельта состоит из фрагментов. Фрагмент представляет одну операцию вставки, удаления. Каждый фрагмент обладает контекстом — строка текста перед или после, которая должна совпасть с исходным текстом, к которому применяется дельта. </w:t>
      </w:r>
    </w:p>
    <w:p w14:paraId="3D3F74F5" w14:textId="589D597C"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w:t>
      </w:r>
      <w:r w:rsidR="00083195">
        <w:t>ешимое противоречие при попытке слияния двух версий</w:t>
      </w:r>
      <w:r>
        <w:t>.</w:t>
      </w:r>
    </w:p>
    <w:p w14:paraId="2F0B32E4" w14:textId="77777777" w:rsidR="00720A77" w:rsidRDefault="00720A77" w:rsidP="00720A77">
      <w:pPr>
        <w:pStyle w:val="Heading4"/>
      </w:pPr>
      <w:r>
        <w:t>Анализ</w:t>
      </w:r>
    </w:p>
    <w:p w14:paraId="4676ABC7" w14:textId="5BAC22F1" w:rsidR="006448D2" w:rsidRDefault="006448D2" w:rsidP="006448D2">
      <w:r>
        <w:t>Если рассмотреть «копирование — изменение — слияние», можно выделить основные моменты:</w:t>
      </w:r>
    </w:p>
    <w:p w14:paraId="51A8C3CA" w14:textId="77777777" w:rsidR="006448D2" w:rsidRDefault="006448D2" w:rsidP="006448D2">
      <w:pPr>
        <w:pStyle w:val="a0"/>
      </w:pPr>
      <w:r>
        <w:t>Редактируется локальная копия. Это позволяет избавиться от ожидания других писателей.</w:t>
      </w:r>
    </w:p>
    <w:p w14:paraId="526BF5B2" w14:textId="77777777"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14:paraId="12BD9B4A" w14:textId="77777777"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14:paraId="0EFB0F65" w14:textId="77777777" w:rsidR="006448D2" w:rsidRDefault="006448D2" w:rsidP="006448D2">
      <w:r>
        <w:t xml:space="preserve">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w:t>
      </w:r>
      <w:r>
        <w:lastRenderedPageBreak/>
        <w:t>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14:paraId="508A614B" w14:textId="77777777"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14:paraId="67C35EA6" w14:textId="77777777" w:rsidR="006448D2" w:rsidRDefault="006448D2" w:rsidP="006448D2">
      <w:r>
        <w:t xml:space="preserve">В каждый момент времени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936153">
        <w:rPr>
          <w:position w:val="-23"/>
        </w:rPr>
        <w:pict w14:anchorId="213B3500">
          <v:shape id="_x0000_i1028" type="#_x0000_t75" style="width:4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A6650&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A6650&quot; wsp:rsidP=&quot;00FA665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3"/>
        </w:rPr>
        <w:pict w14:anchorId="776CFF7D">
          <v:shape id="_x0000_i1029" type="#_x0000_t75" style="width:4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A6650&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A6650&quot; wsp:rsidP=&quot;00FA665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 o:title="" chromakey="white"/>
          </v:shape>
        </w:pict>
      </w:r>
      <w:r w:rsidR="00F87A8C" w:rsidRPr="00F87A8C">
        <w:rPr>
          <w:rFonts w:ascii="Cambria Math" w:hAnsi="Cambria Math" w:cs="Cambria Math"/>
        </w:rPr>
        <w:fldChar w:fldCharType="end"/>
      </w:r>
      <w:r>
        <w:rPr>
          <w:rFonts w:ascii="Cambria Math" w:hAnsi="Cambria Math" w:cs="Cambria Math"/>
        </w:rPr>
        <w:t xml:space="preserve"> </w:t>
      </w:r>
      <w:r>
        <w:t xml:space="preserve">при </w:t>
      </w:r>
      <w:r w:rsidR="00F87A8C" w:rsidRPr="00F87A8C">
        <w:fldChar w:fldCharType="begin"/>
      </w:r>
      <w:r w:rsidR="00F87A8C" w:rsidRPr="00F87A8C">
        <w:instrText xml:space="preserve"> QUOTE </w:instrText>
      </w:r>
      <w:r w:rsidR="00936153">
        <w:rPr>
          <w:position w:val="-23"/>
        </w:rPr>
        <w:pict w14:anchorId="2B924AFC">
          <v:shape id="_x0000_i1030" type="#_x0000_t75" style="width:3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ECC&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ECC&quot; wsp:rsidP=&quot;00862ECC&quot;&gt;&lt;m:oMathPara&gt;&lt;m:oMath&gt;&lt;m:r&gt;&lt;w:rPr&gt;&lt;w:rFonts w:ascii=&quot;Cambria Math&quot; w:h-ansi=&quot;Cambria Math&quot; w:cs=&quot;Cambria Math&quot;/&gt;&lt;wx:font wx:val=&quot;Cambria Math&quot;/&gt;&lt;w:i/&gt;&lt;/w:rPr&gt;&lt;m:t&gt;n&lt;/m:t&gt;&lt;/m:r&gt;&lt;m:r&gt;&lt;m:rPr&gt;&lt;m:scr m:val=&quot;double-struck&quot;/&gt;&lt;/m:rPr&gt;&lt;w:rPr&gt;&lt;w:rFonts w:ascii=&quot;Cambria Math&quot; w:h-ansi=&quot;Cambria Math&quot; w:cs=&quot;Cambria Math&quot;/&gt;&lt;wx:font wx:val=&quot;Cambria Math&quot;/&gt;&lt;w:i/&gt;&lt;/w:rPr&gt;&lt;m:t&gt;в€€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 o:title="" chromakey="white"/>
          </v:shape>
        </w:pict>
      </w:r>
      <w:r w:rsidR="00F87A8C" w:rsidRPr="00F87A8C">
        <w:instrText xml:space="preserve"> </w:instrText>
      </w:r>
      <w:r w:rsidR="00F87A8C" w:rsidRPr="00F87A8C">
        <w:fldChar w:fldCharType="separate"/>
      </w:r>
      <w:r w:rsidR="00936153">
        <w:rPr>
          <w:position w:val="-23"/>
        </w:rPr>
        <w:pict w14:anchorId="265360AB">
          <v:shape id="_x0000_i1031" type="#_x0000_t75" style="width:3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ECC&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ECC&quot; wsp:rsidP=&quot;00862ECC&quot;&gt;&lt;m:oMathPara&gt;&lt;m:oMath&gt;&lt;m:r&gt;&lt;w:rPr&gt;&lt;w:rFonts w:ascii=&quot;Cambria Math&quot; w:h-ansi=&quot;Cambria Math&quot; w:cs=&quot;Cambria Math&quot;/&gt;&lt;wx:font wx:val=&quot;Cambria Math&quot;/&gt;&lt;w:i/&gt;&lt;/w:rPr&gt;&lt;m:t&gt;n&lt;/m:t&gt;&lt;/m:r&gt;&lt;m:r&gt;&lt;m:rPr&gt;&lt;m:scr m:val=&quot;double-struck&quot;/&gt;&lt;/m:rPr&gt;&lt;w:rPr&gt;&lt;w:rFonts w:ascii=&quot;Cambria Math&quot; w:h-ansi=&quot;Cambria Math&quot; w:cs=&quot;Cambria Math&quot;/&gt;&lt;wx:font wx:val=&quot;Cambria Math&quot;/&gt;&lt;w:i/&gt;&lt;/w:rPr&gt;&lt;m:t&gt;в€€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 o:title="" chromakey="white"/>
          </v:shape>
        </w:pict>
      </w:r>
      <w:r w:rsidR="00F87A8C" w:rsidRPr="00F87A8C">
        <w:fldChar w:fldCharType="end"/>
      </w:r>
      <w:r>
        <w:t xml:space="preserve">, каждый писатель имеет текст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936153">
        <w:rPr>
          <w:position w:val="-23"/>
        </w:rPr>
        <w:pict w14:anchorId="67B03FA8">
          <v:shape id="_x0000_i1032"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28AA&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28AA&quot; wsp:rsidP=&quot;002F28A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3"/>
        </w:rPr>
        <w:pict w14:anchorId="6F87116E">
          <v:shape id="_x0000_i1033"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28AA&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28AA&quot; wsp:rsidP=&quot;002F28A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rPr>
          <w:rFonts w:ascii="Cambria Math" w:hAnsi="Cambria Math" w:cs="Cambria Math"/>
        </w:rPr>
        <w:fldChar w:fldCharType="end"/>
      </w:r>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w:r w:rsidR="00F87A8C" w:rsidRPr="00F87A8C">
        <w:fldChar w:fldCharType="begin"/>
      </w:r>
      <w:r w:rsidR="00F87A8C" w:rsidRPr="00F87A8C">
        <w:instrText xml:space="preserve"> QUOTE </w:instrText>
      </w:r>
      <w:r w:rsidR="00936153">
        <w:rPr>
          <w:position w:val="-23"/>
        </w:rPr>
        <w:pict w14:anchorId="2BB49D67">
          <v:shape id="_x0000_i1034"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7180&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7180&quot; wsp:rsidP=&quot;00D1718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 o:title="" chromakey="white"/>
          </v:shape>
        </w:pict>
      </w:r>
      <w:r w:rsidR="00F87A8C" w:rsidRPr="00F87A8C">
        <w:instrText xml:space="preserve"> </w:instrText>
      </w:r>
      <w:r w:rsidR="00F87A8C" w:rsidRPr="00F87A8C">
        <w:fldChar w:fldCharType="separate"/>
      </w:r>
      <w:r w:rsidR="00936153">
        <w:rPr>
          <w:position w:val="-23"/>
        </w:rPr>
        <w:pict w14:anchorId="4B073662">
          <v:shape id="_x0000_i1035"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7180&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7180&quot; wsp:rsidP=&quot;00D1718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 o:title="" chromakey="white"/>
          </v:shape>
        </w:pict>
      </w:r>
      <w:r w:rsidR="00F87A8C" w:rsidRPr="00F87A8C">
        <w:fldChar w:fldCharType="end"/>
      </w:r>
      <w:r>
        <w:t>.</w:t>
      </w:r>
    </w:p>
    <w:p w14:paraId="4D12EF6E" w14:textId="77777777"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14:paraId="6A7822BA" w14:textId="25380370" w:rsidR="006448D2" w:rsidRDefault="006448D2" w:rsidP="001A162E">
      <w:pPr>
        <w:pStyle w:val="ListParagraph"/>
        <w:numPr>
          <w:ilvl w:val="0"/>
          <w:numId w:val="9"/>
        </w:numPr>
      </w:pPr>
      <w:r>
        <w:t>В момент времени</w:t>
      </w:r>
      <w:r w:rsidRPr="006448D2">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936153">
        <w:rPr>
          <w:position w:val="-23"/>
        </w:rPr>
        <w:pict w14:anchorId="6EBE2FC1">
          <v:shape id="_x0000_i1036"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21AE&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21AE&quot; wsp:rsidP=&quot;00FB21AE&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3"/>
        </w:rPr>
        <w:pict w14:anchorId="113AFD5F">
          <v:shape id="_x0000_i1037"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21AE&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21AE&quot; wsp:rsidP=&quot;00FB21AE&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rPr>
          <w:rFonts w:ascii="Cambria Math" w:hAnsi="Cambria Math" w:cs="Cambria Math"/>
        </w:rPr>
        <w:fldChar w:fldCharType="end"/>
      </w:r>
      <w:r w:rsidRPr="001672BD">
        <w:rPr>
          <w:rFonts w:ascii="Cambria Math" w:hAnsi="Cambria Math" w:cs="Cambria Math"/>
        </w:rPr>
        <w:t xml:space="preserve"> </w:t>
      </w:r>
      <w:r>
        <w:t>запу</w:t>
      </w:r>
      <w:r w:rsidR="00C03209">
        <w:t>скается процедура синхронизации.</w:t>
      </w:r>
    </w:p>
    <w:p w14:paraId="1DD93C9F" w14:textId="25B3004F" w:rsidR="006448D2" w:rsidRDefault="006448D2" w:rsidP="001672BD">
      <w:pPr>
        <w:pStyle w:val="ListParagraph"/>
      </w:pPr>
      <w:r>
        <w:t>Считается дельта</w:t>
      </w:r>
      <w:r w:rsidRPr="006448D2">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936153">
        <w:rPr>
          <w:position w:val="-26"/>
        </w:rPr>
        <w:pict w14:anchorId="1F16DB8A">
          <v:shape id="_x0000_i1038"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46AD&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46AD&quot; wsp:rsidP=&quot;00D046A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6"/>
        </w:rPr>
        <w:pict w14:anchorId="4AF0EF2F">
          <v:shape id="_x0000_i1039"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46AD&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46AD&quot; wsp:rsidP=&quot;00D046A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fldChar w:fldCharType="end"/>
      </w:r>
      <w:r w:rsidRPr="006448D2">
        <w:rPr>
          <w:rFonts w:ascii="Cambria Math" w:hAnsi="Cambria Math" w:cs="Cambria Math"/>
        </w:rPr>
        <w:t xml:space="preserve"> </w:t>
      </w:r>
      <w:r>
        <w:t xml:space="preserve">между текущим текстом </w:t>
      </w:r>
      <w:r w:rsidR="00F87A8C" w:rsidRPr="00F87A8C">
        <w:fldChar w:fldCharType="begin"/>
      </w:r>
      <w:r w:rsidR="00F87A8C" w:rsidRPr="00F87A8C">
        <w:instrText xml:space="preserve"> QUOTE </w:instrText>
      </w:r>
      <w:r w:rsidR="00936153">
        <w:rPr>
          <w:position w:val="-23"/>
        </w:rPr>
        <w:pict w14:anchorId="1814C4CE">
          <v:shape id="_x0000_i1040"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6805&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6805&quot; wsp:rsidP=&quot;00C2680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936153">
        <w:rPr>
          <w:position w:val="-23"/>
        </w:rPr>
        <w:pict w14:anchorId="6FCEC76F">
          <v:shape id="_x0000_i1041"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6805&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6805&quot; wsp:rsidP=&quot;00C2680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и </w:t>
      </w:r>
      <w:r w:rsidR="00F87A8C" w:rsidRPr="00F87A8C">
        <w:fldChar w:fldCharType="begin"/>
      </w:r>
      <w:r w:rsidR="00F87A8C" w:rsidRPr="00F87A8C">
        <w:instrText xml:space="preserve"> QUOTE </w:instrText>
      </w:r>
      <w:r w:rsidR="00936153">
        <w:rPr>
          <w:position w:val="-23"/>
        </w:rPr>
        <w:pict w14:anchorId="6AC5DACB">
          <v:shape id="_x0000_i1042"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452F&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2452F&quot; wsp:rsidP=&quot;00B2452F&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instrText xml:space="preserve"> </w:instrText>
      </w:r>
      <w:r w:rsidR="00F87A8C" w:rsidRPr="00F87A8C">
        <w:fldChar w:fldCharType="separate"/>
      </w:r>
      <w:r w:rsidR="00936153">
        <w:rPr>
          <w:position w:val="-23"/>
        </w:rPr>
        <w:pict w14:anchorId="4367861F">
          <v:shape id="_x0000_i1043"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452F&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2452F&quot; wsp:rsidP=&quot;00B2452F&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fldChar w:fldCharType="end"/>
      </w:r>
      <w:r w:rsidR="00C03209">
        <w:t>.</w:t>
      </w:r>
    </w:p>
    <w:p w14:paraId="31F76DB0" w14:textId="0541E853" w:rsidR="006448D2" w:rsidRDefault="006448D2" w:rsidP="001672BD">
      <w:pPr>
        <w:pStyle w:val="ListParagraph"/>
      </w:pPr>
      <w:r>
        <w:t>Полученный результат сериализу</w:t>
      </w:r>
      <w:r w:rsidR="00C03209">
        <w:t>ется и отправляется в хранилище.</w:t>
      </w:r>
    </w:p>
    <w:p w14:paraId="7C37CF2D" w14:textId="77777777" w:rsidR="006448D2" w:rsidRDefault="006448D2" w:rsidP="001672BD">
      <w:pPr>
        <w:pStyle w:val="ListParagraph"/>
      </w:pPr>
      <w:r>
        <w:t>Присваивается</w:t>
      </w:r>
      <w:r w:rsidR="001672BD" w:rsidRPr="001672BD">
        <w:t xml:space="preserve"> </w:t>
      </w:r>
      <w:r w:rsidR="00F87A8C" w:rsidRPr="00F87A8C">
        <w:fldChar w:fldCharType="begin"/>
      </w:r>
      <w:r w:rsidR="00F87A8C" w:rsidRPr="00F87A8C">
        <w:instrText xml:space="preserve"> QUOTE </w:instrText>
      </w:r>
      <w:r w:rsidR="00936153">
        <w:rPr>
          <w:position w:val="-23"/>
        </w:rPr>
        <w:pict w14:anchorId="75912E26">
          <v:shape id="_x0000_i1044" type="#_x0000_t75" style="width:4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3635&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3635&quot; wsp:rsidP=&quot;0040363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 o:title="" chromakey="white"/>
          </v:shape>
        </w:pict>
      </w:r>
      <w:r w:rsidR="00F87A8C" w:rsidRPr="00F87A8C">
        <w:instrText xml:space="preserve"> </w:instrText>
      </w:r>
      <w:r w:rsidR="00F87A8C" w:rsidRPr="00F87A8C">
        <w:fldChar w:fldCharType="separate"/>
      </w:r>
      <w:r w:rsidR="00936153">
        <w:rPr>
          <w:position w:val="-23"/>
        </w:rPr>
        <w:pict w14:anchorId="5DA44E4E">
          <v:shape id="_x0000_i1045" type="#_x0000_t75" style="width:4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3635&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3635&quot; wsp:rsidP=&quot;0040363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 o:title="" chromakey="white"/>
          </v:shape>
        </w:pict>
      </w:r>
      <w:r w:rsidR="00F87A8C" w:rsidRPr="00F87A8C">
        <w:fldChar w:fldCharType="end"/>
      </w:r>
      <w:r>
        <w:t>.</w:t>
      </w:r>
    </w:p>
    <w:p w14:paraId="0413F42D" w14:textId="77777777"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w:r w:rsidR="00F87A8C" w:rsidRPr="00F87A8C">
        <w:fldChar w:fldCharType="begin"/>
      </w:r>
      <w:r w:rsidR="00F87A8C" w:rsidRPr="00F87A8C">
        <w:instrText xml:space="preserve"> QUOTE </w:instrText>
      </w:r>
      <w:r w:rsidR="00936153">
        <w:rPr>
          <w:position w:val="-23"/>
        </w:rPr>
        <w:pict w14:anchorId="035CF2C3">
          <v:shape id="_x0000_i104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64CB9&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64CB9&quot; wsp:rsidP=&quot;00664CB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936153">
        <w:rPr>
          <w:position w:val="-23"/>
        </w:rPr>
        <w:pict w14:anchorId="1FD9CFF3">
          <v:shape id="_x0000_i1047"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64CB9&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64CB9&quot; wsp:rsidP=&quot;00664CB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применяя дельту к исходному тексту </w:t>
      </w:r>
      <w:r w:rsidR="00F87A8C" w:rsidRPr="00F87A8C">
        <w:fldChar w:fldCharType="begin"/>
      </w:r>
      <w:r w:rsidR="00F87A8C" w:rsidRPr="00F87A8C">
        <w:instrText xml:space="preserve"> QUOTE </w:instrText>
      </w:r>
      <w:r w:rsidR="00936153">
        <w:rPr>
          <w:position w:val="-23"/>
        </w:rPr>
        <w:pict w14:anchorId="020B5E18">
          <v:shape id="_x0000_i1048"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377&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377&quot; wsp:rsidP=&quot;00510377&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instrText xml:space="preserve"> </w:instrText>
      </w:r>
      <w:r w:rsidR="00F87A8C" w:rsidRPr="00F87A8C">
        <w:fldChar w:fldCharType="separate"/>
      </w:r>
      <w:r w:rsidR="00936153">
        <w:rPr>
          <w:position w:val="-23"/>
        </w:rPr>
        <w:pict w14:anchorId="092576C5">
          <v:shape id="_x0000_i1049"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377&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377&quot; wsp:rsidP=&quot;00510377&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fldChar w:fldCharType="end"/>
      </w:r>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14:paraId="0C8B1B85" w14:textId="0D328BAD" w:rsidR="006448D2" w:rsidRDefault="006448D2" w:rsidP="001A162E">
      <w:pPr>
        <w:pStyle w:val="ListParagraph"/>
        <w:numPr>
          <w:ilvl w:val="0"/>
          <w:numId w:val="10"/>
        </w:numPr>
      </w:pPr>
      <w:r>
        <w:t>Хранилище принимает дельту</w:t>
      </w:r>
      <w:r w:rsidR="001672BD" w:rsidRPr="001672BD">
        <w:t xml:space="preserve"> </w:t>
      </w:r>
      <w:r w:rsidR="00F87A8C" w:rsidRPr="00F87A8C">
        <w:fldChar w:fldCharType="begin"/>
      </w:r>
      <w:r w:rsidR="00F87A8C" w:rsidRPr="00F87A8C">
        <w:instrText xml:space="preserve"> QUOTE </w:instrText>
      </w:r>
      <w:r w:rsidR="00936153">
        <w:rPr>
          <w:position w:val="-26"/>
        </w:rPr>
        <w:pict w14:anchorId="7D4A11F2">
          <v:shape id="_x0000_i1050"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082A&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082A&quot; wsp:rsidP=&quot;007D082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instrText xml:space="preserve"> </w:instrText>
      </w:r>
      <w:r w:rsidR="00F87A8C" w:rsidRPr="00F87A8C">
        <w:fldChar w:fldCharType="separate"/>
      </w:r>
      <w:r w:rsidR="00936153">
        <w:rPr>
          <w:position w:val="-26"/>
        </w:rPr>
        <w:pict w14:anchorId="1D9F7275">
          <v:shape id="_x0000_i1051"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082A&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082A&quot; wsp:rsidP=&quot;007D082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fldChar w:fldCharType="end"/>
      </w:r>
      <w:r w:rsidR="00C03209">
        <w:t>.</w:t>
      </w:r>
    </w:p>
    <w:p w14:paraId="4FAB877F" w14:textId="163DE42E" w:rsidR="006448D2" w:rsidRDefault="006448D2" w:rsidP="001672BD">
      <w:pPr>
        <w:pStyle w:val="ListParagraph"/>
      </w:pPr>
      <w:r>
        <w:lastRenderedPageBreak/>
        <w:t>Применяет дельту к</w:t>
      </w:r>
      <w:r w:rsidR="001672BD" w:rsidRPr="001672BD">
        <w:t xml:space="preserve"> </w:t>
      </w:r>
      <w:r w:rsidR="00F87A8C" w:rsidRPr="00F87A8C">
        <w:fldChar w:fldCharType="begin"/>
      </w:r>
      <w:r w:rsidR="00F87A8C" w:rsidRPr="00F87A8C">
        <w:instrText xml:space="preserve"> QUOTE </w:instrText>
      </w:r>
      <w:r w:rsidR="00936153">
        <w:rPr>
          <w:position w:val="-23"/>
        </w:rPr>
        <w:pict w14:anchorId="08F6BF4F">
          <v:shape id="_x0000_i1052"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104A&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104A&quot; wsp:rsidP=&quot;0070104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instrText xml:space="preserve"> </w:instrText>
      </w:r>
      <w:r w:rsidR="00F87A8C" w:rsidRPr="00F87A8C">
        <w:fldChar w:fldCharType="separate"/>
      </w:r>
      <w:r w:rsidR="00936153">
        <w:rPr>
          <w:position w:val="-23"/>
        </w:rPr>
        <w:pict w14:anchorId="7D15F424">
          <v:shape id="_x0000_i1053"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104A&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104A&quot; wsp:rsidP=&quot;0070104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fldChar w:fldCharType="end"/>
      </w:r>
      <w:r>
        <w:t>, получая</w:t>
      </w:r>
      <w:r w:rsidR="001672BD" w:rsidRPr="001672BD">
        <w:t xml:space="preserve"> </w:t>
      </w:r>
      <w:r w:rsidR="00F87A8C" w:rsidRPr="00F87A8C">
        <w:fldChar w:fldCharType="begin"/>
      </w:r>
      <w:r w:rsidR="00F87A8C" w:rsidRPr="00F87A8C">
        <w:instrText xml:space="preserve"> QUOTE </w:instrText>
      </w:r>
      <w:r w:rsidR="00936153">
        <w:rPr>
          <w:position w:val="-26"/>
        </w:rPr>
        <w:pict w14:anchorId="4E43FCFE">
          <v:shape id="_x0000_i1054" type="#_x0000_t75" style="width:138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56F7B&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56F7B&quot; wsp:rsidP=&quot;00D56F7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 o:title="" chromakey="white"/>
          </v:shape>
        </w:pict>
      </w:r>
      <w:r w:rsidR="00F87A8C" w:rsidRPr="00F87A8C">
        <w:instrText xml:space="preserve"> </w:instrText>
      </w:r>
      <w:r w:rsidR="00F87A8C" w:rsidRPr="00F87A8C">
        <w:fldChar w:fldCharType="separate"/>
      </w:r>
      <w:r w:rsidR="00936153">
        <w:rPr>
          <w:position w:val="-26"/>
        </w:rPr>
        <w:pict w14:anchorId="214D761D">
          <v:shape id="_x0000_i1055" type="#_x0000_t75" style="width:138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56F7B&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56F7B&quot; wsp:rsidP=&quot;00D56F7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 o:title="" chromakey="white"/>
          </v:shape>
        </w:pict>
      </w:r>
      <w:r w:rsidR="00F87A8C" w:rsidRPr="00F87A8C">
        <w:fldChar w:fldCharType="end"/>
      </w:r>
      <w:r w:rsidR="00C03209">
        <w:t>.</w:t>
      </w:r>
    </w:p>
    <w:p w14:paraId="0279E63C" w14:textId="77777777"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w:r w:rsidR="00F87A8C" w:rsidRPr="00F87A8C">
        <w:fldChar w:fldCharType="begin"/>
      </w:r>
      <w:r w:rsidR="00F87A8C" w:rsidRPr="00F87A8C">
        <w:instrText xml:space="preserve"> QUOTE </w:instrText>
      </w:r>
      <w:r w:rsidR="00936153">
        <w:rPr>
          <w:position w:val="-26"/>
        </w:rPr>
        <w:pict w14:anchorId="33B90835">
          <v:shape id="_x0000_i1056"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5DE&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25DE&quot; wsp:rsidP=&quot;005725D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instrText xml:space="preserve"> </w:instrText>
      </w:r>
      <w:r w:rsidR="00F87A8C" w:rsidRPr="00F87A8C">
        <w:fldChar w:fldCharType="separate"/>
      </w:r>
      <w:r w:rsidR="00936153">
        <w:rPr>
          <w:position w:val="-26"/>
        </w:rPr>
        <w:pict w14:anchorId="5C7CB2A4">
          <v:shape id="_x0000_i1057"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5DE&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25DE&quot; wsp:rsidP=&quot;005725D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fldChar w:fldCharType="end"/>
      </w:r>
      <w:r>
        <w:t>.</w:t>
      </w:r>
    </w:p>
    <w:p w14:paraId="19825022" w14:textId="77777777" w:rsidR="006448D2" w:rsidRDefault="006448D2" w:rsidP="006448D2">
      <w:r>
        <w:t>Необходимо обязать каждого писателя принять дельту</w:t>
      </w:r>
      <w:r w:rsidR="001672BD" w:rsidRPr="001672BD">
        <w:t xml:space="preserve"> </w:t>
      </w:r>
      <w:r w:rsidR="00F87A8C" w:rsidRPr="00D9119F">
        <w:rPr>
          <w:rFonts w:eastAsia="Times New Roman"/>
        </w:rPr>
        <w:fldChar w:fldCharType="begin"/>
      </w:r>
      <w:r w:rsidR="00F87A8C" w:rsidRPr="00D9119F">
        <w:rPr>
          <w:rFonts w:eastAsia="Times New Roman"/>
        </w:rPr>
        <w:instrText xml:space="preserve"> QUOTE </w:instrText>
      </w:r>
      <w:r w:rsidR="00936153">
        <w:rPr>
          <w:position w:val="-26"/>
        </w:rPr>
        <w:pict w14:anchorId="36DE322B">
          <v:shape id="_x0000_i1058"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65EE&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65EE&quot; wsp:rsidP=&quot;00CB65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6"/>
        </w:rPr>
        <w:pict w14:anchorId="05376761">
          <v:shape id="_x0000_i1059"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65EE&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65EE&quot; wsp:rsidP=&quot;00CB65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D9119F">
        <w:rPr>
          <w:rFonts w:eastAsia="Times New Roman"/>
        </w:rPr>
        <w:fldChar w:fldCharType="end"/>
      </w:r>
      <w:r w:rsidR="001672BD" w:rsidRPr="00F87A8C">
        <w:rPr>
          <w:rFonts w:eastAsia="Times New Roman"/>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14:paraId="3748F502" w14:textId="77777777" w:rsidR="006448D2" w:rsidRDefault="006448D2" w:rsidP="001A162E">
      <w:pPr>
        <w:pStyle w:val="ListParagraph"/>
        <w:numPr>
          <w:ilvl w:val="0"/>
          <w:numId w:val="11"/>
        </w:numPr>
      </w:pPr>
      <w:r>
        <w:t>Попытаться применить дельту к текущему тексту</w:t>
      </w:r>
      <w:r w:rsidR="001672BD">
        <w:t xml:space="preserve">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398599DA">
          <v:shape id="_x0000_i1060"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2CF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2CFB&quot; wsp:rsidP=&quot;004A2CF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556C2114">
          <v:shape id="_x0000_i1061"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2CF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2CFB&quot; wsp:rsidP=&quot;004A2CF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D9119F">
        <w:rPr>
          <w:rFonts w:eastAsia="Times New Roman"/>
        </w:rPr>
        <w:fldChar w:fldCharType="end"/>
      </w:r>
      <w:r w:rsidR="001672BD" w:rsidRPr="00F87A8C">
        <w:rPr>
          <w:rFonts w:eastAsia="Times New Roman"/>
        </w:rPr>
        <w:t xml:space="preserve"> </w:t>
      </w:r>
      <w:r>
        <w:t>(</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936153">
        <w:rPr>
          <w:position w:val="-23"/>
        </w:rPr>
        <w:pict w14:anchorId="303DD0C9">
          <v:shape id="_x0000_i1062"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C58&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C58&quot; wsp:rsidP=&quot;00992C58&quot;&gt;&lt;m:oMathPara&gt;&lt;m:oMath&gt;&lt;m:r&gt;&lt;w:rPr&gt;&lt;w:rFonts w:ascii=&quot;Cambria Math&quot; w:h-ansi=&quot;Cambria Math&quot; w:cs=&quot;Cambria Math&quot;/&gt;&lt;wx:font wx:val=&quot;Cambria Math&quot;/&gt;&lt;w:i/&gt;&lt;/w:rPr&gt;&lt;m:t&gt;Оґ&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3"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3"/>
        </w:rPr>
        <w:pict w14:anchorId="4E7F84A9">
          <v:shape id="_x0000_i1063"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C58&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C58&quot; wsp:rsidP=&quot;00992C58&quot;&gt;&lt;m:oMathPara&gt;&lt;m:oMath&gt;&lt;m:r&gt;&lt;w:rPr&gt;&lt;w:rFonts w:ascii=&quot;Cambria Math&quot; w:h-ansi=&quot;Cambria Math&quot; w:cs=&quot;Cambria Math&quot;/&gt;&lt;wx:font wx:val=&quot;Cambria Math&quot;/&gt;&lt;w:i/&gt;&lt;/w:rPr&gt;&lt;m:t&gt;Оґ&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3" o:title="" chromakey="white"/>
          </v:shape>
        </w:pict>
      </w:r>
      <w:r w:rsidR="00F87A8C" w:rsidRPr="00F87A8C">
        <w:rPr>
          <w:rFonts w:ascii="Cambria Math" w:hAnsi="Cambria Math" w:cs="Cambria Math"/>
        </w:rPr>
        <w:fldChar w:fldCharType="end"/>
      </w:r>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w:r w:rsidR="00F87A8C" w:rsidRPr="00F87A8C">
        <w:fldChar w:fldCharType="begin"/>
      </w:r>
      <w:r w:rsidR="00F87A8C" w:rsidRPr="00F87A8C">
        <w:instrText xml:space="preserve"> QUOTE </w:instrText>
      </w:r>
      <w:r w:rsidR="00936153">
        <w:rPr>
          <w:position w:val="-23"/>
        </w:rPr>
        <w:pict w14:anchorId="0D1138D7">
          <v:shape id="_x0000_i1064"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01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201F&quot; wsp:rsidP=&quot;00AC201F&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instrText xml:space="preserve"> </w:instrText>
      </w:r>
      <w:r w:rsidR="00F87A8C" w:rsidRPr="00F87A8C">
        <w:fldChar w:fldCharType="separate"/>
      </w:r>
      <w:r w:rsidR="00936153">
        <w:rPr>
          <w:position w:val="-23"/>
        </w:rPr>
        <w:pict w14:anchorId="68BE43BB">
          <v:shape id="_x0000_i1065"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01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201F&quot; wsp:rsidP=&quot;00AC201F&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fldChar w:fldCharType="end"/>
      </w:r>
      <w:r>
        <w:t>);</w:t>
      </w:r>
    </w:p>
    <w:p w14:paraId="04EC113E" w14:textId="77777777"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936153">
        <w:rPr>
          <w:position w:val="-26"/>
        </w:rPr>
        <w:pict w14:anchorId="66393C8A">
          <v:shape id="_x0000_i1066"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3091&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3091&quot; wsp:rsidP=&quot;00D63091&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6"/>
        </w:rPr>
        <w:pict w14:anchorId="3CD471A5">
          <v:shape id="_x0000_i1067"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3091&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3091&quot; wsp:rsidP=&quot;00D63091&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fldChar w:fldCharType="end"/>
      </w:r>
      <w:r w:rsidR="00FB1117" w:rsidRPr="00FB1117">
        <w:rPr>
          <w:rFonts w:ascii="Cambria Math" w:hAnsi="Cambria Math" w:cs="Cambria Math"/>
        </w:rPr>
        <w:t xml:space="preserve"> </w:t>
      </w:r>
      <w:r w:rsidR="00FB1117" w:rsidRPr="00FB1117">
        <w:t xml:space="preserve">может примениться и воссоздать состояние </w:t>
      </w:r>
      <w:r w:rsidR="00F87A8C" w:rsidRPr="00F87A8C">
        <w:fldChar w:fldCharType="begin"/>
      </w:r>
      <w:r w:rsidR="00F87A8C" w:rsidRPr="00F87A8C">
        <w:instrText xml:space="preserve"> QUOTE </w:instrText>
      </w:r>
      <w:r w:rsidR="00936153">
        <w:rPr>
          <w:position w:val="-26"/>
        </w:rPr>
        <w:pict w14:anchorId="3D1895EB">
          <v:shape id="_x0000_i1068" type="#_x0000_t75" style="width:107.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3E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53EE&quot; wsp:rsidP=&quot;00EB53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4" o:title="" chromakey="white"/>
          </v:shape>
        </w:pict>
      </w:r>
      <w:r w:rsidR="00F87A8C" w:rsidRPr="00F87A8C">
        <w:instrText xml:space="preserve"> </w:instrText>
      </w:r>
      <w:r w:rsidR="00F87A8C" w:rsidRPr="00F87A8C">
        <w:fldChar w:fldCharType="separate"/>
      </w:r>
      <w:r w:rsidR="00936153">
        <w:rPr>
          <w:position w:val="-26"/>
        </w:rPr>
        <w:pict w14:anchorId="733C1D14">
          <v:shape id="_x0000_i1069" type="#_x0000_t75" style="width:107.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3E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53EE&quot; wsp:rsidP=&quot;00EB53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4" o:title="" chromakey="white"/>
          </v:shape>
        </w:pict>
      </w:r>
      <w:r w:rsidR="00F87A8C" w:rsidRPr="00F87A8C">
        <w:fldChar w:fldCharType="end"/>
      </w:r>
      <w:r w:rsidR="00FB1117" w:rsidRPr="00FB1117">
        <w:t>.</w:t>
      </w:r>
    </w:p>
    <w:p w14:paraId="6F5E1DE2" w14:textId="77777777" w:rsidR="00FB1117" w:rsidRDefault="00FB1117" w:rsidP="001A162E">
      <w:pPr>
        <w:pStyle w:val="ListParagraph"/>
        <w:numPr>
          <w:ilvl w:val="1"/>
          <w:numId w:val="5"/>
        </w:numPr>
      </w:pPr>
      <w:r>
        <w:t>Сохраним текущее состояние текста как</w:t>
      </w:r>
      <w:r w:rsidRPr="00FB1117">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936153">
        <w:rPr>
          <w:position w:val="-23"/>
        </w:rPr>
        <w:pict w14:anchorId="643477C2">
          <v:shape id="_x0000_i1070"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342D&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9342D&quot; wsp:rsidP=&quot;00C9342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3"/>
        </w:rPr>
        <w:pict w14:anchorId="4BE3321B">
          <v:shape id="_x0000_i1071"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342D&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9342D&quot; wsp:rsidP=&quot;00C9342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F87A8C">
        <w:rPr>
          <w:rFonts w:ascii="Cambria Math" w:hAnsi="Cambria Math" w:cs="Cambria Math"/>
        </w:rPr>
        <w:fldChar w:fldCharType="end"/>
      </w:r>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14:paraId="08AD674F" w14:textId="77777777" w:rsidR="00FB1117" w:rsidRDefault="00FB1117" w:rsidP="001A162E">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936153">
        <w:rPr>
          <w:position w:val="-26"/>
        </w:rPr>
        <w:pict w14:anchorId="66060D79">
          <v:shape id="_x0000_i1072"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E1EDD&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E1EDD&quot; wsp:rsidP=&quot;000E1ED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6"/>
        </w:rPr>
        <w:pict w14:anchorId="113FC8BB">
          <v:shape id="_x0000_i1073"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E1EDD&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E1EDD&quot; wsp:rsidP=&quot;000E1ED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fldChar w:fldCharType="end"/>
      </w:r>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14:paraId="7F60ED14" w14:textId="77777777" w:rsidR="00FB1117" w:rsidRDefault="00FB1117" w:rsidP="001A162E">
      <w:pPr>
        <w:pStyle w:val="ListParagraph"/>
        <w:numPr>
          <w:ilvl w:val="1"/>
          <w:numId w:val="5"/>
        </w:numPr>
      </w:pPr>
      <w:r>
        <w:t xml:space="preserve">Присвоим </w:t>
      </w:r>
      <w:r w:rsidR="00F87A8C" w:rsidRPr="00F87A8C">
        <w:fldChar w:fldCharType="begin"/>
      </w:r>
      <w:r w:rsidR="00F87A8C" w:rsidRPr="00F87A8C">
        <w:instrText xml:space="preserve"> QUOTE </w:instrText>
      </w:r>
      <w:r w:rsidR="00936153">
        <w:rPr>
          <w:position w:val="-26"/>
        </w:rPr>
        <w:pict w14:anchorId="57046561">
          <v:shape id="_x0000_i1074" type="#_x0000_t75" style="width:90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E7B99&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7B99&quot; wsp:rsidP=&quot;00DE7B9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lang w:val=&quot;EN-US&quot;/&gt;&lt;/w:rPr&gt;&lt;m:t&gt;t&lt;/m:t&gt;&lt;/m:r&gt;&lt;/m:sub&gt;&lt;/m:sSub&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Z&lt;/m:t&gt;&lt;/m:r&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5" o:title="" chromakey="white"/>
          </v:shape>
        </w:pict>
      </w:r>
      <w:r w:rsidR="00F87A8C" w:rsidRPr="00F87A8C">
        <w:instrText xml:space="preserve"> </w:instrText>
      </w:r>
      <w:r w:rsidR="00F87A8C" w:rsidRPr="00F87A8C">
        <w:fldChar w:fldCharType="separate"/>
      </w:r>
      <w:r w:rsidR="00936153">
        <w:rPr>
          <w:position w:val="-26"/>
        </w:rPr>
        <w:pict w14:anchorId="5EB223F6">
          <v:shape id="_x0000_i1075" type="#_x0000_t75" style="width:90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E7B99&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7B99&quot; wsp:rsidP=&quot;00DE7B9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lang w:val=&quot;EN-US&quot;/&gt;&lt;/w:rPr&gt;&lt;m:t&gt;t&lt;/m:t&gt;&lt;/m:r&gt;&lt;/m:sub&gt;&lt;/m:sSub&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Z&lt;/m:t&gt;&lt;/m:r&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5" o:title="" chromakey="white"/>
          </v:shape>
        </w:pict>
      </w:r>
      <w:r w:rsidR="00F87A8C" w:rsidRPr="00F87A8C">
        <w:fldChar w:fldCharType="end"/>
      </w:r>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14:paraId="44741EFD" w14:textId="77777777" w:rsidR="00FB1117" w:rsidRPr="00FB1117" w:rsidRDefault="00FB1117" w:rsidP="001A162E">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w:r w:rsidR="00F87A8C" w:rsidRPr="00F87A8C">
        <w:fldChar w:fldCharType="begin"/>
      </w:r>
      <w:r w:rsidR="00F87A8C" w:rsidRPr="00F87A8C">
        <w:instrText xml:space="preserve"> QUOTE </w:instrText>
      </w:r>
      <w:r w:rsidR="00936153">
        <w:rPr>
          <w:position w:val="-23"/>
        </w:rPr>
        <w:pict w14:anchorId="731A7985">
          <v:shape id="_x0000_i1076"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1DF5&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1DF5&quot; wsp:rsidP=&quot;00D11DF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6" o:title="" chromakey="white"/>
          </v:shape>
        </w:pict>
      </w:r>
      <w:r w:rsidR="00F87A8C" w:rsidRPr="00F87A8C">
        <w:instrText xml:space="preserve"> </w:instrText>
      </w:r>
      <w:r w:rsidR="00F87A8C" w:rsidRPr="00F87A8C">
        <w:fldChar w:fldCharType="separate"/>
      </w:r>
      <w:r w:rsidR="00936153">
        <w:rPr>
          <w:position w:val="-23"/>
        </w:rPr>
        <w:pict w14:anchorId="59B4C565">
          <v:shape id="_x0000_i1077"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1DF5&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1DF5&quot; wsp:rsidP=&quot;00D11DF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6" o:title="" chromakey="white"/>
          </v:shape>
        </w:pict>
      </w:r>
      <w:r w:rsidR="00F87A8C" w:rsidRPr="00F87A8C">
        <w:fldChar w:fldCharType="end"/>
      </w:r>
      <w:r>
        <w:t>. Обозначим эту дельту как</w:t>
      </w:r>
      <w:r w:rsidRPr="004E50E2">
        <w:t xml:space="preserve"> </w:t>
      </w:r>
      <w:r>
        <w:rPr>
          <w:rFonts w:ascii="Cambria Math" w:hAnsi="Cambria Math" w:cs="Cambria Math"/>
        </w:rPr>
        <w:t>𝜁</w:t>
      </w:r>
      <w:r>
        <w:t>.</w:t>
      </w:r>
    </w:p>
    <w:p w14:paraId="35D59A2A" w14:textId="77777777"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w:r w:rsidR="00F87A8C" w:rsidRPr="00F87A8C">
        <w:fldChar w:fldCharType="begin"/>
      </w:r>
      <w:r w:rsidR="00F87A8C" w:rsidRPr="00F87A8C">
        <w:instrText xml:space="preserve"> QUOTE </w:instrText>
      </w:r>
      <w:r w:rsidR="00936153">
        <w:rPr>
          <w:position w:val="-26"/>
        </w:rPr>
        <w:pict w14:anchorId="0705AB0E">
          <v:shape id="_x0000_i1078"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3B34&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23B34&quot; wsp:rsidP=&quot;00423B34&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instrText xml:space="preserve"> </w:instrText>
      </w:r>
      <w:r w:rsidR="00F87A8C" w:rsidRPr="00F87A8C">
        <w:fldChar w:fldCharType="separate"/>
      </w:r>
      <w:r w:rsidR="00936153">
        <w:rPr>
          <w:position w:val="-26"/>
        </w:rPr>
        <w:pict w14:anchorId="7F7FF91F">
          <v:shape id="_x0000_i1079"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3B34&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23B34&quot; wsp:rsidP=&quot;00423B34&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fldChar w:fldCharType="end"/>
      </w:r>
      <w:r w:rsidRPr="00FB1117">
        <w:t>.</w:t>
      </w:r>
    </w:p>
    <w:p w14:paraId="5E881752" w14:textId="77777777" w:rsidR="00FB1117" w:rsidRDefault="00FB1117" w:rsidP="00FB1117">
      <w:pPr>
        <w:rPr>
          <w:lang w:val="en-US"/>
        </w:rPr>
      </w:pPr>
      <w:r w:rsidRPr="00FB1117">
        <w:lastRenderedPageBreak/>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
    <w:p w14:paraId="25F38B5E" w14:textId="77777777" w:rsidR="00600748" w:rsidRDefault="00600748" w:rsidP="00600748">
      <w:pPr>
        <w:pStyle w:val="Heading3"/>
        <w:rPr>
          <w:lang w:val="en-US"/>
        </w:rPr>
      </w:pPr>
      <w:bookmarkStart w:id="87" w:name="_Toc419817838"/>
      <w:bookmarkStart w:id="88" w:name="_Toc420524500"/>
      <w:bookmarkStart w:id="89" w:name="_Toc420770076"/>
      <w:r>
        <w:t xml:space="preserve">Алгоритм </w:t>
      </w:r>
      <w:r>
        <w:rPr>
          <w:lang w:val="en-US"/>
        </w:rPr>
        <w:t>Fuzzy Patch</w:t>
      </w:r>
      <w:bookmarkEnd w:id="87"/>
      <w:bookmarkEnd w:id="88"/>
      <w:bookmarkEnd w:id="89"/>
    </w:p>
    <w:p w14:paraId="0B36622E" w14:textId="77777777"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14:paraId="406127B2" w14:textId="77777777"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возникает конфликт, который может разрешить 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A8453C">
        <w:t>1</w:t>
      </w:r>
      <w:r>
        <w:fldChar w:fldCharType="end"/>
      </w:r>
      <w:r w:rsidRPr="00600748">
        <w:t>).</w:t>
      </w:r>
    </w:p>
    <w:p w14:paraId="6A3CBF36" w14:textId="51E11C49" w:rsidR="00600748" w:rsidRDefault="00600748" w:rsidP="00083195">
      <w:pPr>
        <w:pStyle w:val="TableCaption"/>
      </w:pPr>
      <w:bookmarkStart w:id="90" w:name="_Ref419749119"/>
      <w:bookmarkStart w:id="91" w:name="_Ref419749147"/>
      <w:r w:rsidRPr="00083195">
        <w:t xml:space="preserve">Таблица </w:t>
      </w:r>
      <w:fldSimple w:instr=" SEQ Таблица \* ARABIC ">
        <w:r w:rsidR="00A8453C">
          <w:rPr>
            <w:noProof/>
          </w:rPr>
          <w:t>1</w:t>
        </w:r>
      </w:fldSimple>
      <w:bookmarkEnd w:id="90"/>
      <w:r w:rsidRPr="00083195">
        <w:t xml:space="preserve"> — </w:t>
      </w:r>
      <w:r w:rsidRPr="00083195">
        <w:rPr>
          <w:noProof/>
        </w:rPr>
        <w:t xml:space="preserve">Пример применения дельты в СКВ </w:t>
      </w:r>
      <w:r w:rsidRPr="00083195">
        <w:rPr>
          <w:noProof/>
          <w:lang w:val="en-US"/>
        </w:rPr>
        <w:t>Git</w:t>
      </w:r>
      <w:r w:rsidRPr="00083195">
        <w:rPr>
          <w:noProof/>
        </w:rPr>
        <w:t xml:space="preserve">, </w:t>
      </w:r>
      <w:r w:rsidR="00083195" w:rsidRPr="00083195">
        <w:rPr>
          <w:noProof/>
        </w:rPr>
        <w:t>в случае нарушения</w:t>
      </w:r>
      <w:r w:rsidRPr="00083195">
        <w:rPr>
          <w:noProof/>
        </w:rPr>
        <w:t xml:space="preserve"> контекст</w:t>
      </w:r>
      <w:r w:rsidR="00083195" w:rsidRPr="00083195">
        <w:rPr>
          <w:noProof/>
        </w:rPr>
        <w:t>а</w:t>
      </w:r>
      <w:r w:rsidRPr="00083195">
        <w:rPr>
          <w:noProof/>
        </w:rPr>
        <w:t xml:space="preserve"> дельты</w:t>
      </w:r>
      <w:bookmarkEnd w:id="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4"/>
        <w:gridCol w:w="3285"/>
        <w:gridCol w:w="3285"/>
      </w:tblGrid>
      <w:tr w:rsidR="00600748" w:rsidRPr="00F87A8C" w14:paraId="0CE6148B" w14:textId="77777777" w:rsidTr="00F87A8C">
        <w:tc>
          <w:tcPr>
            <w:tcW w:w="3284" w:type="dxa"/>
            <w:shd w:val="clear" w:color="auto" w:fill="auto"/>
            <w:vAlign w:val="center"/>
          </w:tcPr>
          <w:p w14:paraId="37807BDF" w14:textId="77777777" w:rsidR="00600748" w:rsidRPr="00F87A8C" w:rsidRDefault="00C473FF" w:rsidP="00C473FF">
            <w:pPr>
              <w:pStyle w:val="a1"/>
            </w:pPr>
            <w:r w:rsidRPr="00F87A8C">
              <w:t>Дельта</w:t>
            </w:r>
          </w:p>
        </w:tc>
        <w:tc>
          <w:tcPr>
            <w:tcW w:w="3285" w:type="dxa"/>
            <w:shd w:val="clear" w:color="auto" w:fill="auto"/>
            <w:vAlign w:val="center"/>
          </w:tcPr>
          <w:p w14:paraId="571CDA26" w14:textId="77777777" w:rsidR="00600748" w:rsidRPr="00F87A8C" w:rsidRDefault="00C473FF" w:rsidP="00C473FF">
            <w:pPr>
              <w:pStyle w:val="a1"/>
            </w:pPr>
            <w:r w:rsidRPr="00F87A8C">
              <w:t>Текст</w:t>
            </w:r>
          </w:p>
        </w:tc>
        <w:tc>
          <w:tcPr>
            <w:tcW w:w="3285" w:type="dxa"/>
            <w:shd w:val="clear" w:color="auto" w:fill="auto"/>
            <w:vAlign w:val="center"/>
          </w:tcPr>
          <w:p w14:paraId="08E9D03B" w14:textId="77777777" w:rsidR="00600748" w:rsidRPr="00F87A8C" w:rsidRDefault="00C473FF" w:rsidP="00C473FF">
            <w:pPr>
              <w:pStyle w:val="a1"/>
            </w:pPr>
            <w:r w:rsidRPr="00F87A8C">
              <w:t>Результат применения дельты к тексту</w:t>
            </w:r>
          </w:p>
        </w:tc>
      </w:tr>
      <w:tr w:rsidR="00C473FF" w:rsidRPr="00F87A8C" w14:paraId="52738D77" w14:textId="77777777" w:rsidTr="00F87A8C">
        <w:tc>
          <w:tcPr>
            <w:tcW w:w="3284" w:type="dxa"/>
            <w:vMerge w:val="restart"/>
            <w:shd w:val="clear" w:color="auto" w:fill="auto"/>
          </w:tcPr>
          <w:tbl>
            <w:tblPr>
              <w:tblW w:w="0" w:type="auto"/>
              <w:tblBorders>
                <w:top w:val="nil"/>
                <w:left w:val="nil"/>
                <w:bottom w:val="nil"/>
                <w:right w:val="nil"/>
              </w:tblBorders>
              <w:tblLook w:val="0000" w:firstRow="0" w:lastRow="0" w:firstColumn="0" w:lastColumn="0" w:noHBand="0" w:noVBand="0"/>
            </w:tblPr>
            <w:tblGrid>
              <w:gridCol w:w="2377"/>
            </w:tblGrid>
            <w:tr w:rsidR="00C473FF" w:rsidRPr="00F87A8C" w14:paraId="4469DF0E" w14:textId="77777777" w:rsidTr="00C473FF">
              <w:trPr>
                <w:trHeight w:val="901"/>
              </w:trPr>
              <w:tc>
                <w:tcPr>
                  <w:tcW w:w="0" w:type="auto"/>
                </w:tcPr>
                <w:p w14:paraId="71AED94E"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 -1,3 +1,3 @@ </w:t>
                  </w:r>
                </w:p>
                <w:p w14:paraId="5BD38A1C"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Шла Саша </w:t>
                  </w:r>
                </w:p>
                <w:p w14:paraId="5D6628EA"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Шел Паша </w:t>
                  </w:r>
                </w:p>
                <w:p w14:paraId="333C838F"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по шоссе </w:t>
                  </w:r>
                </w:p>
                <w:p w14:paraId="338FC3AA"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и сосала сушку </w:t>
                  </w:r>
                </w:p>
                <w:p w14:paraId="2D522BDF"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и сосал сушку </w:t>
                  </w:r>
                </w:p>
              </w:tc>
            </w:tr>
          </w:tbl>
          <w:p w14:paraId="2C9EFC25" w14:textId="77777777" w:rsidR="00C473FF" w:rsidRPr="00F87A8C" w:rsidRDefault="00C473FF" w:rsidP="00F87A8C">
            <w:pPr>
              <w:ind w:firstLine="0"/>
              <w:jc w:val="left"/>
              <w:rPr>
                <w:rFonts w:ascii="Courier New" w:hAnsi="Courier New" w:cs="Courier New"/>
                <w:sz w:val="24"/>
                <w:szCs w:val="24"/>
              </w:rPr>
            </w:pPr>
          </w:p>
        </w:tc>
        <w:tc>
          <w:tcPr>
            <w:tcW w:w="3285" w:type="dxa"/>
            <w:shd w:val="clear" w:color="auto" w:fill="auto"/>
          </w:tcPr>
          <w:p w14:paraId="6A3BEC08" w14:textId="77777777" w:rsidR="00C473FF" w:rsidRPr="00F87A8C" w:rsidRDefault="00C473FF" w:rsidP="00C473FF">
            <w:pPr>
              <w:pStyle w:val="Default"/>
            </w:pPr>
            <w:r w:rsidRPr="00F87A8C">
              <w:t xml:space="preserve">Шла Саша </w:t>
            </w:r>
          </w:p>
          <w:p w14:paraId="17DAF1E2" w14:textId="77777777" w:rsidR="00C473FF" w:rsidRPr="00F87A8C" w:rsidRDefault="00C473FF" w:rsidP="00C473FF">
            <w:pPr>
              <w:pStyle w:val="Default"/>
            </w:pPr>
            <w:r w:rsidRPr="00F87A8C">
              <w:t xml:space="preserve">по шоссе </w:t>
            </w:r>
          </w:p>
          <w:p w14:paraId="457E320F"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а сушку </w:t>
            </w:r>
          </w:p>
        </w:tc>
        <w:tc>
          <w:tcPr>
            <w:tcW w:w="3285" w:type="dxa"/>
            <w:shd w:val="clear" w:color="auto" w:fill="auto"/>
          </w:tcPr>
          <w:p w14:paraId="155343D1" w14:textId="77777777" w:rsidR="00C473FF" w:rsidRPr="00F87A8C" w:rsidRDefault="00C473FF" w:rsidP="00C473FF">
            <w:pPr>
              <w:pStyle w:val="Default"/>
            </w:pPr>
            <w:r w:rsidRPr="00F87A8C">
              <w:t xml:space="preserve">Шел Паша </w:t>
            </w:r>
          </w:p>
          <w:p w14:paraId="365D5EA6" w14:textId="77777777" w:rsidR="00C473FF" w:rsidRPr="00F87A8C" w:rsidRDefault="00C473FF" w:rsidP="00C473FF">
            <w:pPr>
              <w:pStyle w:val="Default"/>
            </w:pPr>
            <w:r w:rsidRPr="00F87A8C">
              <w:t xml:space="preserve">по шоссе </w:t>
            </w:r>
          </w:p>
          <w:p w14:paraId="3704E936"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 сушку </w:t>
            </w:r>
          </w:p>
        </w:tc>
      </w:tr>
      <w:tr w:rsidR="00C473FF" w:rsidRPr="00F87A8C" w14:paraId="1B62BD5E" w14:textId="77777777" w:rsidTr="00F87A8C">
        <w:tc>
          <w:tcPr>
            <w:tcW w:w="3284" w:type="dxa"/>
            <w:vMerge/>
            <w:shd w:val="clear" w:color="auto" w:fill="auto"/>
          </w:tcPr>
          <w:p w14:paraId="3606E7B2" w14:textId="77777777" w:rsidR="00C473FF" w:rsidRPr="00F87A8C" w:rsidRDefault="00C473FF" w:rsidP="00F87A8C">
            <w:pPr>
              <w:ind w:firstLine="0"/>
              <w:jc w:val="left"/>
              <w:rPr>
                <w:rFonts w:ascii="Courier New" w:hAnsi="Courier New" w:cs="Courier New"/>
                <w:sz w:val="24"/>
                <w:szCs w:val="24"/>
              </w:rPr>
            </w:pPr>
          </w:p>
        </w:tc>
        <w:tc>
          <w:tcPr>
            <w:tcW w:w="3285" w:type="dxa"/>
            <w:shd w:val="clear" w:color="auto" w:fill="auto"/>
          </w:tcPr>
          <w:p w14:paraId="41F36CDC" w14:textId="77777777" w:rsidR="00C473FF" w:rsidRPr="00F87A8C" w:rsidRDefault="00C473FF" w:rsidP="00C473FF">
            <w:pPr>
              <w:pStyle w:val="Default"/>
            </w:pPr>
            <w:r w:rsidRPr="00F87A8C">
              <w:t xml:space="preserve">Шла Маша </w:t>
            </w:r>
          </w:p>
          <w:p w14:paraId="32A3FB8E" w14:textId="77777777" w:rsidR="00C473FF" w:rsidRPr="00F87A8C" w:rsidRDefault="00C473FF" w:rsidP="00C473FF">
            <w:pPr>
              <w:pStyle w:val="Default"/>
            </w:pPr>
            <w:r w:rsidRPr="00F87A8C">
              <w:t xml:space="preserve">по шоссе </w:t>
            </w:r>
          </w:p>
          <w:p w14:paraId="57F642F0"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а сушку </w:t>
            </w:r>
          </w:p>
        </w:tc>
        <w:tc>
          <w:tcPr>
            <w:tcW w:w="3285" w:type="dxa"/>
            <w:shd w:val="clear" w:color="auto" w:fill="auto"/>
          </w:tcPr>
          <w:p w14:paraId="1D72CE8D" w14:textId="77777777" w:rsidR="00C473FF" w:rsidRPr="00F87A8C" w:rsidRDefault="00C473FF" w:rsidP="00C473FF">
            <w:pPr>
              <w:pStyle w:val="Default"/>
            </w:pPr>
            <w:r w:rsidRPr="00F87A8C">
              <w:t xml:space="preserve">&lt;&lt;&lt;&lt;&lt;&lt;&lt; </w:t>
            </w:r>
          </w:p>
          <w:p w14:paraId="586AB723" w14:textId="77777777" w:rsidR="00C473FF" w:rsidRPr="00F87A8C" w:rsidRDefault="00C473FF" w:rsidP="00C473FF">
            <w:pPr>
              <w:pStyle w:val="Default"/>
            </w:pPr>
            <w:r w:rsidRPr="00F87A8C">
              <w:t xml:space="preserve">Шла Маша </w:t>
            </w:r>
          </w:p>
          <w:p w14:paraId="1100913C" w14:textId="77777777" w:rsidR="00C473FF" w:rsidRPr="00F87A8C" w:rsidRDefault="00C473FF" w:rsidP="00C473FF">
            <w:pPr>
              <w:pStyle w:val="Default"/>
            </w:pPr>
            <w:r w:rsidRPr="00F87A8C">
              <w:t xml:space="preserve">======= </w:t>
            </w:r>
          </w:p>
          <w:p w14:paraId="5DD06444" w14:textId="77777777" w:rsidR="00C473FF" w:rsidRPr="00F87A8C" w:rsidRDefault="00C473FF" w:rsidP="00C473FF">
            <w:pPr>
              <w:pStyle w:val="Default"/>
            </w:pPr>
            <w:r w:rsidRPr="00F87A8C">
              <w:t xml:space="preserve">Шел Паша </w:t>
            </w:r>
          </w:p>
          <w:p w14:paraId="1EA36AC2" w14:textId="77777777" w:rsidR="00C473FF" w:rsidRPr="00F87A8C" w:rsidRDefault="00C473FF" w:rsidP="00C473FF">
            <w:pPr>
              <w:pStyle w:val="Default"/>
            </w:pPr>
            <w:r w:rsidRPr="00F87A8C">
              <w:t xml:space="preserve">&gt;&gt;&gt;&gt;&gt;&gt;&gt; </w:t>
            </w:r>
          </w:p>
          <w:p w14:paraId="7E435716" w14:textId="77777777" w:rsidR="00C473FF" w:rsidRPr="00F87A8C" w:rsidRDefault="00C473FF" w:rsidP="00C473FF">
            <w:pPr>
              <w:pStyle w:val="Default"/>
            </w:pPr>
            <w:r w:rsidRPr="00F87A8C">
              <w:t xml:space="preserve">по шоссе </w:t>
            </w:r>
          </w:p>
          <w:p w14:paraId="7870D32F"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 сушку </w:t>
            </w:r>
          </w:p>
        </w:tc>
      </w:tr>
    </w:tbl>
    <w:p w14:paraId="36078C67" w14:textId="77777777" w:rsidR="00600748" w:rsidRPr="00600748" w:rsidRDefault="00600748" w:rsidP="00600748"/>
    <w:p w14:paraId="5AA2094F" w14:textId="77777777" w:rsidR="00600748" w:rsidRDefault="00600748" w:rsidP="00600748">
      <w:r w:rsidRPr="00600748">
        <w:t xml:space="preserve">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w:t>
      </w:r>
      <w:r w:rsidRPr="00600748">
        <w:lastRenderedPageBreak/>
        <w:t>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w:t>
      </w:r>
      <w:r w:rsidR="004A26F3">
        <w:t>«</w:t>
      </w:r>
      <w:r w:rsidRPr="00600748">
        <w:t>&lt;</w:t>
      </w:r>
      <w:r w:rsidR="004A26F3">
        <w:t>»</w:t>
      </w:r>
      <w:r w:rsidRPr="00600748">
        <w:t xml:space="preserve"> и</w:t>
      </w:r>
      <w:r w:rsidR="004A26F3">
        <w:t xml:space="preserve"> «</w:t>
      </w:r>
      <w:r w:rsidRPr="00600748">
        <w:t>&gt;</w:t>
      </w:r>
      <w:r w:rsidR="004A26F3">
        <w:t>»</w:t>
      </w:r>
      <w:r w:rsidRPr="00600748">
        <w:t xml:space="preserve"> указывается конфликт двойной записи</w:t>
      </w:r>
      <w:r w:rsidR="009440AD">
        <w:t xml:space="preserve"> где две конфликтующие строки отделены символами</w:t>
      </w:r>
      <w:r w:rsidR="009440AD">
        <w:rPr>
          <w:lang w:val="en-US"/>
        </w:rPr>
        <w:t> </w:t>
      </w:r>
      <w:r w:rsidR="004A26F3">
        <w:t>«</w:t>
      </w:r>
      <w:r w:rsidR="009440AD" w:rsidRPr="009440AD">
        <w:rPr>
          <w:rFonts w:ascii="Courier New" w:hAnsi="Courier New" w:cs="Courier New"/>
          <w:sz w:val="24"/>
          <w:szCs w:val="24"/>
        </w:rPr>
        <w:t>=</w:t>
      </w:r>
      <w:r w:rsidR="004A26F3" w:rsidRPr="004A26F3">
        <w:t>»</w:t>
      </w:r>
      <w:r w:rsidRPr="00600748">
        <w:t>).</w:t>
      </w:r>
    </w:p>
    <w:p w14:paraId="154BF6E4" w14:textId="77777777"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14:paraId="1E4B3E7B" w14:textId="77777777"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14:paraId="47A8AA42" w14:textId="77777777"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ищется в 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14:paraId="2C987AF2" w14:textId="77777777"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14:paraId="70B16F00" w14:textId="77777777"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14:paraId="61FC5214" w14:textId="77777777"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14:paraId="27E5A581" w14:textId="77777777" w:rsidR="003B3C68" w:rsidRPr="00937D9F" w:rsidRDefault="00890B41" w:rsidP="00890B41">
      <w:r w:rsidRPr="00890B41">
        <w:rPr>
          <w:lang w:val="en-US"/>
        </w:rPr>
        <w:lastRenderedPageBreak/>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14:paraId="300B1058" w14:textId="77777777" w:rsidR="00890B41" w:rsidRPr="00890B41" w:rsidRDefault="00890B41" w:rsidP="00890B41">
      <w:r w:rsidRPr="00890B41">
        <w:t xml:space="preserve">Данная ситуация может натолкнуть на мысль, что вместо процедуры отбрасывания контекстных строк лучше для каждого символа в дельте </w:t>
      </w:r>
      <w:r w:rsidRPr="006723E9">
        <w:t>(обладающего контекстом) найти место в тексте</w:t>
      </w:r>
      <w:r w:rsidR="00817C77" w:rsidRPr="006723E9">
        <w:t>,</w:t>
      </w:r>
      <w:r w:rsidRPr="006723E9">
        <w:t xml:space="preserve"> для которого минимально</w:t>
      </w:r>
      <w:r w:rsidRPr="00890B41">
        <w:t xml:space="preserve">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14:paraId="337EC893" w14:textId="77777777" w:rsidR="00890B41" w:rsidRPr="00890B41" w:rsidRDefault="00890B41" w:rsidP="00890B41">
      <w:r w:rsidRPr="00890B41">
        <w:t xml:space="preserve">Действительно, расстояние Левенштейна характеризует «похожесть» </w:t>
      </w:r>
      <w:r w:rsidRPr="006723E9">
        <w:t>одной строки на другую. Интуитивно, если исходный текст</w:t>
      </w:r>
      <w:r w:rsidR="00817C77" w:rsidRPr="006723E9">
        <w:t>,</w:t>
      </w:r>
      <w:r w:rsidRPr="006723E9">
        <w:t xml:space="preserve"> к которому</w:t>
      </w:r>
      <w:r w:rsidRPr="00890B41">
        <w:t xml:space="preserve"> применяется дельта будет похож на контекст дельты, то расстояние Левенштейна будет небольшим.</w:t>
      </w:r>
    </w:p>
    <w:p w14:paraId="21E1899E" w14:textId="77777777"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14:paraId="6469408C" w14:textId="77777777" w:rsidR="00890B41" w:rsidRDefault="00890B41" w:rsidP="00B25E9E">
      <w:pPr>
        <w:pStyle w:val="Heading4"/>
      </w:pPr>
      <w:r>
        <w:t>Алгоритм нечеткого поиска фрагментов дельты в тексте</w:t>
      </w:r>
    </w:p>
    <w:p w14:paraId="34DE2602" w14:textId="4DDFC3FE" w:rsidR="00890B41" w:rsidRDefault="00890B41" w:rsidP="00890B41">
      <w:r>
        <w:t xml:space="preserve">На сегодняшний момент алгоритмы быстрого нечеткого поиска в достаточной степени изучены. Один из таких алгоритмов — это двоичный </w:t>
      </w:r>
      <w:r w:rsidRPr="006723E9">
        <w:t>алгоритм поиска подстроки или</w:t>
      </w:r>
      <w:r w:rsidR="00817C77" w:rsidRPr="006723E9">
        <w:t>,</w:t>
      </w:r>
      <w:r w:rsidRPr="006723E9">
        <w:t xml:space="preserve"> что тоже самое</w:t>
      </w:r>
      <w:r w:rsidR="00817C77" w:rsidRPr="006723E9">
        <w:t>,</w:t>
      </w:r>
      <w:r w:rsidRPr="006723E9">
        <w:t xml:space="preserve"> Shift-or.</w:t>
      </w:r>
    </w:p>
    <w:p w14:paraId="4964EAD3" w14:textId="77777777"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14:paraId="3F918129" w14:textId="77777777" w:rsidR="00890B41" w:rsidRDefault="00890B41" w:rsidP="00890B41">
      <w:r>
        <w:lastRenderedPageBreak/>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14:paraId="4C14D9EF" w14:textId="77777777" w:rsidR="00EA2C6C" w:rsidRPr="00EA2C6C" w:rsidRDefault="00890B41" w:rsidP="00EA2C6C">
      <w:r>
        <w:t>В качестве метрики похожести для нечеткого поиска, используется следующее определение:</w:t>
      </w:r>
    </w:p>
    <w:tbl>
      <w:tblPr>
        <w:tblW w:w="0" w:type="auto"/>
        <w:tblLook w:val="04A0" w:firstRow="1" w:lastRow="0" w:firstColumn="1" w:lastColumn="0" w:noHBand="0" w:noVBand="1"/>
      </w:tblPr>
      <w:tblGrid>
        <w:gridCol w:w="8613"/>
        <w:gridCol w:w="1241"/>
      </w:tblGrid>
      <w:tr w:rsidR="00EA2C6C" w:rsidRPr="00F87A8C" w14:paraId="3B0CE168" w14:textId="77777777" w:rsidTr="00F87A8C">
        <w:tc>
          <w:tcPr>
            <w:tcW w:w="8613" w:type="dxa"/>
            <w:shd w:val="clear" w:color="auto" w:fill="auto"/>
          </w:tcPr>
          <w:p w14:paraId="56F99012" w14:textId="77777777" w:rsidR="00EA2C6C" w:rsidRPr="00CE2CED" w:rsidRDefault="00936153" w:rsidP="00CE2CED">
            <w:pPr>
              <w:ind w:firstLine="0"/>
              <w:jc w:val="center"/>
              <w:rPr>
                <w:rFonts w:eastAsia="Times New Roman"/>
              </w:rPr>
            </w:pPr>
            <w:r>
              <w:pict w14:anchorId="6B850D93">
                <v:shape id="_x0000_i1080" type="#_x0000_t75" style="width:135.75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2A2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C2A2A&quot; wsp:rsidRDefault=&quot;003C2A2A&quot; wsp:rsidP=&quot;003C2A2A&quot;&gt;&lt;m:oMathPara&gt;&lt;m:oMath&gt;&lt;m:r&gt;&lt;w:rPr&gt;&lt;w:rFonts w:ascii=&quot;Cambria Math&quot; w:h-ansi=&quot;Cambria Math&quot;/&gt;&lt;wx:font wx:val=&quot;Cambria Math&quot;/&gt;&lt;w:i/&gt;&lt;/w:rPr&gt;&lt;m:t&gt;s=&lt;/m:t&gt;&lt;/m:r&gt;&lt;m:d&gt;&lt;m:dPr&gt;&lt;m:ctrlPr&gt;&lt;w:rPr&gt;&lt;w:rFonts w:ascii=&quot;Cambria Math&quot; w:h-ansi=&quot;Cambria Math&quot;/&gt;&lt;wx:font wx:val=&quot;Cambria Math&quot;/&gt;&lt;w:i/&gt;&lt;/w:rPr&gt;&lt;/m:ctrlPr&gt;&lt;/m:dPr&gt;&lt;m:e&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e&lt;/m:t&gt;&lt;/m:r&gt;&lt;/m:num&gt;&lt;m:den&gt;&lt;m:r&gt;&lt;w:rPr&gt;&lt;w:rFonts w:ascii=&quot;Cambria Math&quot; w:h-ansi=&quot;Cambria Math&quot;/&gt;&lt;wx:font wx:val=&quot;Cambria Math&quot;/&gt;&lt;w:i/&gt;&lt;/w:rPr&gt;&lt;m:t&gt;p&lt;/m:t&gt;&lt;/m:r&gt;&lt;/m:den&gt;&lt;/m:f&gt;&lt;/m:e&gt;&lt;/m:d&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c&lt;/m:t&gt;&lt;/m:r&gt;&lt;/m:den&gt;&lt;/m:f&gt;&lt;m:r&gt;&lt;w:rPr&gt;&lt;w:rFonts w:ascii=&quot;Cambria Math&quot; w:h-ansi=&quot;Cambria Math&quot;/&gt;&lt;wx:font wx:val=&quot;Cambria Math&quot;/&gt;&lt;w:i/&gt;&lt;/w:rPr&gt;&lt;m:t&gt;+&lt;/m:t&gt;&lt;/m:r&gt;&lt;m:d&gt;&lt;m:dPr&gt;&lt;m:ctrlPr&gt;&lt;w:rPr&gt;&lt;w:rFonts w:ascii=&quot;Cambria Math&quot; w:h-ansi=&quot;Cambria Math&quot;/&gt;&lt;wx:font wx:val=&quot;Cambria Math&quot;/&gt;&lt;w:i/&gt;&lt;/w:rPr&gt;&lt;/m:ctrlPr&gt;&lt;/m:dPr&gt;&lt;m:e&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d&lt;/m:t&gt;&lt;/m:r&gt;&lt;/m:num&gt;&lt;m:den&gt;&lt;m:r&gt;&lt;w:rPr&gt;&lt;w:rFonts w:ascii=&quot;Cambria Math&quot; w:h-ansi=&quot;Cambria Math&quot;/&gt;&lt;wx:font wx:val=&quot;Cambria Math&quot;/&gt;&lt;w:i/&gt;&lt;/w:rPr&gt;&lt;m:t&gt;t&lt;/m:t&gt;&lt;/m:r&gt;&lt;/m:den&gt;&lt;/m:f&gt;&lt;/m:e&gt;&lt;/m:d&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1-c&lt;/m:t&gt;&lt;/m:r&gt;&lt;/m:den&gt;&lt;/m:f&gt;&lt;m:r&gt;&lt;w:rPr&gt;&lt;w:rFonts w:ascii=&quot;Cambria Math&quot; w:h-ansi=&quot;Cambria Math&quot;/&gt;&lt;wx:font wx:val=&quot;Cambria Math&quot;/&gt;&lt;w:i/&gt;&lt;/w:rPr&gt;&lt;m:t&gt; ,&lt;/m:t&gt;&lt;/m:r&gt;&lt;/m:oMath&gt;&lt;/m:oMathPara&gt;&lt;/w:p&gt;&lt;w:sectPr wsp:rsidR=&quot;00000000&quot; wsp:rsidRPr=&quot;003C2A2A&quot;&gt;&lt;w:pgSz w:w=&quot;12240&quot; w:h=&quot;15840&quot;/&gt;&lt;w:pgMar w:top=&quot;1134&quot; w:right=&quot;850&quot; w:bottom=&quot;1134&quot; w:left=&quot;1701&quot; w:header=&quot;720&quot; w:footer=&quot;720&quot; w:gutter=&quot;0&quot;/&gt;&lt;w:cols w:space=&quot;720&quot;/&gt;&lt;/w:sectPr&gt;&lt;/wx:sect&gt;&lt;/w:body&gt;&lt;/w:wordDocument&gt;">
                  <v:imagedata r:id="rId27" o:title="" chromakey="white"/>
                </v:shape>
              </w:pict>
            </w:r>
          </w:p>
        </w:tc>
        <w:tc>
          <w:tcPr>
            <w:tcW w:w="1241" w:type="dxa"/>
            <w:shd w:val="clear" w:color="auto" w:fill="auto"/>
            <w:vAlign w:val="center"/>
          </w:tcPr>
          <w:p w14:paraId="3F18F21C" w14:textId="77777777" w:rsidR="00EA2C6C" w:rsidRPr="00F87A8C" w:rsidRDefault="00EA2C6C" w:rsidP="00F87A8C">
            <w:pPr>
              <w:ind w:firstLine="0"/>
              <w:jc w:val="center"/>
              <w:rPr>
                <w:rFonts w:eastAsia="Times New Roman"/>
              </w:rPr>
            </w:pPr>
            <w:r w:rsidRPr="00CE2CED">
              <w:rPr>
                <w:rFonts w:eastAsia="Times New Roman"/>
              </w:rPr>
              <w:t>(1)</w:t>
            </w:r>
          </w:p>
        </w:tc>
      </w:tr>
    </w:tbl>
    <w:p w14:paraId="78302653" w14:textId="77777777" w:rsidR="004964CB" w:rsidRPr="00F87A8C" w:rsidRDefault="004964CB" w:rsidP="004E50E2">
      <w:pPr>
        <w:ind w:firstLine="0"/>
        <w:rPr>
          <w:rFonts w:eastAsia="Times New Roman"/>
        </w:rPr>
      </w:pPr>
      <w:r w:rsidRPr="006723E9">
        <w:rPr>
          <w:rFonts w:eastAsia="Times New Roman"/>
        </w:rPr>
        <w:t xml:space="preserve">где </w:t>
      </w:r>
      <w:r w:rsidR="00F87A8C" w:rsidRPr="006723E9">
        <w:rPr>
          <w:rFonts w:eastAsia="Times New Roman"/>
        </w:rPr>
        <w:fldChar w:fldCharType="begin"/>
      </w:r>
      <w:r w:rsidR="00F87A8C" w:rsidRPr="006723E9">
        <w:rPr>
          <w:rFonts w:eastAsia="Times New Roman"/>
        </w:rPr>
        <w:instrText xml:space="preserve"> QUOTE </w:instrText>
      </w:r>
      <w:r w:rsidR="00936153">
        <w:rPr>
          <w:position w:val="-23"/>
        </w:rPr>
        <w:pict w14:anchorId="6A66AF38">
          <v:shape id="_x0000_i1081"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522F1&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522F1&quot; wsp:rsidP=&quot;003522F1&quot;&gt;&lt;m:oMathPara&gt;&lt;m:oMath&gt;&lt;m:r&gt;&lt;w:rPr&gt;&lt;w:rFonts w:ascii=&quot;Cambria Math&quot; w:fareast=&quot;Times New Roman&quot; w:h-ansi=&quot;Cambria Math&quot;/&gt;&lt;wx:font wx:val=&quot;Cambria Math&quot;/&gt;&lt;w:i/&gt;&lt;w:lang w:val=&quot;EN-US&quot;/&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6723E9">
        <w:rPr>
          <w:rFonts w:eastAsia="Times New Roman"/>
        </w:rPr>
        <w:instrText xml:space="preserve"> </w:instrText>
      </w:r>
      <w:r w:rsidR="00F87A8C" w:rsidRPr="006723E9">
        <w:rPr>
          <w:rFonts w:eastAsia="Times New Roman"/>
        </w:rPr>
        <w:fldChar w:fldCharType="separate"/>
      </w:r>
      <w:r w:rsidR="00936153">
        <w:rPr>
          <w:position w:val="-23"/>
        </w:rPr>
        <w:pict w14:anchorId="005CEA10">
          <v:shape id="_x0000_i1082"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522F1&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522F1&quot; wsp:rsidP=&quot;003522F1&quot;&gt;&lt;m:oMathPara&gt;&lt;m:oMath&gt;&lt;m:r&gt;&lt;w:rPr&gt;&lt;w:rFonts w:ascii=&quot;Cambria Math&quot; w:fareast=&quot;Times New Roman&quot; w:h-ansi=&quot;Cambria Math&quot;/&gt;&lt;wx:font wx:val=&quot;Cambria Math&quot;/&gt;&lt;w:i/&gt;&lt;w:lang w:val=&quot;EN-US&quot;/&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6723E9">
        <w:rPr>
          <w:rFonts w:eastAsia="Times New Roman"/>
        </w:rPr>
        <w:fldChar w:fldCharType="end"/>
      </w:r>
      <w:r w:rsidRPr="006723E9">
        <w:rPr>
          <w:rFonts w:eastAsia="Times New Roman"/>
        </w:rPr>
        <w:t xml:space="preserve"> — это минимизируемый параметр, интуитивно характеризующий степень</w:t>
      </w:r>
      <w:r w:rsidRPr="00F87A8C">
        <w:rPr>
          <w:rFonts w:eastAsia="Times New Roman"/>
        </w:rPr>
        <w:t xml:space="preserve"> похожести; </w:t>
      </w:r>
      <w:r w:rsidRPr="00F87A8C">
        <w:rPr>
          <w:rFonts w:ascii="Cambria Math" w:eastAsia="Times New Roman" w:hAnsi="Cambria Math" w:cs="Cambria Math"/>
        </w:rPr>
        <w:t>𝑒</w:t>
      </w:r>
      <w:r w:rsidRPr="00F87A8C">
        <w:rPr>
          <w:rFonts w:eastAsia="Times New Roman"/>
        </w:rPr>
        <w:t xml:space="preserve"> — количество ошибок (расстояние Левенштейна); </w:t>
      </w:r>
      <w:r w:rsidRPr="00F87A8C">
        <w:rPr>
          <w:rFonts w:ascii="Cambria Math" w:eastAsia="Times New Roman" w:hAnsi="Cambria Math" w:cs="Cambria Math"/>
        </w:rPr>
        <w:t>𝑝</w:t>
      </w:r>
      <w:r w:rsidRPr="00F87A8C">
        <w:rPr>
          <w:rFonts w:eastAsia="Times New Roman"/>
        </w:rPr>
        <w:t xml:space="preserve"> — длина подстроки; </w:t>
      </w:r>
      <w:r w:rsidRPr="00F87A8C">
        <w:rPr>
          <w:rFonts w:ascii="Cambria Math" w:eastAsia="Times New Roman" w:hAnsi="Cambria Math" w:cs="Cambria Math"/>
        </w:rPr>
        <w:t>𝑑</w:t>
      </w:r>
      <w:r w:rsidRPr="00F87A8C">
        <w:rPr>
          <w:rFonts w:eastAsia="Times New Roman"/>
        </w:rPr>
        <w:t xml:space="preserve"> — расстояние (в символах) найденной подстроки от предполагаемого места; </w:t>
      </w:r>
      <w:r w:rsidRPr="00F87A8C">
        <w:rPr>
          <w:rFonts w:ascii="Cambria Math" w:eastAsia="Times New Roman" w:hAnsi="Cambria Math" w:cs="Cambria Math"/>
        </w:rPr>
        <w:t>𝑡</w:t>
      </w:r>
      <w:r w:rsidRPr="00F87A8C">
        <w:rPr>
          <w:rFonts w:eastAsia="Times New Roman"/>
        </w:rPr>
        <w:t xml:space="preserve"> — длина всего текста; </w:t>
      </w:r>
      <w:r w:rsidRPr="00F87A8C">
        <w:rPr>
          <w:rFonts w:ascii="Cambria Math" w:eastAsia="Times New Roman" w:hAnsi="Cambria Math" w:cs="Cambria Math"/>
        </w:rPr>
        <w:t>𝑐</w:t>
      </w:r>
      <w:r w:rsidRPr="00F87A8C">
        <w:rPr>
          <w:rFonts w:eastAsia="Times New Roman"/>
        </w:rPr>
        <w:t xml:space="preserve"> — весовой параметр.</w:t>
      </w:r>
    </w:p>
    <w:p w14:paraId="6A3B2C4B" w14:textId="77777777" w:rsidR="003C263A" w:rsidRPr="00F87A8C" w:rsidRDefault="003C263A" w:rsidP="003C263A">
      <w:pPr>
        <w:rPr>
          <w:rFonts w:eastAsia="Times New Roman"/>
        </w:rPr>
      </w:pPr>
      <w:r w:rsidRPr="00F87A8C">
        <w:rPr>
          <w:rFonts w:eastAsia="Times New Roman"/>
        </w:rPr>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14:paraId="7B1F3A0B" w14:textId="77777777" w:rsidR="003C263A" w:rsidRPr="00F87A8C" w:rsidRDefault="003C263A" w:rsidP="003C263A">
      <w:pPr>
        <w:rPr>
          <w:rFonts w:eastAsia="Times New Roman"/>
        </w:rPr>
      </w:pPr>
      <w:r w:rsidRPr="00F87A8C">
        <w:rPr>
          <w:rFonts w:eastAsia="Times New Roman"/>
        </w:rPr>
        <w:t xml:space="preserve">Константа </w:t>
      </w:r>
      <w:r w:rsidRPr="00F87A8C">
        <w:rPr>
          <w:rFonts w:ascii="Cambria Math" w:eastAsia="Times New Roman" w:hAnsi="Cambria Math" w:cs="Cambria Math"/>
        </w:rPr>
        <w:t>𝑐</w:t>
      </w:r>
      <w:r w:rsidRPr="00F87A8C">
        <w:rPr>
          <w:rFonts w:eastAsia="Times New Roman"/>
        </w:rPr>
        <w:t xml:space="preserve"> вводит соотношение между учитываемыми ошибками и сдвигом.</w:t>
      </w:r>
    </w:p>
    <w:p w14:paraId="7802C169" w14:textId="77777777" w:rsidR="004964CB" w:rsidRPr="00F87A8C" w:rsidRDefault="003C263A" w:rsidP="003C263A">
      <w:pPr>
        <w:rPr>
          <w:rFonts w:eastAsia="Times New Roman"/>
        </w:rPr>
      </w:pPr>
      <w:r w:rsidRPr="00F87A8C">
        <w:rPr>
          <w:rFonts w:eastAsia="Times New Roman"/>
        </w:rPr>
        <w:t xml:space="preserve">Еще одна переменная, которая может быть настроена это размер текста </w:t>
      </w:r>
      <w:r w:rsidRPr="00F87A8C">
        <w:rPr>
          <w:rFonts w:ascii="Cambria Math" w:eastAsia="Times New Roman" w:hAnsi="Cambria Math" w:cs="Cambria Math"/>
        </w:rPr>
        <w:t>𝑡</w:t>
      </w:r>
      <w:r w:rsidRPr="00F87A8C">
        <w:rPr>
          <w:rFonts w:eastAsia="Times New Roman"/>
        </w:rPr>
        <w:t xml:space="preserve">. Минимум переменной  </w:t>
      </w:r>
      <w:r w:rsidRPr="00F87A8C">
        <w:rPr>
          <w:rFonts w:ascii="Cambria Math" w:eastAsia="Times New Roman" w:hAnsi="Cambria Math" w:cs="Cambria Math"/>
        </w:rPr>
        <w:t>𝑡</w:t>
      </w:r>
      <w:r w:rsidRPr="00F87A8C">
        <w:rPr>
          <w:rFonts w:eastAsia="Times New Roman"/>
        </w:rPr>
        <w:t xml:space="preserve"> можно ограничить для небольших файлов (из-за того, что изменения в нескольких символах могут привести слагаемое </w:t>
      </w:r>
      <w:r w:rsidR="00F87A8C" w:rsidRPr="00D9119F">
        <w:rPr>
          <w:rFonts w:eastAsia="Times New Roman"/>
        </w:rPr>
        <w:fldChar w:fldCharType="begin"/>
      </w:r>
      <w:r w:rsidR="00F87A8C" w:rsidRPr="00D9119F">
        <w:rPr>
          <w:rFonts w:eastAsia="Times New Roman"/>
        </w:rPr>
        <w:instrText xml:space="preserve"> QUOTE </w:instrText>
      </w:r>
      <w:r w:rsidR="00936153">
        <w:rPr>
          <w:position w:val="-32"/>
        </w:rPr>
        <w:pict w14:anchorId="078C1ED0">
          <v:shape id="_x0000_i1083" type="#_x0000_t75" style="width:6.7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594&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594&quot; wsp:rsidP=&quot;00862594&quot;&gt;&lt;m:oMathPara&gt;&lt;m:oMath&gt;&lt;m:f&gt;&lt;m:fPr&gt;&lt;m:ctrlPr&gt;&lt;w:rPr&gt;&lt;w:rFonts w:ascii=&quot;Cambria Math&quot; w:fareast=&quot;Times New Roman&quot; w:h-ansi=&quot;Cambria Math&quot;/&gt;&lt;wx:font wx:val=&quot;Cambria Math&quot;/&gt;&lt;w:i/&gt;&lt;/w:rPr&gt;&lt;/m:ctrlPr&gt;&lt;/m:fPr&gt;&lt;m:num&gt;&lt;m:r&gt;&lt;w:rPr&gt;&lt;w:rFonts w:ascii=&quot;Cambria Math&quot; w:fareast=&quot;Times New Roman&quot; w:h-ansi=&quot;Cambria Math&quot;/&gt;&lt;wx:font wx:val=&quot;Cambria Math&quot;/&gt;&lt;w:i/&gt;&lt;/w:rPr&gt;&lt;m:t&gt;d&lt;/m:t&gt;&lt;/m:r&gt;&lt;/m:num&gt;&lt;m:den&gt;&lt;m:r&gt;&lt;w:rPr&gt;&lt;w:rFonts w:ascii=&quot;Cambria Math&quot; w:fareast=&quot;Times New Roman&quot; w:h-ansi=&quot;Cambria Math&quot;/&gt;&lt;wx:font wx:val=&quot;Cambria Math&quot;/&gt;&lt;w:i/&gt;&lt;/w:rPr&gt;&lt;m:t&gt;t&lt;/m:t&gt;&lt;/m:r&gt;&lt;/m:den&gt;&lt;/m:f&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9"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32"/>
        </w:rPr>
        <w:pict w14:anchorId="2586D17B">
          <v:shape id="_x0000_i1084" type="#_x0000_t75" style="width:6.7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594&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594&quot; wsp:rsidP=&quot;00862594&quot;&gt;&lt;m:oMathPara&gt;&lt;m:oMath&gt;&lt;m:f&gt;&lt;m:fPr&gt;&lt;m:ctrlPr&gt;&lt;w:rPr&gt;&lt;w:rFonts w:ascii=&quot;Cambria Math&quot; w:fareast=&quot;Times New Roman&quot; w:h-ansi=&quot;Cambria Math&quot;/&gt;&lt;wx:font wx:val=&quot;Cambria Math&quot;/&gt;&lt;w:i/&gt;&lt;/w:rPr&gt;&lt;/m:ctrlPr&gt;&lt;/m:fPr&gt;&lt;m:num&gt;&lt;m:r&gt;&lt;w:rPr&gt;&lt;w:rFonts w:ascii=&quot;Cambria Math&quot; w:fareast=&quot;Times New Roman&quot; w:h-ansi=&quot;Cambria Math&quot;/&gt;&lt;wx:font wx:val=&quot;Cambria Math&quot;/&gt;&lt;w:i/&gt;&lt;/w:rPr&gt;&lt;m:t&gt;d&lt;/m:t&gt;&lt;/m:r&gt;&lt;/m:num&gt;&lt;m:den&gt;&lt;m:r&gt;&lt;w:rPr&gt;&lt;w:rFonts w:ascii=&quot;Cambria Math&quot; w:fareast=&quot;Times New Roman&quot; w:h-ansi=&quot;Cambria Math&quot;/&gt;&lt;wx:font wx:val=&quot;Cambria Math&quot;/&gt;&lt;w:i/&gt;&lt;/w:rPr&gt;&lt;m:t&gt;t&lt;/m:t&gt;&lt;/m:r&gt;&lt;/m:den&gt;&lt;/m:f&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9" o:title="" chromakey="white"/>
          </v:shape>
        </w:pict>
      </w:r>
      <w:r w:rsidR="00F87A8C" w:rsidRPr="00D9119F">
        <w:rPr>
          <w:rFonts w:eastAsia="Times New Roman"/>
        </w:rPr>
        <w:fldChar w:fldCharType="end"/>
      </w:r>
      <w:r w:rsidRPr="00F87A8C">
        <w:rPr>
          <w:rFonts w:eastAsia="Times New Roman"/>
        </w:rPr>
        <w:t xml:space="preserve"> к  сравнительно большому числу) или, аналогично максимум для больших файлов.</w:t>
      </w:r>
    </w:p>
    <w:p w14:paraId="1CC2DE72" w14:textId="77777777" w:rsidR="003C263A" w:rsidRPr="00F87A8C" w:rsidRDefault="003C263A" w:rsidP="003C263A">
      <w:pPr>
        <w:rPr>
          <w:rFonts w:eastAsia="Times New Roman"/>
        </w:rPr>
      </w:pPr>
      <w:r w:rsidRPr="00F87A8C">
        <w:rPr>
          <w:rFonts w:eastAsia="Times New Roman"/>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14:paraId="7ADC7448" w14:textId="77777777" w:rsidR="003C263A" w:rsidRPr="00F87A8C" w:rsidRDefault="003C263A" w:rsidP="003C263A">
      <w:pPr>
        <w:rPr>
          <w:rFonts w:eastAsia="Times New Roman"/>
        </w:rPr>
      </w:pPr>
      <w:r w:rsidRPr="00F87A8C">
        <w:rPr>
          <w:rFonts w:eastAsia="Times New Roman"/>
        </w:rPr>
        <w:t xml:space="preserve">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w:t>
      </w:r>
      <w:r w:rsidRPr="00F87A8C">
        <w:rPr>
          <w:rFonts w:eastAsia="Times New Roman"/>
        </w:rPr>
        <w:lastRenderedPageBreak/>
        <w:t>число ошибок не будет равно на один меньше, чем длина искомой подстроки (потому что в таком случае она найдется в любом месте строки).</w:t>
      </w:r>
    </w:p>
    <w:p w14:paraId="7665E92F" w14:textId="77777777" w:rsidR="003C263A" w:rsidRPr="00F87A8C" w:rsidRDefault="003C263A" w:rsidP="003C263A">
      <w:pPr>
        <w:rPr>
          <w:rFonts w:eastAsia="Times New Roman"/>
        </w:rPr>
      </w:pPr>
      <w:r w:rsidRPr="00F87A8C">
        <w:rPr>
          <w:rFonts w:eastAsia="Times New Roman"/>
        </w:rPr>
        <w:t>Данная стратегия поведения приводит к прямоугольной сетке, содержащей места возм</w:t>
      </w:r>
      <w:r w:rsidR="002E5D10" w:rsidRPr="00F87A8C">
        <w:rPr>
          <w:rFonts w:eastAsia="Times New Roman"/>
        </w:rPr>
        <w:t xml:space="preserve">ожных соответствий (см. таблицу </w:t>
      </w:r>
      <w:r w:rsidR="002E5D10" w:rsidRPr="00F87A8C">
        <w:rPr>
          <w:rFonts w:eastAsia="Times New Roman"/>
        </w:rPr>
        <w:fldChar w:fldCharType="begin"/>
      </w:r>
      <w:r w:rsidR="002E5D10" w:rsidRPr="00F87A8C">
        <w:rPr>
          <w:rFonts w:eastAsia="Times New Roman"/>
        </w:rPr>
        <w:instrText xml:space="preserve"> REF _Ref419751512 \# 0 \h </w:instrText>
      </w:r>
      <w:r w:rsidR="002E5D10" w:rsidRPr="00F87A8C">
        <w:rPr>
          <w:rFonts w:eastAsia="Times New Roman"/>
        </w:rPr>
      </w:r>
      <w:r w:rsidR="002E5D10" w:rsidRPr="00F87A8C">
        <w:rPr>
          <w:rFonts w:eastAsia="Times New Roman"/>
        </w:rPr>
        <w:fldChar w:fldCharType="separate"/>
      </w:r>
      <w:r w:rsidR="00A8453C">
        <w:rPr>
          <w:rFonts w:eastAsia="Times New Roman"/>
        </w:rPr>
        <w:t>2</w:t>
      </w:r>
      <w:r w:rsidR="002E5D10" w:rsidRPr="00F87A8C">
        <w:rPr>
          <w:rFonts w:eastAsia="Times New Roman"/>
        </w:rPr>
        <w:fldChar w:fldCharType="end"/>
      </w:r>
      <w:r w:rsidRPr="00F87A8C">
        <w:rPr>
          <w:rFonts w:eastAsia="Times New Roman"/>
        </w:rPr>
        <w:t>).</w:t>
      </w:r>
    </w:p>
    <w:p w14:paraId="3EAFBA2B" w14:textId="77777777" w:rsidR="002E5D10" w:rsidRPr="002E5D10" w:rsidRDefault="002E5D10" w:rsidP="002E5D10">
      <w:pPr>
        <w:pStyle w:val="TableCaption"/>
      </w:pPr>
      <w:bookmarkStart w:id="92" w:name="_Ref419751512"/>
      <w:r w:rsidRPr="00CE2CED">
        <w:t xml:space="preserve">Таблица </w:t>
      </w:r>
      <w:fldSimple w:instr=" SEQ Таблица \* ARABIC ">
        <w:r w:rsidR="00A8453C">
          <w:rPr>
            <w:noProof/>
          </w:rPr>
          <w:t>2</w:t>
        </w:r>
      </w:fldSimple>
      <w:bookmarkEnd w:id="92"/>
      <w:r w:rsidRPr="00CE2CED">
        <w:t xml:space="preserve"> — Пример нечеткого поиска с допущением нескольких ошибок</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6769"/>
      </w:tblGrid>
      <w:tr w:rsidR="002E5D10" w:rsidRPr="00F87A8C" w14:paraId="1177E9CC" w14:textId="77777777" w:rsidTr="00F87A8C">
        <w:tc>
          <w:tcPr>
            <w:tcW w:w="3085" w:type="dxa"/>
            <w:vMerge w:val="restart"/>
            <w:shd w:val="clear" w:color="auto" w:fill="auto"/>
            <w:vAlign w:val="center"/>
          </w:tcPr>
          <w:p w14:paraId="7685D477" w14:textId="77777777" w:rsidR="002E5D10" w:rsidRPr="00F87A8C" w:rsidRDefault="002E5D10" w:rsidP="002E5D10">
            <w:pPr>
              <w:pStyle w:val="a1"/>
              <w:rPr>
                <w:lang w:val="en-US"/>
              </w:rPr>
            </w:pPr>
            <w:r w:rsidRPr="00F87A8C">
              <w:t>Количество допущенных ошибок</w:t>
            </w:r>
            <w:r w:rsidRPr="00F87A8C">
              <w:rPr>
                <w:lang w:val="en-US"/>
              </w:rPr>
              <w:t xml:space="preserve"> </w:t>
            </w:r>
            <w:r w:rsidRPr="00F87A8C">
              <w:rPr>
                <w:rFonts w:ascii="Cambria Math" w:hAnsi="Cambria Math" w:cs="Cambria Math"/>
              </w:rPr>
              <w:t>𝑒</w:t>
            </w:r>
          </w:p>
        </w:tc>
        <w:tc>
          <w:tcPr>
            <w:tcW w:w="6769" w:type="dxa"/>
            <w:shd w:val="clear" w:color="auto" w:fill="auto"/>
          </w:tcPr>
          <w:p w14:paraId="0734D910" w14:textId="77777777" w:rsidR="002E5D10" w:rsidRPr="00F87A8C" w:rsidRDefault="002E5D10" w:rsidP="002E5D10">
            <w:pPr>
              <w:pStyle w:val="a1"/>
            </w:pPr>
            <w:r w:rsidRPr="00F87A8C">
              <w:t>Строка поиска</w:t>
            </w:r>
          </w:p>
        </w:tc>
      </w:tr>
      <w:tr w:rsidR="002E5D10" w:rsidRPr="0046168B" w14:paraId="78C9E6E0" w14:textId="77777777" w:rsidTr="00F87A8C">
        <w:tc>
          <w:tcPr>
            <w:tcW w:w="3085" w:type="dxa"/>
            <w:vMerge/>
            <w:shd w:val="clear" w:color="auto" w:fill="auto"/>
            <w:vAlign w:val="center"/>
          </w:tcPr>
          <w:p w14:paraId="4050E651" w14:textId="77777777" w:rsidR="002E5D10" w:rsidRPr="00F87A8C" w:rsidRDefault="002E5D10" w:rsidP="00F87A8C">
            <w:pPr>
              <w:pStyle w:val="a2"/>
              <w:jc w:val="center"/>
            </w:pPr>
          </w:p>
        </w:tc>
        <w:tc>
          <w:tcPr>
            <w:tcW w:w="6769" w:type="dxa"/>
            <w:shd w:val="clear" w:color="auto" w:fill="auto"/>
          </w:tcPr>
          <w:p w14:paraId="7AA07588"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Twas brillig, and the slithy toves.Did gyre</w:t>
            </w:r>
          </w:p>
        </w:tc>
      </w:tr>
      <w:tr w:rsidR="002E5D10" w:rsidRPr="00F87A8C" w14:paraId="3DBD4427" w14:textId="77777777" w:rsidTr="00F87A8C">
        <w:tc>
          <w:tcPr>
            <w:tcW w:w="3085" w:type="dxa"/>
            <w:shd w:val="clear" w:color="auto" w:fill="auto"/>
            <w:vAlign w:val="center"/>
          </w:tcPr>
          <w:p w14:paraId="74AB24F8" w14:textId="77777777" w:rsidR="002E5D10" w:rsidRPr="00F87A8C" w:rsidRDefault="002E5D10" w:rsidP="00F87A8C">
            <w:pPr>
              <w:pStyle w:val="a2"/>
              <w:jc w:val="center"/>
              <w:rPr>
                <w:lang w:val="en-US"/>
              </w:rPr>
            </w:pPr>
            <w:r w:rsidRPr="00F87A8C">
              <w:rPr>
                <w:lang w:val="en-US"/>
              </w:rPr>
              <w:t>0</w:t>
            </w:r>
          </w:p>
        </w:tc>
        <w:tc>
          <w:tcPr>
            <w:tcW w:w="6769" w:type="dxa"/>
            <w:shd w:val="clear" w:color="auto" w:fill="auto"/>
          </w:tcPr>
          <w:p w14:paraId="64B63933"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 xml:space="preserve">                   1</w:t>
            </w:r>
          </w:p>
        </w:tc>
      </w:tr>
      <w:tr w:rsidR="002E5D10" w:rsidRPr="00F87A8C" w14:paraId="7C40D9DA" w14:textId="77777777" w:rsidTr="00F87A8C">
        <w:tc>
          <w:tcPr>
            <w:tcW w:w="3085" w:type="dxa"/>
            <w:shd w:val="clear" w:color="auto" w:fill="auto"/>
            <w:vAlign w:val="center"/>
          </w:tcPr>
          <w:p w14:paraId="20EC51DA" w14:textId="77777777" w:rsidR="002E5D10" w:rsidRPr="00F87A8C" w:rsidRDefault="002E5D10" w:rsidP="00F87A8C">
            <w:pPr>
              <w:pStyle w:val="a2"/>
              <w:jc w:val="center"/>
              <w:rPr>
                <w:lang w:val="en-US"/>
              </w:rPr>
            </w:pPr>
            <w:r w:rsidRPr="00F87A8C">
              <w:rPr>
                <w:lang w:val="en-US"/>
              </w:rPr>
              <w:t>1</w:t>
            </w:r>
          </w:p>
        </w:tc>
        <w:tc>
          <w:tcPr>
            <w:tcW w:w="6769" w:type="dxa"/>
            <w:shd w:val="clear" w:color="auto" w:fill="auto"/>
          </w:tcPr>
          <w:p w14:paraId="250CEF30"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 xml:space="preserve">                  111     1</w:t>
            </w:r>
          </w:p>
        </w:tc>
      </w:tr>
      <w:tr w:rsidR="002E5D10" w:rsidRPr="00F87A8C" w14:paraId="370A6EE5" w14:textId="77777777" w:rsidTr="00F87A8C">
        <w:tc>
          <w:tcPr>
            <w:tcW w:w="3085" w:type="dxa"/>
            <w:shd w:val="clear" w:color="auto" w:fill="auto"/>
            <w:vAlign w:val="center"/>
          </w:tcPr>
          <w:p w14:paraId="5EF28318" w14:textId="77777777" w:rsidR="002E5D10" w:rsidRPr="00F87A8C" w:rsidRDefault="002E5D10" w:rsidP="00F87A8C">
            <w:pPr>
              <w:pStyle w:val="a2"/>
              <w:jc w:val="center"/>
              <w:rPr>
                <w:lang w:val="en-US"/>
              </w:rPr>
            </w:pPr>
            <w:r w:rsidRPr="00F87A8C">
              <w:rPr>
                <w:lang w:val="en-US"/>
              </w:rPr>
              <w:t>2</w:t>
            </w:r>
          </w:p>
        </w:tc>
        <w:tc>
          <w:tcPr>
            <w:tcW w:w="6769" w:type="dxa"/>
            <w:shd w:val="clear" w:color="auto" w:fill="auto"/>
          </w:tcPr>
          <w:p w14:paraId="189C1626"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 xml:space="preserve">                 11111   111  1111       111</w:t>
            </w:r>
          </w:p>
        </w:tc>
      </w:tr>
    </w:tbl>
    <w:p w14:paraId="264D1EC9" w14:textId="77777777" w:rsidR="002E5D10" w:rsidRPr="00F87A8C" w:rsidRDefault="002E5D10" w:rsidP="003D348C">
      <w:pPr>
        <w:ind w:firstLine="0"/>
        <w:rPr>
          <w:rFonts w:eastAsia="Times New Roman"/>
          <w:lang w:val="en-US"/>
        </w:rPr>
      </w:pPr>
    </w:p>
    <w:p w14:paraId="77A2C574" w14:textId="77777777" w:rsidR="0088417F" w:rsidRPr="00F87A8C" w:rsidRDefault="0088417F" w:rsidP="0088417F">
      <w:pPr>
        <w:rPr>
          <w:rFonts w:eastAsia="Times New Roman"/>
        </w:rPr>
      </w:pPr>
      <w:r w:rsidRPr="00F87A8C">
        <w:rPr>
          <w:rFonts w:eastAsia="Times New Roman"/>
        </w:rPr>
        <w:t>В приведенном выше примере в строке ищется образец «the». Единица обозначает начало найденного образца в строке. Есть одно точное совпадение (первая строка содержит одну единицу), 4 неточных совпадений с одной ошибкой и 15 совпадений с двумя ошибками. При допущении количества ошибок, равного длине образца, подстрока заведомо найдется в любой строке, а потому данная ситуация лишена смысла.</w:t>
      </w:r>
    </w:p>
    <w:p w14:paraId="3A7DFB70" w14:textId="77777777" w:rsidR="0088417F" w:rsidRPr="00F87A8C" w:rsidRDefault="0088417F" w:rsidP="0088417F">
      <w:pPr>
        <w:rPr>
          <w:rFonts w:eastAsia="Times New Roman"/>
        </w:rPr>
      </w:pPr>
      <w:r w:rsidRPr="00F87A8C">
        <w:rPr>
          <w:rFonts w:eastAsia="Times New Roman"/>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14:paraId="0E23BAC0" w14:textId="61DE65AB" w:rsidR="00EA2C6C" w:rsidRPr="00EA2C6C" w:rsidRDefault="00EA2C6C" w:rsidP="00EA2C6C">
      <w:pPr>
        <w:pStyle w:val="TableCaption"/>
      </w:pPr>
      <w:r w:rsidRPr="00CE2CED">
        <w:t>Таблица</w:t>
      </w:r>
      <w:r w:rsidR="00CE2CED">
        <w:t> </w:t>
      </w:r>
      <w:fldSimple w:instr=" SEQ Таблица \* ARABIC ">
        <w:r w:rsidR="00A8453C">
          <w:rPr>
            <w:noProof/>
          </w:rPr>
          <w:t>3</w:t>
        </w:r>
      </w:fldSimple>
      <w:r w:rsidR="00CE2CED">
        <w:t> </w:t>
      </w:r>
      <w:r w:rsidRPr="00CE2CED">
        <w:t>—</w:t>
      </w:r>
      <w:r w:rsidR="00CE2CED">
        <w:t> </w:t>
      </w:r>
      <w:r w:rsidRPr="00CE2CED">
        <w:t>Пример нечеткого поиска со знанием примерного местонахождения образца</w:t>
      </w:r>
    </w:p>
    <w:tbl>
      <w:tblPr>
        <w:tblW w:w="98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627"/>
      </w:tblGrid>
      <w:tr w:rsidR="00EA2C6C" w:rsidRPr="00F87A8C" w14:paraId="34378D99" w14:textId="77777777" w:rsidTr="00F87A8C">
        <w:tc>
          <w:tcPr>
            <w:tcW w:w="3227" w:type="dxa"/>
            <w:vMerge w:val="restart"/>
            <w:shd w:val="clear" w:color="auto" w:fill="auto"/>
            <w:vAlign w:val="center"/>
          </w:tcPr>
          <w:p w14:paraId="0BC02109" w14:textId="77777777" w:rsidR="00EA2C6C" w:rsidRPr="00F87A8C" w:rsidRDefault="00EA2C6C" w:rsidP="00EB5833">
            <w:pPr>
              <w:pStyle w:val="a1"/>
              <w:rPr>
                <w:lang w:val="en-US"/>
              </w:rPr>
            </w:pPr>
            <w:r w:rsidRPr="00F87A8C">
              <w:t>Количество допущенных ошибок</w:t>
            </w:r>
            <w:r w:rsidRPr="00F87A8C">
              <w:rPr>
                <w:lang w:val="en-US"/>
              </w:rPr>
              <w:t xml:space="preserve"> </w:t>
            </w:r>
            <w:r w:rsidRPr="00F87A8C">
              <w:rPr>
                <w:rFonts w:ascii="Cambria Math" w:hAnsi="Cambria Math" w:cs="Cambria Math"/>
              </w:rPr>
              <w:t>𝑒</w:t>
            </w:r>
          </w:p>
        </w:tc>
        <w:tc>
          <w:tcPr>
            <w:tcW w:w="6627" w:type="dxa"/>
            <w:shd w:val="clear" w:color="auto" w:fill="auto"/>
          </w:tcPr>
          <w:p w14:paraId="64BFFC1B" w14:textId="77777777" w:rsidR="00EA2C6C" w:rsidRPr="00F87A8C" w:rsidRDefault="00EA2C6C" w:rsidP="00EB5833">
            <w:pPr>
              <w:pStyle w:val="a1"/>
            </w:pPr>
            <w:r w:rsidRPr="00F87A8C">
              <w:t>Строка поиска</w:t>
            </w:r>
          </w:p>
        </w:tc>
      </w:tr>
      <w:tr w:rsidR="00EA2C6C" w:rsidRPr="0046168B" w14:paraId="6E0EFF79" w14:textId="77777777" w:rsidTr="00F87A8C">
        <w:tc>
          <w:tcPr>
            <w:tcW w:w="3227" w:type="dxa"/>
            <w:vMerge/>
            <w:shd w:val="clear" w:color="auto" w:fill="auto"/>
            <w:vAlign w:val="center"/>
          </w:tcPr>
          <w:p w14:paraId="523FEEBD" w14:textId="77777777" w:rsidR="00EA2C6C" w:rsidRPr="00F87A8C" w:rsidRDefault="00EA2C6C" w:rsidP="00F87A8C">
            <w:pPr>
              <w:pStyle w:val="a2"/>
              <w:jc w:val="center"/>
            </w:pPr>
          </w:p>
        </w:tc>
        <w:tc>
          <w:tcPr>
            <w:tcW w:w="6627" w:type="dxa"/>
            <w:shd w:val="clear" w:color="auto" w:fill="auto"/>
          </w:tcPr>
          <w:p w14:paraId="79B69F6D"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Twas brillig, and the slithy toves.Did gyre</w:t>
            </w:r>
          </w:p>
        </w:tc>
      </w:tr>
      <w:tr w:rsidR="00EA2C6C" w:rsidRPr="00F87A8C" w14:paraId="685744D4" w14:textId="77777777" w:rsidTr="00F87A8C">
        <w:tc>
          <w:tcPr>
            <w:tcW w:w="3227" w:type="dxa"/>
            <w:shd w:val="clear" w:color="auto" w:fill="auto"/>
            <w:vAlign w:val="center"/>
          </w:tcPr>
          <w:p w14:paraId="506BADEE" w14:textId="77777777" w:rsidR="00EA2C6C" w:rsidRPr="00F87A8C" w:rsidRDefault="00EA2C6C" w:rsidP="00F87A8C">
            <w:pPr>
              <w:pStyle w:val="a2"/>
              <w:jc w:val="center"/>
              <w:rPr>
                <w:lang w:val="en-US"/>
              </w:rPr>
            </w:pPr>
            <w:r w:rsidRPr="00F87A8C">
              <w:rPr>
                <w:lang w:val="en-US"/>
              </w:rPr>
              <w:t>0</w:t>
            </w:r>
          </w:p>
        </w:tc>
        <w:tc>
          <w:tcPr>
            <w:tcW w:w="6627" w:type="dxa"/>
            <w:shd w:val="clear" w:color="auto" w:fill="auto"/>
          </w:tcPr>
          <w:p w14:paraId="4DFC6FBB"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100000000000000000000000000000000000000000</w:t>
            </w:r>
          </w:p>
        </w:tc>
      </w:tr>
      <w:tr w:rsidR="00EA2C6C" w:rsidRPr="00F87A8C" w14:paraId="3B956A7C" w14:textId="77777777" w:rsidTr="00F87A8C">
        <w:tc>
          <w:tcPr>
            <w:tcW w:w="3227" w:type="dxa"/>
            <w:shd w:val="clear" w:color="auto" w:fill="auto"/>
            <w:vAlign w:val="center"/>
          </w:tcPr>
          <w:p w14:paraId="76F8686E" w14:textId="77777777" w:rsidR="00EA2C6C" w:rsidRPr="00F87A8C" w:rsidRDefault="00EA2C6C" w:rsidP="00F87A8C">
            <w:pPr>
              <w:pStyle w:val="a2"/>
              <w:jc w:val="center"/>
              <w:rPr>
                <w:lang w:val="en-US"/>
              </w:rPr>
            </w:pPr>
            <w:r w:rsidRPr="00F87A8C">
              <w:rPr>
                <w:lang w:val="en-US"/>
              </w:rPr>
              <w:t>1</w:t>
            </w:r>
          </w:p>
        </w:tc>
        <w:tc>
          <w:tcPr>
            <w:tcW w:w="6627" w:type="dxa"/>
            <w:shd w:val="clear" w:color="auto" w:fill="auto"/>
          </w:tcPr>
          <w:p w14:paraId="32CB47FC"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00000000000000000000000000----</w:t>
            </w:r>
          </w:p>
        </w:tc>
      </w:tr>
      <w:tr w:rsidR="00EA2C6C" w:rsidRPr="00F87A8C" w14:paraId="43976349" w14:textId="77777777" w:rsidTr="00F87A8C">
        <w:tc>
          <w:tcPr>
            <w:tcW w:w="3227" w:type="dxa"/>
            <w:shd w:val="clear" w:color="auto" w:fill="auto"/>
            <w:vAlign w:val="center"/>
          </w:tcPr>
          <w:p w14:paraId="6E22EC03" w14:textId="77777777" w:rsidR="00EA2C6C" w:rsidRPr="00F87A8C" w:rsidRDefault="00EA2C6C" w:rsidP="00F87A8C">
            <w:pPr>
              <w:pStyle w:val="a2"/>
              <w:jc w:val="center"/>
              <w:rPr>
                <w:lang w:val="en-US"/>
              </w:rPr>
            </w:pPr>
            <w:r w:rsidRPr="00F87A8C">
              <w:rPr>
                <w:lang w:val="en-US"/>
              </w:rPr>
              <w:t>2</w:t>
            </w:r>
          </w:p>
        </w:tc>
        <w:tc>
          <w:tcPr>
            <w:tcW w:w="6627" w:type="dxa"/>
            <w:shd w:val="clear" w:color="auto" w:fill="auto"/>
          </w:tcPr>
          <w:p w14:paraId="4CC52E8B"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0000---------------</w:t>
            </w:r>
          </w:p>
        </w:tc>
      </w:tr>
    </w:tbl>
    <w:p w14:paraId="21C8CABA" w14:textId="77777777" w:rsidR="003D348C" w:rsidRPr="00F87A8C" w:rsidRDefault="003D348C" w:rsidP="0088417F">
      <w:pPr>
        <w:rPr>
          <w:rFonts w:eastAsia="Times New Roman"/>
          <w:lang w:val="en-US"/>
        </w:rPr>
      </w:pPr>
    </w:p>
    <w:p w14:paraId="2F1607EE" w14:textId="77777777" w:rsidR="0088417F" w:rsidRPr="00F87A8C" w:rsidRDefault="0088417F" w:rsidP="0088417F">
      <w:pPr>
        <w:rPr>
          <w:rFonts w:eastAsia="Times New Roman"/>
        </w:rPr>
      </w:pPr>
      <w:r w:rsidRPr="00F87A8C">
        <w:rPr>
          <w:rFonts w:eastAsia="Times New Roman"/>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F87A8C">
        <w:rPr>
          <w:rFonts w:ascii="Cambria Math" w:eastAsia="Times New Roman" w:hAnsi="Cambria Math" w:cs="Cambria Math"/>
        </w:rPr>
        <w:t>𝑠</w:t>
      </w:r>
      <w:r w:rsidRPr="00F87A8C">
        <w:rPr>
          <w:rFonts w:eastAsia="Times New Roman"/>
        </w:rPr>
        <w:t>. Эти границы можно вывести из формулы</w:t>
      </w:r>
      <w:r w:rsidR="00082862" w:rsidRPr="00F87A8C">
        <w:rPr>
          <w:rFonts w:eastAsia="Times New Roman"/>
        </w:rPr>
        <w:t xml:space="preserve"> (1)</w:t>
      </w:r>
      <w:r w:rsidRPr="00F87A8C">
        <w:rPr>
          <w:rFonts w:eastAsia="Times New Roman"/>
        </w:rPr>
        <w:t xml:space="preserve">, выделив </w:t>
      </w:r>
      <w:r w:rsidRPr="00F87A8C">
        <w:rPr>
          <w:rFonts w:ascii="Cambria Math" w:eastAsia="Times New Roman" w:hAnsi="Cambria Math" w:cs="Cambria Math"/>
        </w:rPr>
        <w:t>𝑑</w:t>
      </w:r>
      <w:r w:rsidR="00082862" w:rsidRPr="00F87A8C">
        <w:rPr>
          <w:rFonts w:ascii="Cambria Math" w:eastAsia="Times New Roman" w:hAnsi="Cambria Math" w:cs="Cambria Math"/>
        </w:rPr>
        <w:t xml:space="preserve"> </w:t>
      </w:r>
      <w:r w:rsidRPr="00F87A8C">
        <w:rPr>
          <w:rFonts w:eastAsia="Times New Roman"/>
        </w:rPr>
        <w:t>при данных</w:t>
      </w:r>
      <w:r w:rsidR="00082862" w:rsidRPr="00F87A8C">
        <w:rPr>
          <w:rFonts w:eastAsia="Times New Roman"/>
        </w:rPr>
        <w:t xml:space="preserve"> </w:t>
      </w:r>
      <w:r w:rsidRPr="00F87A8C">
        <w:rPr>
          <w:rFonts w:ascii="Cambria Math" w:eastAsia="Times New Roman" w:hAnsi="Cambria Math" w:cs="Cambria Math"/>
        </w:rPr>
        <w:t>𝑒</w:t>
      </w:r>
      <w:r w:rsidR="00082862" w:rsidRPr="00F87A8C">
        <w:rPr>
          <w:rFonts w:ascii="Cambria Math" w:eastAsia="Times New Roman" w:hAnsi="Cambria Math" w:cs="Cambria Math"/>
        </w:rPr>
        <w:t xml:space="preserve"> </w:t>
      </w:r>
      <w:r w:rsidRPr="00F87A8C">
        <w:rPr>
          <w:rFonts w:eastAsia="Times New Roman"/>
        </w:rPr>
        <w:t>и</w:t>
      </w:r>
      <w:r w:rsidR="00082862" w:rsidRPr="00F87A8C">
        <w:rPr>
          <w:rFonts w:eastAsia="Times New Roman"/>
        </w:rPr>
        <w:t xml:space="preserve"> </w:t>
      </w:r>
      <w:r w:rsidRPr="00F87A8C">
        <w:rPr>
          <w:rFonts w:ascii="Cambria Math" w:eastAsia="Times New Roman" w:hAnsi="Cambria Math" w:cs="Cambria Math"/>
        </w:rPr>
        <w:t>𝑠</w:t>
      </w:r>
      <w:r w:rsidRPr="00F87A8C">
        <w:rPr>
          <w:rFonts w:eastAsia="Times New Roman"/>
        </w:rPr>
        <w:t>:</w:t>
      </w:r>
    </w:p>
    <w:tbl>
      <w:tblPr>
        <w:tblW w:w="0" w:type="auto"/>
        <w:tblLook w:val="04A0" w:firstRow="1" w:lastRow="0" w:firstColumn="1" w:lastColumn="0" w:noHBand="0" w:noVBand="1"/>
      </w:tblPr>
      <w:tblGrid>
        <w:gridCol w:w="8613"/>
        <w:gridCol w:w="1241"/>
      </w:tblGrid>
      <w:tr w:rsidR="00082862" w:rsidRPr="00F87A8C" w14:paraId="310F5802" w14:textId="77777777" w:rsidTr="00F87A8C">
        <w:tc>
          <w:tcPr>
            <w:tcW w:w="8613" w:type="dxa"/>
            <w:shd w:val="clear" w:color="auto" w:fill="auto"/>
          </w:tcPr>
          <w:p w14:paraId="7B3AFE70" w14:textId="77777777" w:rsidR="00082862" w:rsidRPr="00CE2CED" w:rsidRDefault="00936153" w:rsidP="00CE2CED">
            <w:pPr>
              <w:ind w:firstLine="0"/>
              <w:jc w:val="center"/>
              <w:rPr>
                <w:rFonts w:eastAsia="Times New Roman"/>
              </w:rPr>
            </w:pPr>
            <w:r>
              <w:pict w14:anchorId="401F1B37">
                <v:shape id="_x0000_i1085" type="#_x0000_t75" style="width:141pt;height:40.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67CA4&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167CA4&quot; wsp:rsidRDefault=&quot;00167CA4&quot; wsp:rsidP=&quot;00167CA4&quot;&gt;&lt;m:oMathPara&gt;&lt;m:oMath&gt;&lt;m:r&gt;&lt;w:rPr&gt;&lt;w:rFonts w:ascii=&quot;Cambria Math&quot; w:h-ansi=&quot;Cambria Math&quot;/&gt;&lt;wx:font wx:val=&quot;Cambria Math&quot;/&gt;&lt;w:i/&gt;&lt;w:lang w:val=&quot;EN-US&quot;/&gt;&lt;/w:rPr&gt;&lt;m:t&gt;d&lt;/m:t&gt;&lt;/m:r&gt;&lt;m:r&gt;&lt;w:rPr&gt;&lt;w:rFonts w:ascii=&quot;Cambria Math&quot; w:h-ansi=&quot;Cambria Math&quot;/&gt;&lt;wx:font wx:val=&quot;Cambria Math&quot;/&gt;&lt;w:i/&gt;&lt;/w:rPr&gt;&lt;m:t&gt;=t&lt;/m:t&gt;&lt;/m:r&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s- &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e&lt;/m:t&gt;&lt;/m:r&gt;&lt;/m:num&gt;&lt;m:den&gt;&lt;m:r&gt;&lt;w:rPr&gt;&lt;w:rFonts w:ascii=&quot;Cambria Math&quot; w:h-ansi=&quot;Cambria Math&quot;/&gt;&lt;wx:font wx:val=&quot;Cambria Math&quot;/&gt;&lt;w:i/&gt;&lt;/w:rPr&gt;&lt;m:t&gt;pc&lt;/m:t&gt;&lt;/m:r&gt;&lt;/m:den&gt;&lt;/m:f&gt;&lt;/m:e&gt;&lt;/m:d&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1-c&lt;/m:t&gt;&lt;/m:r&gt;&lt;/m:e&gt;&lt;/m:d&gt;&lt;m:r&gt;&lt;w:rPr&gt;&lt;w:rFonts w:ascii=&quot;Cambria Math&quot; w:h-ansi=&quot;Cambria Math&quot;/&gt;&lt;wx:font wx:val=&quot;Cambria Math&quot;/&gt;&lt;w:i/&gt;&lt;/w:rPr&gt;&lt;m:t&gt; ,&lt;/m:t&gt;&lt;/m:r&gt;&lt;/m:oMath&gt;&lt;/m:oMathPara&gt;&lt;/w:p&gt;&lt;w:sectPr wsp:rsidR=&quot;00000000&quot; wsp:rsidRPr=&quot;00167CA4&quot;&gt;&lt;w:pgSz w:w=&quot;12240&quot; w:h=&quot;15840&quot;/&gt;&lt;w:pgMar w:top=&quot;1134&quot; w:right=&quot;850&quot; w:bottom=&quot;1134&quot; w:left=&quot;1701&quot; w:header=&quot;720&quot; w:footer=&quot;720&quot; w:gutter=&quot;0&quot;/&gt;&lt;w:cols w:space=&quot;720&quot;/&gt;&lt;/w:sectPr&gt;&lt;/wx:sect&gt;&lt;/w:body&gt;&lt;/w:wordDocument&gt;">
                  <v:imagedata r:id="rId30" o:title="" chromakey="white"/>
                </v:shape>
              </w:pict>
            </w:r>
          </w:p>
        </w:tc>
        <w:tc>
          <w:tcPr>
            <w:tcW w:w="1241" w:type="dxa"/>
            <w:shd w:val="clear" w:color="auto" w:fill="auto"/>
            <w:vAlign w:val="center"/>
          </w:tcPr>
          <w:p w14:paraId="21400BBF" w14:textId="77777777" w:rsidR="00082862" w:rsidRPr="00F87A8C" w:rsidRDefault="00082862" w:rsidP="00F87A8C">
            <w:pPr>
              <w:ind w:firstLine="0"/>
              <w:jc w:val="center"/>
              <w:rPr>
                <w:rFonts w:eastAsia="Times New Roman"/>
              </w:rPr>
            </w:pPr>
            <w:r w:rsidRPr="00CE2CED">
              <w:rPr>
                <w:rFonts w:eastAsia="Times New Roman"/>
              </w:rPr>
              <w:t>(2)</w:t>
            </w:r>
          </w:p>
        </w:tc>
      </w:tr>
    </w:tbl>
    <w:p w14:paraId="34B0125A" w14:textId="77777777" w:rsidR="00082862" w:rsidRPr="00F87A8C" w:rsidRDefault="009064FD" w:rsidP="0088417F">
      <w:pPr>
        <w:rPr>
          <w:rFonts w:eastAsia="Times New Roman"/>
        </w:rPr>
      </w:pPr>
      <w:r w:rsidRPr="00F87A8C">
        <w:rPr>
          <w:rFonts w:eastAsia="Times New Roman"/>
        </w:rPr>
        <w:t xml:space="preserve">Таким образом, для того, чтобы найти образец в строке с помощью нечеткого поиска, необходимо ограничить </w:t>
      </w:r>
      <w:r w:rsidRPr="00F87A8C">
        <w:rPr>
          <w:rFonts w:ascii="Cambria Math" w:eastAsia="Times New Roman" w:hAnsi="Cambria Math" w:cs="Cambria Math"/>
        </w:rPr>
        <w:t xml:space="preserve">𝑠 </w:t>
      </w:r>
      <w:r w:rsidRPr="00F87A8C">
        <w:rPr>
          <w:rFonts w:eastAsia="Times New Roman"/>
        </w:rPr>
        <w:t>каким-то числом</w:t>
      </w:r>
      <w:r w:rsidRPr="00F87A8C">
        <w:rPr>
          <w:rFonts w:ascii="Cambria Math" w:eastAsia="Times New Roman" w:hAnsi="Cambria Math" w:cs="Cambria Math"/>
        </w:rPr>
        <w:t xml:space="preserve"> </w:t>
      </w:r>
      <w:r w:rsidR="00F87A8C" w:rsidRPr="00D9119F">
        <w:rPr>
          <w:rFonts w:eastAsia="Times New Roman"/>
        </w:rPr>
        <w:fldChar w:fldCharType="begin"/>
      </w:r>
      <w:r w:rsidR="00F87A8C" w:rsidRPr="00D9119F">
        <w:rPr>
          <w:rFonts w:eastAsia="Times New Roman"/>
        </w:rPr>
        <w:instrText xml:space="preserve"> QUOTE </w:instrText>
      </w:r>
      <w:r w:rsidR="00936153">
        <w:rPr>
          <w:position w:val="-27"/>
        </w:rPr>
        <w:pict w14:anchorId="0463D8C6">
          <v:shape id="_x0000_i1086"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1693C&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693C&quot; wsp:rsidP=&quot;0081693C&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7"/>
        </w:rPr>
        <w:pict w14:anchorId="057FE02D">
          <v:shape id="_x0000_i1087"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1693C&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693C&quot; wsp:rsidP=&quot;0081693C&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fldChar w:fldCharType="end"/>
      </w:r>
      <w:r w:rsidRPr="00F87A8C">
        <w:rPr>
          <w:rFonts w:eastAsia="Times New Roman"/>
        </w:rPr>
        <w:t xml:space="preserve">, рассчитать для каждого найденного образца в предполагаемой окрестности (т. е. последовательно, для каждого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15C7D353">
          <v:shape id="_x0000_i1088" type="#_x0000_t75" style="width:7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2EB8&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2EB8&quot; wsp:rsidP=&quot;00592EB8&quot;&gt;&lt;m:oMathPara&gt;&lt;m:oMath&gt;&lt;m:r&gt;&lt;w:rPr&gt;&lt;w:rFonts w:ascii=&quot;Cambria Math&quot; w:fareast=&quot;Times New Roman&quot; w:h-ansi=&quot;Cambria Math&quot; w:cs=&quot;Cambria Math&quot;/&gt;&lt;wx:font wx:val=&quot;Cambria Math&quot;/&gt;&lt;w:i/&gt;&lt;/w:rPr&gt;&lt;m:t&gt;e &lt;/m:t&gt;&lt;/m:r&gt;&lt;m:r&gt;&lt;w:rPr&gt;&lt;w:rFonts w:ascii=&quot;Cambria Math&quot; w:fareast=&quot;Times New Roman&quot; w:h-ansi=&quot;Cambria Math&quot;/&gt;&lt;wx:font wx:val=&quot;Cambria Math&quot;/&gt;&lt;w:i/&gt;&lt;/w:rPr&gt;&lt;m:t&gt;= 1,2,3,вЂ¦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2"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2E02DABD">
          <v:shape id="_x0000_i1089" type="#_x0000_t75" style="width:7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2EB8&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2EB8&quot; wsp:rsidP=&quot;00592EB8&quot;&gt;&lt;m:oMathPara&gt;&lt;m:oMath&gt;&lt;m:r&gt;&lt;w:rPr&gt;&lt;w:rFonts w:ascii=&quot;Cambria Math&quot; w:fareast=&quot;Times New Roman&quot; w:h-ansi=&quot;Cambria Math&quot; w:cs=&quot;Cambria Math&quot;/&gt;&lt;wx:font wx:val=&quot;Cambria Math&quot;/&gt;&lt;w:i/&gt;&lt;/w:rPr&gt;&lt;m:t&gt;e &lt;/m:t&gt;&lt;/m:r&gt;&lt;m:r&gt;&lt;w:rPr&gt;&lt;w:rFonts w:ascii=&quot;Cambria Math&quot; w:fareast=&quot;Times New Roman&quot; w:h-ansi=&quot;Cambria Math&quot;/&gt;&lt;wx:font wx:val=&quot;Cambria Math&quot;/&gt;&lt;w:i/&gt;&lt;/w:rPr&gt;&lt;m:t&gt;= 1,2,3,вЂ¦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2" o:title="" chromakey="white"/>
          </v:shape>
        </w:pict>
      </w:r>
      <w:r w:rsidR="00F87A8C" w:rsidRPr="00D9119F">
        <w:rPr>
          <w:rFonts w:eastAsia="Times New Roman"/>
        </w:rPr>
        <w:fldChar w:fldCharType="end"/>
      </w:r>
      <w:r w:rsidRPr="00F87A8C">
        <w:rPr>
          <w:rFonts w:eastAsia="Times New Roman"/>
        </w:rPr>
        <w:t xml:space="preserve">, ограничить область поиска левой и правой границей)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3E8E585B">
          <v:shape id="_x0000_i1090"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60408&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60408&quot; wsp:rsidP=&quot;00260408&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75E070C6">
          <v:shape id="_x0000_i1091"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60408&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60408&quot; wsp:rsidP=&quot;00260408&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fldChar w:fldCharType="end"/>
      </w:r>
      <w:r w:rsidRPr="00F87A8C">
        <w:rPr>
          <w:rFonts w:eastAsia="Times New Roman"/>
        </w:rPr>
        <w:t xml:space="preserve"> по формуле (</w:t>
      </w:r>
      <w:r w:rsidR="001E5C60" w:rsidRPr="00F87A8C">
        <w:rPr>
          <w:rFonts w:eastAsia="Times New Roman"/>
        </w:rPr>
        <w:t>1</w:t>
      </w:r>
      <w:r w:rsidRPr="00F87A8C">
        <w:rPr>
          <w:rFonts w:eastAsia="Times New Roman"/>
        </w:rPr>
        <w:t>). Выбрать лучшее вхождение с минимальным</w:t>
      </w:r>
      <w:r w:rsidRPr="00F87A8C">
        <w:rPr>
          <w:rFonts w:ascii="Cambria Math" w:eastAsia="Times New Roman" w:hAnsi="Cambria Math" w:cs="Cambria Math"/>
        </w:rPr>
        <w:t xml:space="preserve">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3E535457">
          <v:shape id="_x0000_i1092"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396D&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396D&quot; wsp:rsidP=&quot;003F396D&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1DD7638D">
          <v:shape id="_x0000_i1093"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396D&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396D&quot; wsp:rsidP=&quot;003F396D&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fldChar w:fldCharType="end"/>
      </w:r>
      <w:r w:rsidRPr="00F87A8C">
        <w:rPr>
          <w:rFonts w:eastAsia="Times New Roman"/>
        </w:rPr>
        <w:t>.</w:t>
      </w:r>
    </w:p>
    <w:p w14:paraId="61BCE76D" w14:textId="77777777" w:rsidR="001E5C60" w:rsidRPr="00F87A8C" w:rsidRDefault="001E5C60" w:rsidP="0088417F">
      <w:pPr>
        <w:rPr>
          <w:rFonts w:eastAsia="Times New Roman"/>
        </w:rPr>
      </w:pPr>
      <w:r w:rsidRPr="00F87A8C">
        <w:rPr>
          <w:rFonts w:eastAsia="Times New Roman"/>
        </w:rPr>
        <w:t xml:space="preserve">Поскольку априорной информации о том, каким числом </w:t>
      </w:r>
      <w:r w:rsidR="00F87A8C" w:rsidRPr="00D9119F">
        <w:rPr>
          <w:rFonts w:eastAsia="Times New Roman"/>
        </w:rPr>
        <w:fldChar w:fldCharType="begin"/>
      </w:r>
      <w:r w:rsidR="00F87A8C" w:rsidRPr="00D9119F">
        <w:rPr>
          <w:rFonts w:eastAsia="Times New Roman"/>
        </w:rPr>
        <w:instrText xml:space="preserve"> QUOTE </w:instrText>
      </w:r>
      <w:r w:rsidR="00936153">
        <w:rPr>
          <w:position w:val="-27"/>
        </w:rPr>
        <w:pict w14:anchorId="6B12D8CF">
          <v:shape id="_x0000_i1094"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5AE2&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65AE2&quot; wsp:rsidP=&quot;00765AE2&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7"/>
        </w:rPr>
        <w:pict w14:anchorId="4D146D11">
          <v:shape id="_x0000_i1095"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5AE2&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65AE2&quot; wsp:rsidP=&quot;00765AE2&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fldChar w:fldCharType="end"/>
      </w:r>
      <w:r w:rsidRPr="00F87A8C">
        <w:rPr>
          <w:rFonts w:eastAsia="Times New Roman"/>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23A9065C">
          <v:shape id="_x0000_i1096"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03B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03BC&quot; wsp:rsidP=&quot;007703BC&quot;&gt;&lt;m:oMathPara&gt;&lt;m:oMath&gt;&lt;m:r&gt;&lt;w:rPr&gt;&lt;w:rFonts w:ascii=&quot;Cambria Math&quot; w:fareast=&quot;Times New Roman&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2665C174">
          <v:shape id="_x0000_i1097"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03B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03BC&quot; wsp:rsidP=&quot;007703BC&quot;&gt;&lt;m:oMathPara&gt;&lt;m:oMath&gt;&lt;m:r&gt;&lt;w:rPr&gt;&lt;w:rFonts w:ascii=&quot;Cambria Math&quot; w:fareast=&quot;Times New Roman&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D9119F">
        <w:rPr>
          <w:rFonts w:eastAsia="Times New Roman"/>
        </w:rPr>
        <w:fldChar w:fldCharType="end"/>
      </w:r>
      <w:r w:rsidRPr="00F87A8C">
        <w:rPr>
          <w:rFonts w:eastAsia="Times New Roman"/>
        </w:rPr>
        <w:t xml:space="preserve"> по формуле (1) и взять это значение как </w:t>
      </w:r>
      <w:r w:rsidR="00F87A8C" w:rsidRPr="00D9119F">
        <w:rPr>
          <w:rFonts w:eastAsia="Times New Roman"/>
        </w:rPr>
        <w:fldChar w:fldCharType="begin"/>
      </w:r>
      <w:r w:rsidR="00F87A8C" w:rsidRPr="00D9119F">
        <w:rPr>
          <w:rFonts w:eastAsia="Times New Roman"/>
        </w:rPr>
        <w:instrText xml:space="preserve"> QUOTE </w:instrText>
      </w:r>
      <w:r w:rsidR="00936153">
        <w:rPr>
          <w:position w:val="-27"/>
        </w:rPr>
        <w:pict w14:anchorId="28BB444D">
          <v:shape id="_x0000_i1098"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11AF&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711AF&quot; wsp:rsidP=&quot;003711AF&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7"/>
        </w:rPr>
        <w:pict w14:anchorId="33380A8D">
          <v:shape id="_x0000_i1099"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11AF&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711AF&quot; wsp:rsidP=&quot;003711AF&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fldChar w:fldCharType="end"/>
      </w:r>
      <w:r w:rsidRPr="00F87A8C">
        <w:rPr>
          <w:rFonts w:eastAsia="Times New Roman"/>
        </w:rPr>
        <w:t>.</w:t>
      </w:r>
    </w:p>
    <w:p w14:paraId="27072D8C" w14:textId="77777777" w:rsidR="001E5C60" w:rsidRPr="00F87A8C" w:rsidRDefault="003355DA" w:rsidP="00B25E9E">
      <w:pPr>
        <w:pStyle w:val="Heading4"/>
        <w:rPr>
          <w:lang w:val="en-US"/>
        </w:rPr>
      </w:pPr>
      <w:bookmarkStart w:id="93" w:name="_Ref419760203"/>
      <w:r w:rsidRPr="00F87A8C">
        <w:t>Применение дельты с допущением ошибок</w:t>
      </w:r>
      <w:bookmarkEnd w:id="93"/>
    </w:p>
    <w:p w14:paraId="596B0B61" w14:textId="77777777"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14:paraId="7AA078ED" w14:textId="77777777" w:rsidR="003355DA" w:rsidRPr="00DA302D" w:rsidRDefault="003355DA" w:rsidP="003355DA">
      <w:r w:rsidRPr="003355DA">
        <w:lastRenderedPageBreak/>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A8453C">
        <w:t>4</w:t>
      </w:r>
      <w:r w:rsidR="00DA302D">
        <w:rPr>
          <w:lang w:val="en-US"/>
        </w:rPr>
        <w:fldChar w:fldCharType="end"/>
      </w:r>
      <w:r w:rsidR="00DA302D">
        <w:t>)</w:t>
      </w:r>
      <w:r w:rsidR="00DA302D" w:rsidRPr="00DA302D">
        <w:rPr>
          <w:vertAlign w:val="subscript"/>
        </w:rPr>
        <w:t>.</w:t>
      </w:r>
    </w:p>
    <w:p w14:paraId="794C237D" w14:textId="77777777" w:rsidR="003355DA" w:rsidRDefault="003355DA" w:rsidP="003355DA">
      <w:pPr>
        <w:pStyle w:val="TableCaption"/>
      </w:pPr>
      <w:bookmarkStart w:id="94" w:name="_Ref419752952"/>
      <w:r w:rsidRPr="00CE2CED">
        <w:t xml:space="preserve">Таблица </w:t>
      </w:r>
      <w:fldSimple w:instr=" SEQ Таблица \* ARABIC ">
        <w:r w:rsidR="00A8453C">
          <w:rPr>
            <w:noProof/>
          </w:rPr>
          <w:t>4</w:t>
        </w:r>
      </w:fldSimple>
      <w:bookmarkEnd w:id="94"/>
      <w:r w:rsidRPr="00CE2CED">
        <w:t xml:space="preserve"> — </w:t>
      </w:r>
      <w:r w:rsidRPr="00CE2CED">
        <w:rPr>
          <w:noProof/>
        </w:rPr>
        <w:t>Различные версии текста для первого и второго писателе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7336"/>
      </w:tblGrid>
      <w:tr w:rsidR="003355DA" w:rsidRPr="00F87A8C" w14:paraId="45244E68" w14:textId="77777777" w:rsidTr="00F87A8C">
        <w:tc>
          <w:tcPr>
            <w:tcW w:w="2518" w:type="dxa"/>
            <w:shd w:val="clear" w:color="auto" w:fill="auto"/>
          </w:tcPr>
          <w:p w14:paraId="78FA7B4D" w14:textId="77777777" w:rsidR="003355DA" w:rsidRPr="00F87A8C" w:rsidRDefault="003355DA" w:rsidP="003355DA">
            <w:pPr>
              <w:pStyle w:val="a1"/>
            </w:pPr>
            <w:r w:rsidRPr="00F87A8C">
              <w:t>Версия текста</w:t>
            </w:r>
          </w:p>
        </w:tc>
        <w:tc>
          <w:tcPr>
            <w:tcW w:w="7336" w:type="dxa"/>
            <w:shd w:val="clear" w:color="auto" w:fill="auto"/>
          </w:tcPr>
          <w:p w14:paraId="3C5933C8" w14:textId="77777777" w:rsidR="003355DA" w:rsidRPr="00F87A8C" w:rsidRDefault="003355DA" w:rsidP="003355DA">
            <w:pPr>
              <w:pStyle w:val="a1"/>
            </w:pPr>
            <w:r w:rsidRPr="00F87A8C">
              <w:t>Текст</w:t>
            </w:r>
          </w:p>
        </w:tc>
      </w:tr>
      <w:tr w:rsidR="003355DA" w:rsidRPr="0046168B" w14:paraId="655CD512" w14:textId="77777777" w:rsidTr="00F87A8C">
        <w:tc>
          <w:tcPr>
            <w:tcW w:w="2518" w:type="dxa"/>
            <w:shd w:val="clear" w:color="auto" w:fill="auto"/>
          </w:tcPr>
          <w:p w14:paraId="1CE0C1F4" w14:textId="77777777" w:rsidR="003355DA" w:rsidRPr="00F87A8C" w:rsidRDefault="003355DA" w:rsidP="00F87A8C">
            <w:pPr>
              <w:ind w:firstLine="0"/>
              <w:jc w:val="center"/>
              <w:rPr>
                <w:lang w:val="en-US"/>
              </w:rPr>
            </w:pPr>
            <w:r w:rsidRPr="00F87A8C">
              <w:rPr>
                <w:lang w:val="en-US"/>
              </w:rPr>
              <w:t>V</w:t>
            </w:r>
            <w:r w:rsidRPr="00F87A8C">
              <w:rPr>
                <w:vertAlign w:val="subscript"/>
                <w:lang w:val="en-US"/>
              </w:rPr>
              <w:t>1</w:t>
            </w:r>
          </w:p>
        </w:tc>
        <w:tc>
          <w:tcPr>
            <w:tcW w:w="7336" w:type="dxa"/>
            <w:shd w:val="clear" w:color="auto" w:fill="auto"/>
          </w:tcPr>
          <w:p w14:paraId="757D5CC5" w14:textId="77777777" w:rsidR="003355DA" w:rsidRPr="00F87A8C" w:rsidRDefault="003355DA" w:rsidP="003355DA">
            <w:pPr>
              <w:pStyle w:val="a2"/>
              <w:rPr>
                <w:rFonts w:ascii="Courier New" w:hAnsi="Courier New" w:cs="Courier New"/>
                <w:lang w:val="en-US"/>
              </w:rPr>
            </w:pPr>
            <w:r w:rsidRPr="00F87A8C">
              <w:rPr>
                <w:rFonts w:ascii="Courier New" w:hAnsi="Courier New" w:cs="Courier New"/>
                <w:lang w:val="en-US"/>
              </w:rPr>
              <w:t>The computer's old processor chip.</w:t>
            </w:r>
          </w:p>
        </w:tc>
      </w:tr>
      <w:tr w:rsidR="003355DA" w:rsidRPr="0046168B" w14:paraId="0012DECB" w14:textId="77777777" w:rsidTr="00F87A8C">
        <w:tc>
          <w:tcPr>
            <w:tcW w:w="2518" w:type="dxa"/>
            <w:shd w:val="clear" w:color="auto" w:fill="auto"/>
          </w:tcPr>
          <w:p w14:paraId="3566F5C5" w14:textId="77777777" w:rsidR="003355DA" w:rsidRPr="00F87A8C" w:rsidRDefault="003355DA" w:rsidP="00F87A8C">
            <w:pPr>
              <w:ind w:firstLine="0"/>
              <w:jc w:val="center"/>
              <w:rPr>
                <w:lang w:val="en-US"/>
              </w:rPr>
            </w:pPr>
            <w:r w:rsidRPr="00F87A8C">
              <w:rPr>
                <w:lang w:val="en-US"/>
              </w:rPr>
              <w:t>V</w:t>
            </w:r>
            <w:r w:rsidRPr="00F87A8C">
              <w:rPr>
                <w:vertAlign w:val="subscript"/>
                <w:lang w:val="en-US"/>
              </w:rPr>
              <w:t>2</w:t>
            </w:r>
          </w:p>
        </w:tc>
        <w:tc>
          <w:tcPr>
            <w:tcW w:w="7336" w:type="dxa"/>
            <w:shd w:val="clear" w:color="auto" w:fill="auto"/>
          </w:tcPr>
          <w:p w14:paraId="49EF656D" w14:textId="77777777" w:rsidR="003355DA" w:rsidRPr="00F87A8C" w:rsidRDefault="003355DA" w:rsidP="003355DA">
            <w:pPr>
              <w:pStyle w:val="a2"/>
              <w:rPr>
                <w:rFonts w:ascii="Courier New" w:hAnsi="Courier New" w:cs="Courier New"/>
                <w:lang w:val="en-US"/>
              </w:rPr>
            </w:pPr>
            <w:r w:rsidRPr="00F87A8C">
              <w:rPr>
                <w:rFonts w:ascii="Courier New" w:hAnsi="Courier New" w:cs="Courier New"/>
                <w:lang w:val="en-US"/>
              </w:rPr>
              <w:t>The computer's new processor chip.</w:t>
            </w:r>
          </w:p>
        </w:tc>
      </w:tr>
      <w:tr w:rsidR="003355DA" w:rsidRPr="0046168B" w14:paraId="09A4470B" w14:textId="77777777" w:rsidTr="00F87A8C">
        <w:tc>
          <w:tcPr>
            <w:tcW w:w="2518" w:type="dxa"/>
            <w:shd w:val="clear" w:color="auto" w:fill="auto"/>
          </w:tcPr>
          <w:p w14:paraId="6EF9BD34" w14:textId="77777777" w:rsidR="003355DA" w:rsidRPr="00F87A8C" w:rsidRDefault="003355DA" w:rsidP="00F87A8C">
            <w:pPr>
              <w:ind w:firstLine="0"/>
              <w:jc w:val="center"/>
              <w:rPr>
                <w:b/>
                <w:lang w:val="en-US"/>
              </w:rPr>
            </w:pPr>
            <w:r w:rsidRPr="00F87A8C">
              <w:rPr>
                <w:b/>
                <w:lang w:val="en-US"/>
              </w:rPr>
              <w:t>V</w:t>
            </w:r>
            <w:r w:rsidR="00DA302D" w:rsidRPr="00F87A8C">
              <w:rPr>
                <w:b/>
                <w:vertAlign w:val="subscript"/>
                <w:lang w:val="en-US"/>
              </w:rPr>
              <w:t>1</w:t>
            </w:r>
          </w:p>
        </w:tc>
        <w:tc>
          <w:tcPr>
            <w:tcW w:w="7336" w:type="dxa"/>
            <w:shd w:val="clear" w:color="auto" w:fill="auto"/>
          </w:tcPr>
          <w:p w14:paraId="7DDC5B37" w14:textId="77777777" w:rsidR="003355DA" w:rsidRPr="00F87A8C" w:rsidRDefault="003355DA" w:rsidP="003355DA">
            <w:pPr>
              <w:pStyle w:val="a2"/>
              <w:rPr>
                <w:rFonts w:ascii="Courier New" w:hAnsi="Courier New" w:cs="Courier New"/>
                <w:lang w:val="en-US"/>
              </w:rPr>
            </w:pPr>
            <w:r w:rsidRPr="00F87A8C">
              <w:rPr>
                <w:rFonts w:ascii="Courier New" w:hAnsi="Courier New" w:cs="Courier New"/>
                <w:lang w:val="en-US"/>
              </w:rPr>
              <w:t>The server's odd coprocessor chip.</w:t>
            </w:r>
          </w:p>
        </w:tc>
      </w:tr>
    </w:tbl>
    <w:p w14:paraId="7E46206C" w14:textId="77777777" w:rsidR="009440AD" w:rsidRPr="00FE7914" w:rsidRDefault="009440AD" w:rsidP="003355DA">
      <w:pPr>
        <w:rPr>
          <w:lang w:val="en-US"/>
        </w:rPr>
      </w:pPr>
    </w:p>
    <w:p w14:paraId="6356CE9C" w14:textId="77777777"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14:paraId="14412EC9" w14:textId="77777777"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14:paraId="23AC8F04" w14:textId="77777777"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14:paraId="2DF7568F" w14:textId="77777777"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A8453C">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14:paraId="04C07815" w14:textId="77777777" w:rsidR="00DA302D" w:rsidRPr="00DA302D" w:rsidRDefault="00DA302D" w:rsidP="00DA302D">
      <w:pPr>
        <w:pStyle w:val="TableCaption"/>
      </w:pPr>
      <w:bookmarkStart w:id="95" w:name="_Ref419753320"/>
      <w:r w:rsidRPr="002B70EF">
        <w:t xml:space="preserve">Таблица </w:t>
      </w:r>
      <w:fldSimple w:instr=" SEQ Таблица \* ARABIC ">
        <w:r w:rsidR="00A8453C">
          <w:rPr>
            <w:noProof/>
          </w:rPr>
          <w:t>5</w:t>
        </w:r>
      </w:fldSimple>
      <w:bookmarkEnd w:id="95"/>
      <w:r w:rsidRPr="002B70EF">
        <w:t xml:space="preserve"> — Результат нечеткого поиска для второго писател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627"/>
      </w:tblGrid>
      <w:tr w:rsidR="00DA302D" w:rsidRPr="00F87A8C" w14:paraId="489BDA16" w14:textId="77777777" w:rsidTr="00F87A8C">
        <w:tc>
          <w:tcPr>
            <w:tcW w:w="3227" w:type="dxa"/>
            <w:shd w:val="clear" w:color="auto" w:fill="auto"/>
          </w:tcPr>
          <w:p w14:paraId="66CB5FB8" w14:textId="77777777" w:rsidR="00DA302D" w:rsidRPr="00F87A8C" w:rsidRDefault="00DA302D" w:rsidP="00F87A8C">
            <w:pPr>
              <w:pStyle w:val="a2"/>
              <w:jc w:val="center"/>
            </w:pPr>
            <w:r w:rsidRPr="00F87A8C">
              <w:t xml:space="preserve">Искомая подстрока </w:t>
            </w:r>
            <w:r w:rsidR="00F87A8C" w:rsidRPr="00F87A8C">
              <w:fldChar w:fldCharType="begin"/>
            </w:r>
            <w:r w:rsidR="00F87A8C" w:rsidRPr="00F87A8C">
              <w:instrText xml:space="preserve"> QUOTE </w:instrText>
            </w:r>
            <w:r w:rsidR="00936153">
              <w:rPr>
                <w:position w:val="-20"/>
              </w:rPr>
              <w:pict w14:anchorId="07F98F21">
                <v:shape id="_x0000_i1100"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E60F5&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60F5&quot; wsp:rsidP=&quot;002E60F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instrText xml:space="preserve"> </w:instrText>
            </w:r>
            <w:r w:rsidR="00F87A8C" w:rsidRPr="00F87A8C">
              <w:fldChar w:fldCharType="separate"/>
            </w:r>
            <w:r w:rsidR="00936153">
              <w:rPr>
                <w:position w:val="-20"/>
              </w:rPr>
              <w:pict w14:anchorId="0BF4988B">
                <v:shape id="_x0000_i1101"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E60F5&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60F5&quot; wsp:rsidP=&quot;002E60F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fldChar w:fldCharType="end"/>
            </w:r>
            <w:r w:rsidR="00841465" w:rsidRPr="00F87A8C">
              <w:t xml:space="preserve"> </w:t>
            </w:r>
            <w:r w:rsidRPr="00F87A8C">
              <w:t>для первого фрагмента</w:t>
            </w:r>
          </w:p>
        </w:tc>
        <w:tc>
          <w:tcPr>
            <w:tcW w:w="6627" w:type="dxa"/>
            <w:shd w:val="clear" w:color="auto" w:fill="auto"/>
          </w:tcPr>
          <w:p w14:paraId="2324087C" w14:textId="77777777" w:rsidR="00DA302D" w:rsidRPr="00F87A8C" w:rsidRDefault="00DA302D" w:rsidP="00DA302D">
            <w:pPr>
              <w:pStyle w:val="a2"/>
              <w:rPr>
                <w:rFonts w:ascii="Courier New" w:hAnsi="Courier New" w:cs="Courier New"/>
              </w:rPr>
            </w:pPr>
            <w:r w:rsidRPr="00F87A8C">
              <w:rPr>
                <w:rFonts w:ascii="Courier New" w:hAnsi="Courier New" w:cs="Courier New"/>
              </w:rPr>
              <w:t xml:space="preserve">     puter's old process </w:t>
            </w:r>
          </w:p>
          <w:p w14:paraId="38665371" w14:textId="77777777" w:rsidR="00DA302D" w:rsidRPr="00F87A8C" w:rsidRDefault="00DA302D" w:rsidP="00DA302D">
            <w:pPr>
              <w:pStyle w:val="a2"/>
              <w:rPr>
                <w:rFonts w:ascii="Courier New" w:hAnsi="Courier New" w:cs="Courier New"/>
              </w:rPr>
            </w:pPr>
          </w:p>
        </w:tc>
      </w:tr>
      <w:tr w:rsidR="00DA302D" w:rsidRPr="0046168B" w14:paraId="6AD31375" w14:textId="77777777" w:rsidTr="00F87A8C">
        <w:tc>
          <w:tcPr>
            <w:tcW w:w="3227" w:type="dxa"/>
            <w:shd w:val="clear" w:color="auto" w:fill="auto"/>
          </w:tcPr>
          <w:p w14:paraId="1E0A5523" w14:textId="77777777" w:rsidR="00DA302D" w:rsidRPr="00F87A8C" w:rsidRDefault="00DA302D" w:rsidP="00F87A8C">
            <w:pPr>
              <w:pStyle w:val="a2"/>
              <w:jc w:val="center"/>
            </w:pPr>
            <w:r w:rsidRPr="00F87A8C">
              <w:t xml:space="preserve">Текст </w:t>
            </w:r>
            <w:r w:rsidRPr="00F87A8C">
              <w:rPr>
                <w:b/>
              </w:rPr>
              <w:t>V</w:t>
            </w:r>
            <w:r w:rsidRPr="00F87A8C">
              <w:rPr>
                <w:b/>
                <w:vertAlign w:val="subscript"/>
              </w:rPr>
              <w:t>1</w:t>
            </w:r>
            <w:r w:rsidRPr="00F87A8C">
              <w:t xml:space="preserve"> в котором производится поиск</w:t>
            </w:r>
          </w:p>
        </w:tc>
        <w:tc>
          <w:tcPr>
            <w:tcW w:w="6627" w:type="dxa"/>
            <w:shd w:val="clear" w:color="auto" w:fill="auto"/>
          </w:tcPr>
          <w:p w14:paraId="0D70DCB6" w14:textId="77777777" w:rsidR="00DA302D" w:rsidRPr="00F87A8C" w:rsidRDefault="00DA302D" w:rsidP="00DA302D">
            <w:pPr>
              <w:pStyle w:val="a2"/>
              <w:rPr>
                <w:rFonts w:ascii="Courier New" w:hAnsi="Courier New" w:cs="Courier New"/>
                <w:lang w:val="en-US"/>
              </w:rPr>
            </w:pPr>
            <w:r w:rsidRPr="00F87A8C">
              <w:rPr>
                <w:rFonts w:ascii="Courier New" w:hAnsi="Courier New" w:cs="Courier New"/>
                <w:lang w:val="en-US"/>
              </w:rPr>
              <w:t xml:space="preserve">The server's odd coprocessor chip. </w:t>
            </w:r>
          </w:p>
          <w:p w14:paraId="3DCFE00C" w14:textId="77777777" w:rsidR="00DA302D" w:rsidRPr="00F87A8C" w:rsidRDefault="00DA302D" w:rsidP="00DA302D">
            <w:pPr>
              <w:pStyle w:val="a2"/>
              <w:rPr>
                <w:rFonts w:ascii="Courier New" w:hAnsi="Courier New" w:cs="Courier New"/>
                <w:lang w:val="en-US"/>
              </w:rPr>
            </w:pPr>
          </w:p>
        </w:tc>
      </w:tr>
      <w:tr w:rsidR="00DA302D" w:rsidRPr="00F87A8C" w14:paraId="69763589" w14:textId="77777777" w:rsidTr="00F87A8C">
        <w:tc>
          <w:tcPr>
            <w:tcW w:w="3227" w:type="dxa"/>
            <w:shd w:val="clear" w:color="auto" w:fill="auto"/>
          </w:tcPr>
          <w:p w14:paraId="3E9E6D4F" w14:textId="77777777" w:rsidR="00DA302D" w:rsidRPr="00F87A8C" w:rsidRDefault="00DA302D" w:rsidP="00F87A8C">
            <w:pPr>
              <w:pStyle w:val="a2"/>
              <w:jc w:val="center"/>
            </w:pPr>
            <w:r w:rsidRPr="00F87A8C">
              <w:t>Результат поиска (</w:t>
            </w:r>
            <w:r w:rsidR="00F87A8C" w:rsidRPr="00F87A8C">
              <w:fldChar w:fldCharType="begin"/>
            </w:r>
            <w:r w:rsidR="00F87A8C" w:rsidRPr="00F87A8C">
              <w:instrText xml:space="preserve"> QUOTE </w:instrText>
            </w:r>
            <w:r w:rsidR="00936153">
              <w:rPr>
                <w:position w:val="-20"/>
              </w:rPr>
              <w:pict w14:anchorId="418CBEC6">
                <v:shape id="_x0000_i1102" type="#_x0000_t75" style="width:28.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473&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81473&quot; wsp:rsidP=&quot;00A81473&quot;&gt;&lt;m:oMathPara&gt;&lt;m:oMath&gt;&lt;m:r&gt;&lt;w:rPr&gt;&lt;w:rFonts w:ascii=&quot;Cambria Math&quot; w:h-ansi=&quot;Cambria Math&quot;/&gt;&lt;wx:font wx:val=&quot;Cambria Math&quot;/&gt;&lt;w:i/&gt;&lt;w:lang w:val=&quot;EN-US&quot;/&gt;&lt;/w:rPr&gt;&lt;m:t&gt;e&lt;/m:t&gt;&lt;/m:r&gt;&lt;m:r&gt;&lt;w:rPr&gt;&lt;w:rFonts w:ascii=&quot;Cambria Math&quot; w:h-ansi=&quot;Cambria Math&quot;/&gt;&lt;wx:font wx:val=&quot;Cambria Math&quot;/&gt;&lt;w:i/&gt;&lt;/w:rPr&gt;&lt;m:t&gt;=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5" o:title="" chromakey="white"/>
                </v:shape>
              </w:pict>
            </w:r>
            <w:r w:rsidR="00F87A8C" w:rsidRPr="00F87A8C">
              <w:instrText xml:space="preserve"> </w:instrText>
            </w:r>
            <w:r w:rsidR="00F87A8C" w:rsidRPr="00F87A8C">
              <w:fldChar w:fldCharType="separate"/>
            </w:r>
            <w:r w:rsidR="00936153">
              <w:rPr>
                <w:position w:val="-20"/>
              </w:rPr>
              <w:pict w14:anchorId="4F7F8733">
                <v:shape id="_x0000_i1103" type="#_x0000_t75" style="width:28.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473&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81473&quot; wsp:rsidP=&quot;00A81473&quot;&gt;&lt;m:oMathPara&gt;&lt;m:oMath&gt;&lt;m:r&gt;&lt;w:rPr&gt;&lt;w:rFonts w:ascii=&quot;Cambria Math&quot; w:h-ansi=&quot;Cambria Math&quot;/&gt;&lt;wx:font wx:val=&quot;Cambria Math&quot;/&gt;&lt;w:i/&gt;&lt;w:lang w:val=&quot;EN-US&quot;/&gt;&lt;/w:rPr&gt;&lt;m:t&gt;e&lt;/m:t&gt;&lt;/m:r&gt;&lt;m:r&gt;&lt;w:rPr&gt;&lt;w:rFonts w:ascii=&quot;Cambria Math&quot; w:h-ansi=&quot;Cambria Math&quot;/&gt;&lt;wx:font wx:val=&quot;Cambria Math&quot;/&gt;&lt;w:i/&gt;&lt;/w:rPr&gt;&lt;m:t&gt;=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5" o:title="" chromakey="white"/>
                </v:shape>
              </w:pict>
            </w:r>
            <w:r w:rsidR="00F87A8C" w:rsidRPr="00F87A8C">
              <w:fldChar w:fldCharType="end"/>
            </w:r>
            <w:r w:rsidRPr="00F87A8C">
              <w:t>)</w:t>
            </w:r>
          </w:p>
        </w:tc>
        <w:tc>
          <w:tcPr>
            <w:tcW w:w="6627" w:type="dxa"/>
            <w:shd w:val="clear" w:color="auto" w:fill="auto"/>
          </w:tcPr>
          <w:p w14:paraId="5ED448A3" w14:textId="77777777" w:rsidR="00DA302D" w:rsidRPr="00F87A8C" w:rsidRDefault="00DA302D" w:rsidP="00DA302D">
            <w:pPr>
              <w:pStyle w:val="a2"/>
              <w:rPr>
                <w:rFonts w:ascii="Courier New" w:hAnsi="Courier New" w:cs="Courier New"/>
              </w:rPr>
            </w:pPr>
            <w:r w:rsidRPr="00F87A8C">
              <w:rPr>
                <w:rFonts w:ascii="Courier New" w:hAnsi="Courier New" w:cs="Courier New"/>
              </w:rPr>
              <w:t xml:space="preserve">--------10000000000000000000000000 </w:t>
            </w:r>
          </w:p>
          <w:p w14:paraId="10F3865C" w14:textId="77777777" w:rsidR="00DA302D" w:rsidRPr="00F87A8C" w:rsidRDefault="00DA302D" w:rsidP="00DA302D">
            <w:pPr>
              <w:pStyle w:val="a2"/>
              <w:rPr>
                <w:rFonts w:ascii="Courier New" w:hAnsi="Courier New" w:cs="Courier New"/>
              </w:rPr>
            </w:pPr>
          </w:p>
        </w:tc>
      </w:tr>
      <w:tr w:rsidR="00DA302D" w:rsidRPr="00F87A8C" w14:paraId="2EE63EF6" w14:textId="77777777" w:rsidTr="00F87A8C">
        <w:tc>
          <w:tcPr>
            <w:tcW w:w="3227" w:type="dxa"/>
            <w:shd w:val="clear" w:color="auto" w:fill="auto"/>
          </w:tcPr>
          <w:p w14:paraId="76F0B8DC" w14:textId="77777777" w:rsidR="00DA302D" w:rsidRPr="00F87A8C" w:rsidRDefault="00DA302D" w:rsidP="00F87A8C">
            <w:pPr>
              <w:pStyle w:val="a2"/>
              <w:jc w:val="center"/>
            </w:pPr>
            <w:r w:rsidRPr="00F87A8C">
              <w:t>Найденный фрагмент</w:t>
            </w:r>
            <w:r w:rsidR="00841465" w:rsidRPr="00F87A8C">
              <w:t xml:space="preserve"> </w:t>
            </w:r>
            <w:r w:rsidR="00F87A8C" w:rsidRPr="00F87A8C">
              <w:fldChar w:fldCharType="begin"/>
            </w:r>
            <w:r w:rsidR="00F87A8C" w:rsidRPr="00F87A8C">
              <w:instrText xml:space="preserve"> QUOTE </w:instrText>
            </w:r>
            <w:r w:rsidR="00936153">
              <w:rPr>
                <w:position w:val="-20"/>
              </w:rPr>
              <w:pict w14:anchorId="6A727E20">
                <v:shape id="_x0000_i1104"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C227A&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C227A&quot; wsp:rsidP=&quot;000C227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instrText xml:space="preserve"> </w:instrText>
            </w:r>
            <w:r w:rsidR="00F87A8C" w:rsidRPr="00F87A8C">
              <w:fldChar w:fldCharType="separate"/>
            </w:r>
            <w:r w:rsidR="00936153">
              <w:rPr>
                <w:position w:val="-20"/>
              </w:rPr>
              <w:pict w14:anchorId="455D8038">
                <v:shape id="_x0000_i1105"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C227A&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C227A&quot; wsp:rsidP=&quot;000C227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fldChar w:fldCharType="end"/>
            </w:r>
            <w:r w:rsidRPr="00F87A8C">
              <w:t xml:space="preserve"> в тексте </w:t>
            </w:r>
            <w:r w:rsidRPr="00F87A8C">
              <w:rPr>
                <w:b/>
              </w:rPr>
              <w:t>V</w:t>
            </w:r>
            <w:r w:rsidRPr="00F87A8C">
              <w:rPr>
                <w:b/>
                <w:vertAlign w:val="subscript"/>
              </w:rPr>
              <w:t>1</w:t>
            </w:r>
          </w:p>
        </w:tc>
        <w:tc>
          <w:tcPr>
            <w:tcW w:w="6627" w:type="dxa"/>
            <w:shd w:val="clear" w:color="auto" w:fill="auto"/>
          </w:tcPr>
          <w:p w14:paraId="0BF0C5F0" w14:textId="77777777" w:rsidR="00DA302D" w:rsidRPr="00F87A8C" w:rsidRDefault="00DA302D" w:rsidP="00DA302D">
            <w:pPr>
              <w:pStyle w:val="a2"/>
              <w:rPr>
                <w:rFonts w:ascii="Courier New" w:hAnsi="Courier New" w:cs="Courier New"/>
              </w:rPr>
            </w:pPr>
            <w:r w:rsidRPr="00F87A8C">
              <w:rPr>
                <w:rFonts w:ascii="Courier New" w:hAnsi="Courier New" w:cs="Courier New"/>
              </w:rPr>
              <w:tab/>
              <w:t xml:space="preserve">   er's odd coprocesso</w:t>
            </w:r>
          </w:p>
        </w:tc>
      </w:tr>
    </w:tbl>
    <w:p w14:paraId="520A34BD" w14:textId="77777777" w:rsidR="009440AD" w:rsidRDefault="009440AD" w:rsidP="003355DA"/>
    <w:p w14:paraId="6C961A8A" w14:textId="77777777" w:rsidR="00DA302D" w:rsidRPr="00E207C9" w:rsidRDefault="00DA302D" w:rsidP="003355DA">
      <w:r w:rsidRPr="00DA302D">
        <w:lastRenderedPageBreak/>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w:r w:rsidR="00F87A8C" w:rsidRPr="00F87A8C">
        <w:fldChar w:fldCharType="begin"/>
      </w:r>
      <w:r w:rsidR="00F87A8C" w:rsidRPr="00F87A8C">
        <w:instrText xml:space="preserve"> QUOTE </w:instrText>
      </w:r>
      <w:r w:rsidR="00936153">
        <w:rPr>
          <w:position w:val="-23"/>
        </w:rPr>
        <w:pict w14:anchorId="2F0CC215">
          <v:shape id="_x0000_i1106"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41E5&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41E5&quot; wsp:rsidP=&quot;00AC41E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F87A8C">
        <w:instrText xml:space="preserve"> </w:instrText>
      </w:r>
      <w:r w:rsidR="00F87A8C" w:rsidRPr="00F87A8C">
        <w:fldChar w:fldCharType="separate"/>
      </w:r>
      <w:r w:rsidR="00936153">
        <w:rPr>
          <w:position w:val="-23"/>
        </w:rPr>
        <w:pict w14:anchorId="177E5C06">
          <v:shape id="_x0000_i1107"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41E5&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41E5&quot; wsp:rsidP=&quot;00AC41E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F87A8C">
        <w:fldChar w:fldCharType="end"/>
      </w:r>
      <w:r w:rsidR="00841465" w:rsidRPr="00841465">
        <w:t xml:space="preserve"> </w:t>
      </w:r>
      <w:r w:rsidRPr="00DA302D">
        <w:t>имеет индекс 6, а в</w:t>
      </w:r>
      <w:r w:rsidR="00841465" w:rsidRPr="00841465">
        <w:t xml:space="preserve"> </w:t>
      </w:r>
      <w:r w:rsidR="00F87A8C" w:rsidRPr="00F87A8C">
        <w:fldChar w:fldCharType="begin"/>
      </w:r>
      <w:r w:rsidR="00F87A8C" w:rsidRPr="00F87A8C">
        <w:instrText xml:space="preserve"> QUOTE </w:instrText>
      </w:r>
      <w:r w:rsidR="00936153">
        <w:rPr>
          <w:position w:val="-23"/>
        </w:rPr>
        <w:pict w14:anchorId="659D1517">
          <v:shape id="_x0000_i1108"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2603&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92603&quot; wsp:rsidP=&quot;00392603&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F87A8C">
        <w:instrText xml:space="preserve"> </w:instrText>
      </w:r>
      <w:r w:rsidR="00F87A8C" w:rsidRPr="00F87A8C">
        <w:fldChar w:fldCharType="separate"/>
      </w:r>
      <w:r w:rsidR="00936153">
        <w:rPr>
          <w:position w:val="-23"/>
        </w:rPr>
        <w:pict w14:anchorId="563EF510">
          <v:shape id="_x0000_i1109"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2603&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92603&quot; wsp:rsidP=&quot;00392603&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F87A8C">
        <w:fldChar w:fldCharType="end"/>
      </w:r>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w:r w:rsidR="00F87A8C" w:rsidRPr="00F87A8C">
        <w:rPr>
          <w:rFonts w:ascii="Cambria Math" w:hAnsi="Cambria Math" w:cs="Cambria Math"/>
        </w:rPr>
        <w:fldChar w:fldCharType="begin"/>
      </w:r>
      <w:r w:rsidR="00F87A8C" w:rsidRPr="002B70EF">
        <w:rPr>
          <w:rFonts w:ascii="Cambria Math" w:hAnsi="Cambria Math" w:cs="Cambria Math"/>
        </w:rPr>
        <w:instrText xml:space="preserve"> QUOTE </w:instrText>
      </w:r>
      <w:r w:rsidR="00936153">
        <w:rPr>
          <w:position w:val="-23"/>
        </w:rPr>
        <w:pict w14:anchorId="484C3B42">
          <v:shape id="_x0000_i1110"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2AED&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2AED&quot; wsp:rsidP=&quot;00882AED&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2B70EF">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3"/>
        </w:rPr>
        <w:pict w14:anchorId="2F8A21A7">
          <v:shape id="_x0000_i1111"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2AED&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2AED&quot; wsp:rsidP=&quot;00882AED&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F87A8C">
        <w:rPr>
          <w:rFonts w:ascii="Cambria Math" w:hAnsi="Cambria Math" w:cs="Cambria Math"/>
        </w:rPr>
        <w:fldChar w:fldCharType="end"/>
      </w:r>
      <w:r w:rsidR="00841465" w:rsidRPr="00841465">
        <w:rPr>
          <w:rFonts w:ascii="Cambria Math" w:hAnsi="Cambria Math" w:cs="Cambria Math"/>
        </w:rPr>
        <w:t xml:space="preserve"> </w:t>
      </w:r>
      <w:r w:rsidRPr="00DA302D">
        <w:t>и</w:t>
      </w:r>
      <w:r w:rsidR="00841465" w:rsidRPr="00841465">
        <w:t xml:space="preserve"> </w:t>
      </w:r>
      <w:r w:rsidR="00F87A8C" w:rsidRPr="00F87A8C">
        <w:rPr>
          <w:rFonts w:ascii="Cambria Math" w:hAnsi="Cambria Math" w:cs="Cambria Math"/>
        </w:rPr>
        <w:fldChar w:fldCharType="begin"/>
      </w:r>
      <w:r w:rsidR="00F87A8C" w:rsidRPr="002B70EF">
        <w:rPr>
          <w:rFonts w:ascii="Cambria Math" w:hAnsi="Cambria Math" w:cs="Cambria Math"/>
        </w:rPr>
        <w:instrText xml:space="preserve"> QUOTE </w:instrText>
      </w:r>
      <w:r w:rsidR="00936153">
        <w:rPr>
          <w:position w:val="-23"/>
        </w:rPr>
        <w:pict w14:anchorId="6139D2DE">
          <v:shape id="_x0000_i1112"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5471&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B5471&quot; wsp:rsidP=&quot;008B5471&quot;&gt;&lt;m:oMathPara&gt;&lt;m:oMath&gt;&lt;m:r&gt;&lt;w:rPr&gt;&lt;w:rFonts w:ascii=&quot;Cambria Math&quot; w:h-ansi=&quot;Cambria Math&quot; w:cs=&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2B70EF">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3"/>
        </w:rPr>
        <w:pict w14:anchorId="025B6844">
          <v:shape id="_x0000_i1113"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5471&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B5471&quot; wsp:rsidP=&quot;008B5471&quot;&gt;&lt;m:oMathPara&gt;&lt;m:oMath&gt;&lt;m:r&gt;&lt;w:rPr&gt;&lt;w:rFonts w:ascii=&quot;Cambria Math&quot; w:h-ansi=&quot;Cambria Math&quot; w:cs=&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F87A8C">
        <w:rPr>
          <w:rFonts w:ascii="Cambria Math" w:hAnsi="Cambria Math" w:cs="Cambria Math"/>
        </w:rPr>
        <w:fldChar w:fldCharType="end"/>
      </w:r>
      <w:r w:rsidR="00841465" w:rsidRPr="00841465">
        <w:rPr>
          <w:rFonts w:ascii="Cambria Math" w:hAnsi="Cambria Math" w:cs="Cambria Math"/>
        </w:rPr>
        <w:t xml:space="preserve"> </w:t>
      </w:r>
      <w:r w:rsidRPr="00DA302D">
        <w:t>(</w:t>
      </w:r>
      <w:r w:rsidR="00841465">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A8453C">
        <w:t>6</w:t>
      </w:r>
      <w:r w:rsidR="00E207C9">
        <w:fldChar w:fldCharType="end"/>
      </w:r>
      <w:r w:rsidR="00E207C9">
        <w:t>.</w:t>
      </w:r>
    </w:p>
    <w:p w14:paraId="5584FED7" w14:textId="77777777" w:rsidR="00841465" w:rsidRPr="00E97B08" w:rsidRDefault="00841465" w:rsidP="00841465">
      <w:pPr>
        <w:pStyle w:val="TableCaption"/>
      </w:pPr>
      <w:bookmarkStart w:id="96" w:name="_Ref419754477"/>
      <w:r w:rsidRPr="002B70EF">
        <w:t xml:space="preserve">Таблица </w:t>
      </w:r>
      <w:fldSimple w:instr=" SEQ Таблица \* ARABIC ">
        <w:r w:rsidR="00A8453C">
          <w:rPr>
            <w:noProof/>
          </w:rPr>
          <w:t>6</w:t>
        </w:r>
      </w:fldSimple>
      <w:bookmarkEnd w:id="96"/>
      <w:r w:rsidRPr="002B70EF">
        <w:t xml:space="preserve"> — </w:t>
      </w:r>
      <w:r w:rsidR="00E97B08" w:rsidRPr="002B70EF">
        <w:t xml:space="preserve">Посимвольная разница между </w:t>
      </w:r>
      <w:r w:rsidR="00F87A8C" w:rsidRPr="002B70EF">
        <w:fldChar w:fldCharType="begin"/>
      </w:r>
      <w:r w:rsidR="00F87A8C" w:rsidRPr="002B70EF">
        <w:instrText xml:space="preserve"> QUOTE </w:instrText>
      </w:r>
      <w:r w:rsidR="00936153">
        <w:rPr>
          <w:position w:val="-6"/>
        </w:rPr>
        <w:pict w14:anchorId="07BBB579">
          <v:shape id="_x0000_i1114" type="#_x0000_t75" style="width: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727&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727&quot; wsp:rsidP=&quot;003C4727&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9" o:title="" chromakey="white"/>
          </v:shape>
        </w:pict>
      </w:r>
      <w:r w:rsidR="00F87A8C" w:rsidRPr="002B70EF">
        <w:instrText xml:space="preserve"> </w:instrText>
      </w:r>
      <w:r w:rsidR="00F87A8C" w:rsidRPr="002B70EF">
        <w:fldChar w:fldCharType="separate"/>
      </w:r>
      <w:r w:rsidR="00936153">
        <w:rPr>
          <w:position w:val="-6"/>
        </w:rPr>
        <w:pict w14:anchorId="472DA259">
          <v:shape id="_x0000_i1115" type="#_x0000_t75" style="width: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727&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727&quot; wsp:rsidP=&quot;003C4727&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9" o:title="" chromakey="white"/>
          </v:shape>
        </w:pict>
      </w:r>
      <w:r w:rsidR="00F87A8C" w:rsidRPr="002B70EF">
        <w:fldChar w:fldCharType="end"/>
      </w:r>
      <w:r w:rsidR="00E97B08" w:rsidRPr="002B70EF">
        <w:t xml:space="preserve"> и </w:t>
      </w:r>
      <w:r w:rsidR="00F87A8C" w:rsidRPr="002B70EF">
        <w:fldChar w:fldCharType="begin"/>
      </w:r>
      <w:r w:rsidR="00F87A8C" w:rsidRPr="002B70EF">
        <w:instrText xml:space="preserve"> QUOTE </w:instrText>
      </w:r>
      <w:r w:rsidR="00936153">
        <w:rPr>
          <w:position w:val="-6"/>
        </w:rPr>
        <w:pict w14:anchorId="3CBA146D">
          <v:shape id="_x0000_i1116" type="#_x0000_t75" style="width:9.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21453&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21453&quot; wsp:rsidP=&quot;00121453&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0" o:title="" chromakey="white"/>
          </v:shape>
        </w:pict>
      </w:r>
      <w:r w:rsidR="00F87A8C" w:rsidRPr="002B70EF">
        <w:instrText xml:space="preserve"> </w:instrText>
      </w:r>
      <w:r w:rsidR="00F87A8C" w:rsidRPr="002B70EF">
        <w:fldChar w:fldCharType="separate"/>
      </w:r>
      <w:r w:rsidR="00936153">
        <w:rPr>
          <w:position w:val="-6"/>
        </w:rPr>
        <w:pict w14:anchorId="49AE7DED">
          <v:shape id="_x0000_i1117" type="#_x0000_t75" style="width:9.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21453&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21453&quot; wsp:rsidP=&quot;00121453&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0" o:title="" chromakey="white"/>
          </v:shape>
        </w:pict>
      </w:r>
      <w:r w:rsidR="00F87A8C" w:rsidRPr="002B70EF">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7"/>
        <w:gridCol w:w="4927"/>
      </w:tblGrid>
      <w:tr w:rsidR="00841465" w:rsidRPr="00F87A8C" w14:paraId="34EE40F8" w14:textId="77777777" w:rsidTr="00F87A8C">
        <w:tc>
          <w:tcPr>
            <w:tcW w:w="4927" w:type="dxa"/>
            <w:shd w:val="clear" w:color="auto" w:fill="auto"/>
          </w:tcPr>
          <w:p w14:paraId="6A316EB8" w14:textId="77777777" w:rsidR="00841465" w:rsidRPr="00F87A8C" w:rsidRDefault="00841465" w:rsidP="00F87A8C">
            <w:pPr>
              <w:pStyle w:val="a2"/>
              <w:jc w:val="center"/>
            </w:pPr>
            <w:r w:rsidRPr="00F87A8C">
              <w:t xml:space="preserve">Искомая подстрока </w:t>
            </w:r>
            <w:r w:rsidR="00F87A8C" w:rsidRPr="00F87A8C">
              <w:fldChar w:fldCharType="begin"/>
            </w:r>
            <w:r w:rsidR="00F87A8C" w:rsidRPr="00F87A8C">
              <w:instrText xml:space="preserve"> QUOTE </w:instrText>
            </w:r>
            <w:r w:rsidR="00936153">
              <w:rPr>
                <w:position w:val="-20"/>
              </w:rPr>
              <w:pict w14:anchorId="4621CF41">
                <v:shape id="_x0000_i11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54CD&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354CD&quot; wsp:rsidP=&quot;009354CD&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instrText xml:space="preserve"> </w:instrText>
            </w:r>
            <w:r w:rsidR="00F87A8C" w:rsidRPr="00F87A8C">
              <w:fldChar w:fldCharType="separate"/>
            </w:r>
            <w:r w:rsidR="00936153">
              <w:rPr>
                <w:position w:val="-20"/>
              </w:rPr>
              <w:pict w14:anchorId="1A18C882">
                <v:shape id="_x0000_i1119"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54CD&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354CD&quot; wsp:rsidP=&quot;009354CD&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fldChar w:fldCharType="end"/>
            </w:r>
            <w:r w:rsidRPr="00F87A8C">
              <w:t xml:space="preserve"> для первого фрагменты дельты </w:t>
            </w:r>
            <w:r w:rsidRPr="00F87A8C">
              <w:rPr>
                <w:rFonts w:ascii="Cambria Math" w:hAnsi="Cambria Math" w:cs="Cambria Math"/>
              </w:rPr>
              <w:t>𝛥</w:t>
            </w:r>
          </w:p>
        </w:tc>
        <w:tc>
          <w:tcPr>
            <w:tcW w:w="4927" w:type="dxa"/>
            <w:shd w:val="clear" w:color="auto" w:fill="auto"/>
          </w:tcPr>
          <w:p w14:paraId="05718946" w14:textId="77777777" w:rsidR="00841465" w:rsidRPr="00F87A8C" w:rsidRDefault="00841465" w:rsidP="00F87A8C">
            <w:pPr>
              <w:pStyle w:val="Default"/>
              <w:jc w:val="both"/>
            </w:pPr>
            <w:r w:rsidRPr="00F87A8C">
              <w:t xml:space="preserve">puter's old process </w:t>
            </w:r>
          </w:p>
          <w:p w14:paraId="6FAC02A4" w14:textId="77777777" w:rsidR="00841465" w:rsidRPr="00F87A8C" w:rsidRDefault="00841465" w:rsidP="00F87A8C">
            <w:pPr>
              <w:ind w:firstLine="0"/>
              <w:rPr>
                <w:sz w:val="24"/>
                <w:szCs w:val="24"/>
              </w:rPr>
            </w:pPr>
          </w:p>
        </w:tc>
      </w:tr>
      <w:tr w:rsidR="00841465" w:rsidRPr="00F87A8C" w14:paraId="27BD6AE2" w14:textId="77777777" w:rsidTr="00F87A8C">
        <w:tc>
          <w:tcPr>
            <w:tcW w:w="4927" w:type="dxa"/>
            <w:shd w:val="clear" w:color="auto" w:fill="auto"/>
          </w:tcPr>
          <w:p w14:paraId="333F3972" w14:textId="77777777" w:rsidR="00841465" w:rsidRPr="00F87A8C" w:rsidRDefault="00841465" w:rsidP="00F87A8C">
            <w:pPr>
              <w:pStyle w:val="a2"/>
              <w:jc w:val="center"/>
            </w:pPr>
            <w:r w:rsidRPr="00F87A8C">
              <w:t>Найденный фрагмент</w:t>
            </w:r>
            <w:r w:rsidRPr="00F87A8C">
              <w:rPr>
                <w:rFonts w:ascii="Cambria Math" w:hAnsi="Cambria Math" w:cs="Cambria Math"/>
              </w:rPr>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936153">
              <w:rPr>
                <w:position w:val="-20"/>
              </w:rPr>
              <w:pict w14:anchorId="43D0D92D">
                <v:shape id="_x0000_i1120"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768B7&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68B7&quot; wsp:rsidP=&quot;00C768B7&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936153">
              <w:rPr>
                <w:position w:val="-20"/>
              </w:rPr>
              <w:pict w14:anchorId="3E2864CC">
                <v:shape id="_x0000_i1121"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768B7&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68B7&quot; wsp:rsidP=&quot;00C768B7&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rPr>
                <w:rFonts w:ascii="Cambria Math" w:hAnsi="Cambria Math" w:cs="Cambria Math"/>
              </w:rPr>
              <w:fldChar w:fldCharType="end"/>
            </w:r>
            <w:r w:rsidRPr="00F87A8C">
              <w:rPr>
                <w:rFonts w:ascii="Cambria Math" w:hAnsi="Cambria Math" w:cs="Cambria Math"/>
              </w:rPr>
              <w:t xml:space="preserve"> </w:t>
            </w:r>
            <w:r w:rsidRPr="00F87A8C">
              <w:t xml:space="preserve">в тексте </w:t>
            </w:r>
            <w:r w:rsidRPr="00F87A8C">
              <w:rPr>
                <w:b/>
              </w:rPr>
              <w:t>V</w:t>
            </w:r>
            <w:r w:rsidRPr="00F87A8C">
              <w:rPr>
                <w:b/>
                <w:vertAlign w:val="subscript"/>
              </w:rPr>
              <w:t>1</w:t>
            </w:r>
          </w:p>
        </w:tc>
        <w:tc>
          <w:tcPr>
            <w:tcW w:w="4927" w:type="dxa"/>
            <w:shd w:val="clear" w:color="auto" w:fill="auto"/>
          </w:tcPr>
          <w:p w14:paraId="1B8B8B9B" w14:textId="77777777" w:rsidR="00841465" w:rsidRPr="00F87A8C" w:rsidRDefault="00841465" w:rsidP="00F87A8C">
            <w:pPr>
              <w:pStyle w:val="Default"/>
              <w:jc w:val="both"/>
            </w:pPr>
            <w:r w:rsidRPr="00F87A8C">
              <w:t xml:space="preserve">er's odd coprocesso </w:t>
            </w:r>
          </w:p>
          <w:p w14:paraId="53776DD5" w14:textId="77777777" w:rsidR="00841465" w:rsidRPr="00F87A8C" w:rsidRDefault="00841465" w:rsidP="00F87A8C">
            <w:pPr>
              <w:ind w:firstLine="0"/>
              <w:rPr>
                <w:sz w:val="24"/>
                <w:szCs w:val="24"/>
              </w:rPr>
            </w:pPr>
          </w:p>
        </w:tc>
      </w:tr>
      <w:tr w:rsidR="00841465" w:rsidRPr="00F87A8C" w14:paraId="4604EFC7" w14:textId="77777777" w:rsidTr="00F87A8C">
        <w:tc>
          <w:tcPr>
            <w:tcW w:w="4927" w:type="dxa"/>
            <w:shd w:val="clear" w:color="auto" w:fill="auto"/>
          </w:tcPr>
          <w:p w14:paraId="28BA2629" w14:textId="77777777" w:rsidR="00841465" w:rsidRPr="00F87A8C" w:rsidRDefault="00841465" w:rsidP="00F87A8C">
            <w:pPr>
              <w:pStyle w:val="a2"/>
              <w:jc w:val="center"/>
            </w:pPr>
            <w:r w:rsidRPr="00F87A8C">
              <w:t xml:space="preserve">Посимвольная разница между </w:t>
            </w:r>
            <w:r w:rsidRPr="00F87A8C">
              <w:rPr>
                <w:rFonts w:ascii="Cambria Math" w:hAnsi="Cambria Math" w:cs="Cambria Math"/>
              </w:rPr>
              <w:t xml:space="preserve">ℎ </w:t>
            </w:r>
            <w:r w:rsidRPr="00F87A8C">
              <w:t xml:space="preserve">и </w:t>
            </w:r>
            <w:r w:rsidR="00F87A8C" w:rsidRPr="00F87A8C">
              <w:fldChar w:fldCharType="begin"/>
            </w:r>
            <w:r w:rsidR="00F87A8C" w:rsidRPr="00F87A8C">
              <w:instrText xml:space="preserve"> QUOTE </w:instrText>
            </w:r>
            <w:r w:rsidR="00936153">
              <w:rPr>
                <w:position w:val="-20"/>
              </w:rPr>
              <w:pict w14:anchorId="2EAFAA98">
                <v:shape id="_x0000_i1122"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202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202A&quot; wsp:rsidP=&quot;0052202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instrText xml:space="preserve"> </w:instrText>
            </w:r>
            <w:r w:rsidR="00F87A8C" w:rsidRPr="00F87A8C">
              <w:fldChar w:fldCharType="separate"/>
            </w:r>
            <w:r w:rsidR="00936153">
              <w:rPr>
                <w:position w:val="-20"/>
              </w:rPr>
              <w:pict w14:anchorId="243063CF">
                <v:shape id="_x0000_i1123"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202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202A&quot; wsp:rsidP=&quot;0052202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fldChar w:fldCharType="end"/>
            </w:r>
          </w:p>
        </w:tc>
        <w:tc>
          <w:tcPr>
            <w:tcW w:w="4927" w:type="dxa"/>
            <w:shd w:val="clear" w:color="auto" w:fill="auto"/>
          </w:tcPr>
          <w:p w14:paraId="0856C65E" w14:textId="77777777" w:rsidR="00841465" w:rsidRPr="00F87A8C" w:rsidRDefault="00841465" w:rsidP="00F87A8C">
            <w:pPr>
              <w:pStyle w:val="Default"/>
              <w:jc w:val="both"/>
            </w:pPr>
            <w:r w:rsidRPr="00F87A8C">
              <w:rPr>
                <w:strike/>
              </w:rPr>
              <w:t>put</w:t>
            </w:r>
            <w:r w:rsidRPr="00F87A8C">
              <w:t>er's o</w:t>
            </w:r>
            <w:r w:rsidRPr="00F87A8C">
              <w:rPr>
                <w:strike/>
              </w:rPr>
              <w:t>l</w:t>
            </w:r>
            <w:r w:rsidRPr="00F87A8C">
              <w:rPr>
                <w:u w:val="single"/>
              </w:rPr>
              <w:t>d</w:t>
            </w:r>
            <w:r w:rsidRPr="00F87A8C">
              <w:t xml:space="preserve">d </w:t>
            </w:r>
            <w:r w:rsidRPr="00F87A8C">
              <w:rPr>
                <w:u w:val="single"/>
              </w:rPr>
              <w:t>co</w:t>
            </w:r>
            <w:r w:rsidRPr="00F87A8C">
              <w:t>process</w:t>
            </w:r>
            <w:r w:rsidRPr="00F87A8C">
              <w:rPr>
                <w:u w:val="single"/>
              </w:rPr>
              <w:t>o</w:t>
            </w:r>
            <w:r w:rsidRPr="00F87A8C">
              <w:t xml:space="preserve"> </w:t>
            </w:r>
          </w:p>
          <w:p w14:paraId="0404C4F7" w14:textId="77777777" w:rsidR="00841465" w:rsidRPr="00F87A8C" w:rsidRDefault="00841465" w:rsidP="00F87A8C">
            <w:pPr>
              <w:ind w:firstLine="0"/>
              <w:rPr>
                <w:sz w:val="24"/>
                <w:szCs w:val="24"/>
              </w:rPr>
            </w:pPr>
          </w:p>
        </w:tc>
      </w:tr>
    </w:tbl>
    <w:p w14:paraId="466F7A09" w14:textId="77777777" w:rsidR="009440AD" w:rsidRDefault="009440AD" w:rsidP="00E97B08"/>
    <w:p w14:paraId="3DA995D1" w14:textId="77777777"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A8453C">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14:paraId="2DE55801" w14:textId="77777777" w:rsidR="00AC23A3" w:rsidRDefault="00513698" w:rsidP="00E9784D">
      <w:r w:rsidRPr="00513698">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14:paraId="526DF97A" w14:textId="77777777" w:rsidR="00E9784D" w:rsidRDefault="00E9784D" w:rsidP="00E9784D">
      <w:pPr>
        <w:pStyle w:val="Heading3"/>
      </w:pPr>
      <w:bookmarkStart w:id="97" w:name="_Toc419817839"/>
      <w:bookmarkStart w:id="98" w:name="_Toc420524501"/>
      <w:bookmarkStart w:id="99" w:name="_Toc420770077"/>
      <w:r>
        <w:lastRenderedPageBreak/>
        <w:t>Ограничения модифицированного алгоритма</w:t>
      </w:r>
      <w:bookmarkEnd w:id="97"/>
      <w:bookmarkEnd w:id="98"/>
      <w:bookmarkEnd w:id="99"/>
    </w:p>
    <w:p w14:paraId="6008925D" w14:textId="77777777"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14:paraId="43E3D9D8" w14:textId="77777777"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14:paraId="17290811" w14:textId="77777777" w:rsidR="00E9784D" w:rsidRDefault="00E9784D" w:rsidP="00A87617">
      <w:pPr>
        <w:pStyle w:val="Heading4"/>
      </w:pPr>
      <w:bookmarkStart w:id="100" w:name="_Toc419817840"/>
      <w:r>
        <w:t xml:space="preserve">Вторая модификация стратегии </w:t>
      </w:r>
      <w:r w:rsidRPr="006448D2">
        <w:t>«копирование — изменение — слияние»</w:t>
      </w:r>
      <w:bookmarkEnd w:id="100"/>
    </w:p>
    <w:p w14:paraId="1C272A6D" w14:textId="77777777" w:rsidR="00ED419C" w:rsidRDefault="00ED419C" w:rsidP="00ED419C">
      <w:r>
        <w:t>Чтобы решить проблемы первого модифицированного алгоритма было разработано оригинальное решение.</w:t>
      </w:r>
    </w:p>
    <w:p w14:paraId="25935E8F" w14:textId="77777777"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14:paraId="219F47F4" w14:textId="77777777" w:rsidR="00E9784D" w:rsidRDefault="00ED419C" w:rsidP="00ED419C">
      <w:r>
        <w:lastRenderedPageBreak/>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14:paraId="7698115C" w14:textId="77777777" w:rsidR="00ED419C" w:rsidRDefault="00ED419C" w:rsidP="00ED419C">
      <w:pPr>
        <w:pStyle w:val="a0"/>
      </w:pPr>
      <w:r>
        <w:t>Централизованный алгоритм;</w:t>
      </w:r>
    </w:p>
    <w:p w14:paraId="42DEFFB1" w14:textId="77777777" w:rsidR="00ED419C" w:rsidRDefault="00ED419C" w:rsidP="00ED419C">
      <w:pPr>
        <w:pStyle w:val="a0"/>
      </w:pPr>
      <w:r>
        <w:t>Распределенный алгоритм;</w:t>
      </w:r>
    </w:p>
    <w:p w14:paraId="0003FA27" w14:textId="77777777" w:rsidR="00ED419C" w:rsidRDefault="00ED419C" w:rsidP="00ED419C">
      <w:pPr>
        <w:pStyle w:val="a0"/>
      </w:pPr>
      <w:r>
        <w:t>Алгоритм макерного кольца.</w:t>
      </w:r>
    </w:p>
    <w:p w14:paraId="33A05D45" w14:textId="77777777" w:rsidR="00ED419C" w:rsidRDefault="00ED419C" w:rsidP="00ED419C">
      <w:r w:rsidRPr="002B70EF">
        <w:rPr>
          <w:i/>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14:paraId="2A26F543" w14:textId="77777777" w:rsidR="00ED419C" w:rsidRDefault="00ED419C" w:rsidP="00ED419C">
      <w:r w:rsidRPr="002B70EF">
        <w:rPr>
          <w:i/>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14:paraId="339BE0CC" w14:textId="77777777" w:rsidR="00ED419C" w:rsidRDefault="00ED419C" w:rsidP="009440AD">
      <w:r w:rsidRPr="002B70EF">
        <w:rPr>
          <w:i/>
        </w:rPr>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A8453C">
        <w:t>4</w:t>
      </w:r>
      <w:r w:rsidR="00DF6DDB">
        <w:fldChar w:fldCharType="end"/>
      </w:r>
      <w:r w:rsidR="009440AD">
        <w:t>.</w:t>
      </w:r>
    </w:p>
    <w:p w14:paraId="7E0BBEF2" w14:textId="77777777" w:rsidR="00ED419C" w:rsidRDefault="0046168B" w:rsidP="00ED419C">
      <w:pPr>
        <w:keepNext/>
        <w:jc w:val="center"/>
      </w:pPr>
      <w:r>
        <w:rPr>
          <w:noProof/>
          <w:lang w:eastAsia="ru-RU"/>
        </w:rPr>
        <w:lastRenderedPageBreak/>
        <w:pict w14:anchorId="6F71C6D3">
          <v:shape id="Picture 1" o:spid="_x0000_i1124" type="#_x0000_t75" style="width:216.75pt;height:238.5pt;visibility:visible">
            <v:imagedata r:id="rId41" o:title="" croptop="32508f" cropright="22782f"/>
          </v:shape>
        </w:pict>
      </w:r>
    </w:p>
    <w:p w14:paraId="23A94164" w14:textId="77777777" w:rsidR="00ED419C" w:rsidRDefault="00ED419C" w:rsidP="00ED419C">
      <w:pPr>
        <w:pStyle w:val="Caption"/>
      </w:pPr>
      <w:bookmarkStart w:id="101" w:name="_Ref419759588"/>
      <w:r w:rsidRPr="002B70EF">
        <w:t xml:space="preserve">Рисунок </w:t>
      </w:r>
      <w:fldSimple w:instr=" SEQ Рисунок \* ARABIC ">
        <w:r w:rsidR="00A8453C">
          <w:rPr>
            <w:noProof/>
          </w:rPr>
          <w:t>4</w:t>
        </w:r>
      </w:fldSimple>
      <w:bookmarkEnd w:id="101"/>
      <w:r w:rsidRPr="002B70EF">
        <w:t xml:space="preserve"> — </w:t>
      </w:r>
      <w:r w:rsidRPr="002B70EF">
        <w:rPr>
          <w:noProof/>
        </w:rPr>
        <w:t>Пример маркерного кольца, состоящего из четырех компьютеров</w:t>
      </w:r>
    </w:p>
    <w:p w14:paraId="2F3E51C0" w14:textId="77777777" w:rsidR="00ED419C" w:rsidRDefault="00ED419C" w:rsidP="00ED419C"/>
    <w:p w14:paraId="04D303FA" w14:textId="77777777"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14:paraId="2E4C3D67" w14:textId="77777777"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14:paraId="3DDC5902" w14:textId="77777777" w:rsidR="00DF6DDB" w:rsidRDefault="00DF6DDB" w:rsidP="00DF6DDB">
      <w:r>
        <w:t>Распределенный алгоритм требует наличия полной упорядоченности событий в системе. Это вносит дополнительную сложность в реализации.</w:t>
      </w:r>
    </w:p>
    <w:p w14:paraId="494F6B3B" w14:textId="77777777" w:rsidR="00DF6DDB" w:rsidRDefault="00DF6DDB" w:rsidP="00DF6DDB">
      <w:r>
        <w:lastRenderedPageBreak/>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14:paraId="06D1978B" w14:textId="77777777" w:rsidR="00DF6DDB" w:rsidRPr="002B70EF" w:rsidRDefault="009440AD" w:rsidP="00DF6DDB">
      <w:pPr>
        <w:rPr>
          <w:i/>
        </w:rPr>
      </w:pPr>
      <w:r w:rsidRPr="002B70EF">
        <w:rPr>
          <w:i/>
        </w:rPr>
        <w:t>Конструктивное у</w:t>
      </w:r>
      <w:r w:rsidR="00DF6DDB" w:rsidRPr="002B70EF">
        <w:rPr>
          <w:i/>
        </w:rPr>
        <w:t>лучшение первого модифицированного алгоритма.</w:t>
      </w:r>
    </w:p>
    <w:p w14:paraId="31AF728F" w14:textId="77777777"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w:r w:rsidR="00F87A8C" w:rsidRPr="00F87A8C">
        <w:fldChar w:fldCharType="begin"/>
      </w:r>
      <w:r w:rsidR="00F87A8C" w:rsidRPr="00F87A8C">
        <w:instrText xml:space="preserve"> QUOTE </w:instrText>
      </w:r>
      <w:r w:rsidR="00936153">
        <w:rPr>
          <w:position w:val="-23"/>
        </w:rPr>
        <w:pict w14:anchorId="7AE5898E">
          <v:shape id="_x0000_i1125"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B3DE3&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B3DE3&quot; wsp:rsidP=&quot;002B3DE3&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936153">
        <w:rPr>
          <w:position w:val="-23"/>
        </w:rPr>
        <w:pict w14:anchorId="52DB04FF">
          <v:shape id="_x0000_i112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B3DE3&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B3DE3&quot; wsp:rsidP=&quot;002B3DE3&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тот, который видит и редактирует пользователь) и текст, являющийся последней синхронизированной версией </w:t>
      </w:r>
      <w:r w:rsidR="00F87A8C" w:rsidRPr="00F87A8C">
        <w:fldChar w:fldCharType="begin"/>
      </w:r>
      <w:r w:rsidR="00F87A8C" w:rsidRPr="00F87A8C">
        <w:instrText xml:space="preserve"> QUOTE </w:instrText>
      </w:r>
      <w:r w:rsidR="00936153">
        <w:rPr>
          <w:position w:val="-23"/>
        </w:rPr>
        <w:pict w14:anchorId="375B8095">
          <v:shape id="_x0000_i1127"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3A30&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C3A30&quot; wsp:rsidP=&quot;007C3A3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instrText xml:space="preserve"> </w:instrText>
      </w:r>
      <w:r w:rsidR="00F87A8C" w:rsidRPr="00F87A8C">
        <w:fldChar w:fldCharType="separate"/>
      </w:r>
      <w:r w:rsidR="00936153">
        <w:rPr>
          <w:position w:val="-23"/>
        </w:rPr>
        <w:pict w14:anchorId="4C6094B7">
          <v:shape id="_x0000_i1128"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3A30&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C3A30&quot; wsp:rsidP=&quot;007C3A3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fldChar w:fldCharType="end"/>
      </w:r>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w:r w:rsidR="00F87A8C" w:rsidRPr="00F87A8C">
        <w:fldChar w:fldCharType="begin"/>
      </w:r>
      <w:r w:rsidR="00F87A8C" w:rsidRPr="00F87A8C">
        <w:instrText xml:space="preserve"> QUOTE </w:instrText>
      </w:r>
      <w:r w:rsidR="00936153">
        <w:rPr>
          <w:position w:val="-23"/>
        </w:rPr>
        <w:pict w14:anchorId="3036205A">
          <v:shape id="_x0000_i1129"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46DE&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46DE&quot; wsp:rsidP=&quot;001D46D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936153">
        <w:rPr>
          <w:position w:val="-23"/>
        </w:rPr>
        <w:pict w14:anchorId="2783D771">
          <v:shape id="_x0000_i1130"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46DE&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46DE&quot; wsp:rsidP=&quot;001D46D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межд</w:t>
      </w:r>
      <w:r w:rsidR="00904DA8">
        <w:t>у координатором K и писателем </w:t>
      </w:r>
      <w:r>
        <w:t xml:space="preserve">P. </w:t>
      </w:r>
    </w:p>
    <w:p w14:paraId="32CAA13B" w14:textId="77777777"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A8453C">
        <w:t>5</w:t>
      </w:r>
      <w:r>
        <w:fldChar w:fldCharType="end"/>
      </w:r>
      <w:r>
        <w:t>)</w:t>
      </w:r>
      <w:r w:rsidRPr="00DF6DDB">
        <w:t>:</w:t>
      </w:r>
    </w:p>
    <w:p w14:paraId="229820A3" w14:textId="77777777" w:rsidR="00DF6DDB" w:rsidRDefault="009D4D06" w:rsidP="001A162E">
      <w:pPr>
        <w:pStyle w:val="ListParagraph"/>
        <w:numPr>
          <w:ilvl w:val="0"/>
          <w:numId w:val="12"/>
        </w:numPr>
      </w:pPr>
      <w:r>
        <w:t>Если имеется маркер: посчитать дельту</w:t>
      </w:r>
      <w:r w:rsidR="00DF6DDB">
        <w:t xml:space="preserve">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07ECCD1E">
          <v:shape id="_x0000_i113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B6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B6D&quot; wsp:rsidP=&quot;00710B6D&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22859AD1">
          <v:shape id="_x0000_i113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B6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B6D&quot; wsp:rsidP=&quot;00710B6D&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fldChar w:fldCharType="end"/>
      </w:r>
      <w:r w:rsidR="00DF6DDB" w:rsidRPr="00F87A8C">
        <w:rPr>
          <w:rFonts w:eastAsia="Times New Roman"/>
        </w:rPr>
        <w:t xml:space="preserve"> </w:t>
      </w:r>
      <w:r w:rsidR="00DF6DDB">
        <w:t xml:space="preserve">между </w:t>
      </w:r>
      <w:r w:rsidR="00F87A8C" w:rsidRPr="00F87A8C">
        <w:fldChar w:fldCharType="begin"/>
      </w:r>
      <w:r w:rsidR="00F87A8C" w:rsidRPr="00F87A8C">
        <w:instrText xml:space="preserve"> QUOTE </w:instrText>
      </w:r>
      <w:r w:rsidR="00936153">
        <w:rPr>
          <w:position w:val="-23"/>
        </w:rPr>
        <w:pict w14:anchorId="7A911020">
          <v:shape id="_x0000_i1133"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542B&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542B&quot; wsp:rsidP=&quot;00BF542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936153">
        <w:rPr>
          <w:position w:val="-23"/>
        </w:rPr>
        <w:pict w14:anchorId="2A24916A">
          <v:shape id="_x0000_i1134"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542B&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542B&quot; wsp:rsidP=&quot;00BF542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rsidR="00DF6DDB">
        <w:t xml:space="preserve"> и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57EB57AA">
          <v:shape id="_x0000_i1135"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074A0&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074A0&quot; wsp:rsidP=&quot;002074A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7A8EEB86">
          <v:shape id="_x0000_i1136"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074A0&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074A0&quot; wsp:rsidP=&quot;002074A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D9119F">
        <w:rPr>
          <w:rFonts w:eastAsia="Times New Roman"/>
        </w:rPr>
        <w:fldChar w:fldCharType="end"/>
      </w:r>
      <w:r w:rsidRPr="00F87A8C">
        <w:rPr>
          <w:rFonts w:eastAsia="Times New Roman"/>
        </w:rPr>
        <w:t>.</w:t>
      </w:r>
    </w:p>
    <w:p w14:paraId="4128DCA4" w14:textId="77777777"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14:paraId="57A547BC" w14:textId="20981169" w:rsidR="00DF6DDB" w:rsidRPr="004E50E2" w:rsidRDefault="0046168B" w:rsidP="00904DA8">
      <w:pPr>
        <w:keepNext/>
        <w:jc w:val="center"/>
        <w:rPr>
          <w:highlight w:val="red"/>
        </w:rPr>
      </w:pPr>
      <w:r>
        <w:rPr>
          <w:noProof/>
          <w:highlight w:val="red"/>
          <w:lang w:eastAsia="ru-RU"/>
        </w:rPr>
        <w:lastRenderedPageBreak/>
        <w:pict w14:anchorId="57EE5A8E">
          <v:shape id="Picture 2" o:spid="_x0000_i1137" type="#_x0000_t75" style="width:435.75pt;height:234pt;visibility:visible">
            <v:imagedata r:id="rId44" o:title="" cropbottom="37554f" cropright="7806f"/>
          </v:shape>
        </w:pict>
      </w:r>
    </w:p>
    <w:p w14:paraId="7ABDCE10" w14:textId="4B039304" w:rsidR="00DF6DDB" w:rsidRPr="00DF6DDB" w:rsidRDefault="00DF6DDB" w:rsidP="00DF6DDB">
      <w:pPr>
        <w:pStyle w:val="Caption"/>
        <w:ind w:left="708"/>
      </w:pPr>
      <w:bookmarkStart w:id="102" w:name="_Ref419759570"/>
      <w:r w:rsidRPr="002B70EF">
        <w:t xml:space="preserve">Рисунок </w:t>
      </w:r>
      <w:fldSimple w:instr=" SEQ Рисунок \* ARABIC ">
        <w:r w:rsidR="00A8453C">
          <w:rPr>
            <w:noProof/>
          </w:rPr>
          <w:t>5</w:t>
        </w:r>
      </w:fldSimple>
      <w:bookmarkEnd w:id="102"/>
      <w:r w:rsidRPr="002B70EF">
        <w:t xml:space="preserve"> — </w:t>
      </w:r>
      <w:r w:rsidRPr="002B70EF">
        <w:rPr>
          <w:noProof/>
        </w:rPr>
        <w:t>Первая часть исправ</w:t>
      </w:r>
      <w:r w:rsidR="002B70EF">
        <w:rPr>
          <w:noProof/>
        </w:rPr>
        <w:t>ленного алгоритма (для писателя </w:t>
      </w:r>
      <w:r w:rsidRPr="002B70EF">
        <w:rPr>
          <w:noProof/>
          <w:lang w:val="en-US"/>
        </w:rPr>
        <w:t>P</w:t>
      </w:r>
      <w:r w:rsidRPr="002B70EF">
        <w:rPr>
          <w:noProof/>
        </w:rPr>
        <w:t>)</w:t>
      </w:r>
    </w:p>
    <w:p w14:paraId="5E9722B0" w14:textId="77777777" w:rsidR="00904DA8" w:rsidRDefault="00904DA8" w:rsidP="00DF6DDB"/>
    <w:p w14:paraId="671AA2E9" w14:textId="2F5238E4" w:rsidR="00DF6DDB" w:rsidRDefault="00DF6DDB" w:rsidP="00DF6DDB">
      <w:r>
        <w:t>Координатор K в свою очередь</w:t>
      </w:r>
      <w:r w:rsidR="00904DA8">
        <w:t xml:space="preserve"> (см. вспомогательный рисунок</w:t>
      </w:r>
      <w:r w:rsidR="00DE48BF">
        <w:rPr>
          <w:lang w:val="en-US"/>
        </w:rPr>
        <w:t> </w:t>
      </w:r>
      <w:r w:rsidR="00DE48BF">
        <w:rPr>
          <w:lang w:val="en-US"/>
        </w:rPr>
        <w:fldChar w:fldCharType="begin"/>
      </w:r>
      <w:r w:rsidR="00DE48BF" w:rsidRPr="00CC6037">
        <w:instrText xml:space="preserve"> </w:instrText>
      </w:r>
      <w:r w:rsidR="00DE48BF">
        <w:rPr>
          <w:lang w:val="en-US"/>
        </w:rPr>
        <w:instrText>REF</w:instrText>
      </w:r>
      <w:r w:rsidR="00DE48BF" w:rsidRPr="00CC6037">
        <w:instrText xml:space="preserve"> _</w:instrText>
      </w:r>
      <w:r w:rsidR="00DE48BF">
        <w:rPr>
          <w:lang w:val="en-US"/>
        </w:rPr>
        <w:instrText>Ref</w:instrText>
      </w:r>
      <w:r w:rsidR="00DE48BF" w:rsidRPr="00CC6037">
        <w:instrText>420776257 \# 0 \</w:instrText>
      </w:r>
      <w:r w:rsidR="00DE48BF">
        <w:rPr>
          <w:lang w:val="en-US"/>
        </w:rPr>
        <w:instrText>h</w:instrText>
      </w:r>
      <w:r w:rsidR="00DE48BF" w:rsidRPr="00CC6037">
        <w:instrText xml:space="preserve"> </w:instrText>
      </w:r>
      <w:r w:rsidR="00DE48BF">
        <w:rPr>
          <w:lang w:val="en-US"/>
        </w:rPr>
      </w:r>
      <w:r w:rsidR="00DE48BF">
        <w:rPr>
          <w:lang w:val="en-US"/>
        </w:rPr>
        <w:fldChar w:fldCharType="separate"/>
      </w:r>
      <w:r w:rsidR="00A8453C">
        <w:t>6</w:t>
      </w:r>
      <w:r w:rsidR="00DE48BF">
        <w:rPr>
          <w:lang w:val="en-US"/>
        </w:rPr>
        <w:fldChar w:fldCharType="end"/>
      </w:r>
      <w:r w:rsidR="00904DA8">
        <w:t>)</w:t>
      </w:r>
      <w:r>
        <w:t>:</w:t>
      </w:r>
    </w:p>
    <w:p w14:paraId="03E8B0D8" w14:textId="77777777" w:rsidR="00DF6DDB" w:rsidRDefault="009D4D06" w:rsidP="001A162E">
      <w:pPr>
        <w:pStyle w:val="ListParagraph"/>
        <w:numPr>
          <w:ilvl w:val="0"/>
          <w:numId w:val="13"/>
        </w:numPr>
      </w:pPr>
      <w:r>
        <w:t>Если имеется маркер: п</w:t>
      </w:r>
      <w:r w:rsidR="00DF6DDB">
        <w:t xml:space="preserve">ринять дельту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6E14E28F">
          <v:shape id="_x0000_i1138"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15B7&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215B7&quot; wsp:rsidP=&quot;007215B7&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32447426">
          <v:shape id="_x0000_i1139"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15B7&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215B7&quot; wsp:rsidP=&quot;007215B7&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fldChar w:fldCharType="end"/>
      </w:r>
      <w:r w:rsidRPr="00F87A8C">
        <w:rPr>
          <w:rFonts w:eastAsia="Times New Roman"/>
        </w:rPr>
        <w:t>.</w:t>
      </w:r>
    </w:p>
    <w:p w14:paraId="10D50D09" w14:textId="77777777" w:rsidR="00DF6DDB" w:rsidRDefault="00DF6DDB" w:rsidP="00904DA8">
      <w:pPr>
        <w:pStyle w:val="ListParagraph"/>
      </w:pPr>
      <w:r>
        <w:t xml:space="preserve">Применить дельту </w:t>
      </w:r>
      <w:r w:rsidR="00F87A8C" w:rsidRPr="00F87A8C">
        <w:fldChar w:fldCharType="begin"/>
      </w:r>
      <w:r w:rsidR="00F87A8C" w:rsidRPr="00F87A8C">
        <w:instrText xml:space="preserve"> QUOTE </w:instrText>
      </w:r>
      <w:r w:rsidR="00936153">
        <w:rPr>
          <w:position w:val="-23"/>
        </w:rPr>
        <w:pict w14:anchorId="07289460">
          <v:shape id="_x0000_i1140"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D41B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D41B2&quot; wsp:rsidP=&quot;005D41B2&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instrText xml:space="preserve"> </w:instrText>
      </w:r>
      <w:r w:rsidR="00F87A8C" w:rsidRPr="00F87A8C">
        <w:fldChar w:fldCharType="separate"/>
      </w:r>
      <w:r w:rsidR="00936153">
        <w:rPr>
          <w:position w:val="-23"/>
        </w:rPr>
        <w:pict w14:anchorId="3AD0CDB0">
          <v:shape id="_x0000_i114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D41B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D41B2&quot; wsp:rsidP=&quot;005D41B2&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fldChar w:fldCharType="end"/>
      </w:r>
      <w:r>
        <w:t xml:space="preserve"> к своему тексту </w:t>
      </w:r>
      <w:r w:rsidR="00F87A8C" w:rsidRPr="00F87A8C">
        <w:fldChar w:fldCharType="begin"/>
      </w:r>
      <w:r w:rsidR="00F87A8C" w:rsidRPr="00F87A8C">
        <w:instrText xml:space="preserve"> QUOTE </w:instrText>
      </w:r>
      <w:r w:rsidR="00936153">
        <w:rPr>
          <w:position w:val="-23"/>
        </w:rPr>
        <w:pict w14:anchorId="776FB638">
          <v:shape id="_x0000_i1142"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10A&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10A&quot; wsp:rsidP=&quot;00C8210A&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F87A8C">
        <w:instrText xml:space="preserve"> </w:instrText>
      </w:r>
      <w:r w:rsidR="00F87A8C" w:rsidRPr="00F87A8C">
        <w:fldChar w:fldCharType="separate"/>
      </w:r>
      <w:r w:rsidR="00936153">
        <w:rPr>
          <w:position w:val="-23"/>
        </w:rPr>
        <w:pict w14:anchorId="13AE8805">
          <v:shape id="_x0000_i1143"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10A&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10A&quot; wsp:rsidP=&quot;00C8210A&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F87A8C">
        <w:fldChar w:fldCharType="end"/>
      </w:r>
      <w:r>
        <w:t xml:space="preserve">, получив в результате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29A4DD18">
          <v:shape id="_x0000_i1144"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D490D&quot;/&gt;&lt;wsp:rsid wsp:val=&quot;00FE025C&quot;/&gt;&lt;wsp:rsid wsp:val=&quot;00FE3A1D&quot;/&gt;&lt;wsp:rsid wsp:val=&quot;00FE7914&quot;/&gt;&lt;wsp:rsid wsp:val=&quot;00FF1925&quot;/&gt;&lt;wsp:rsid wsp:val=&quot;00FF4473&quot;/&gt;&lt;/wsp:rsids&gt;&lt;/w:docPr&gt;&lt;w:body&gt;&lt;wx:sect&gt;&lt;w:p wsp:rsidR=&quot;00000000&quot; wsp:rsidRDefault=&quot;00FD490D&quot; wsp:rsidP=&quot;00FD490D&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34C29AD1">
          <v:shape id="_x0000_i1145"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D490D&quot;/&gt;&lt;wsp:rsid wsp:val=&quot;00FE025C&quot;/&gt;&lt;wsp:rsid wsp:val=&quot;00FE3A1D&quot;/&gt;&lt;wsp:rsid wsp:val=&quot;00FE7914&quot;/&gt;&lt;wsp:rsid wsp:val=&quot;00FF1925&quot;/&gt;&lt;wsp:rsid wsp:val=&quot;00FF4473&quot;/&gt;&lt;/wsp:rsids&gt;&lt;/w:docPr&gt;&lt;w:body&gt;&lt;wx:sect&gt;&lt;w:p wsp:rsidR=&quot;00000000&quot; wsp:rsidRDefault=&quot;00FD490D&quot; wsp:rsidP=&quot;00FD490D&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D9119F">
        <w:rPr>
          <w:rFonts w:eastAsia="Times New Roman"/>
        </w:rPr>
        <w:fldChar w:fldCharType="end"/>
      </w:r>
      <w:r w:rsidR="009D4D06" w:rsidRPr="00F87A8C">
        <w:rPr>
          <w:rFonts w:eastAsia="Times New Roman"/>
        </w:rPr>
        <w:t>.</w:t>
      </w:r>
    </w:p>
    <w:p w14:paraId="5861DF72" w14:textId="1C6EBA99" w:rsidR="004A26F3" w:rsidRPr="004A26F3" w:rsidRDefault="00DF6DDB" w:rsidP="00BB1F05">
      <w:pPr>
        <w:pStyle w:val="ListParagraph"/>
      </w:pPr>
      <w:r>
        <w:t xml:space="preserve">Применить дельту </w:t>
      </w:r>
      <w:r w:rsidR="00F87A8C" w:rsidRPr="00F87A8C">
        <w:fldChar w:fldCharType="begin"/>
      </w:r>
      <w:r w:rsidR="00F87A8C" w:rsidRPr="00F87A8C">
        <w:instrText xml:space="preserve"> QUOTE </w:instrText>
      </w:r>
      <w:r w:rsidR="00936153">
        <w:rPr>
          <w:position w:val="-23"/>
        </w:rPr>
        <w:pict w14:anchorId="28BA0723">
          <v:shape id="_x0000_i1146"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404B&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404B&quot; wsp:rsidP=&quot;0070404B&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instrText xml:space="preserve"> </w:instrText>
      </w:r>
      <w:r w:rsidR="00F87A8C" w:rsidRPr="00F87A8C">
        <w:fldChar w:fldCharType="separate"/>
      </w:r>
      <w:r w:rsidR="00936153">
        <w:rPr>
          <w:position w:val="-23"/>
        </w:rPr>
        <w:pict w14:anchorId="03B0A0EF">
          <v:shape id="_x0000_i1147"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404B&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404B&quot; wsp:rsidP=&quot;0070404B&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fldChar w:fldCharType="end"/>
      </w:r>
      <w:r>
        <w:t xml:space="preserve"> к своему тексту </w:t>
      </w:r>
      <w:r w:rsidR="00F87A8C" w:rsidRPr="00F87A8C">
        <w:fldChar w:fldCharType="begin"/>
      </w:r>
      <w:r w:rsidR="00F87A8C" w:rsidRPr="00F87A8C">
        <w:instrText xml:space="preserve"> QUOTE </w:instrText>
      </w:r>
      <w:r w:rsidR="00936153">
        <w:rPr>
          <w:position w:val="-23"/>
        </w:rPr>
        <w:pict w14:anchorId="2A1AB4C9">
          <v:shape id="_x0000_i1148"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3EB&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923EB&quot; wsp:rsidP=&quot;00A923EB&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instrText xml:space="preserve"> </w:instrText>
      </w:r>
      <w:r w:rsidR="00F87A8C" w:rsidRPr="00F87A8C">
        <w:fldChar w:fldCharType="separate"/>
      </w:r>
      <w:r w:rsidR="00936153">
        <w:rPr>
          <w:position w:val="-23"/>
        </w:rPr>
        <w:pict w14:anchorId="5D965331">
          <v:shape id="_x0000_i1149"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3EB&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923EB&quot; wsp:rsidP=&quot;00A923EB&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fldChar w:fldCharType="end"/>
      </w:r>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A8453C">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A8453C">
        <w:rPr>
          <w:noProof/>
        </w:rPr>
        <w:t>42</w:t>
      </w:r>
      <w:r w:rsidR="00904DA8">
        <w:fldChar w:fldCharType="end"/>
      </w:r>
      <w:r>
        <w:t xml:space="preserve">), получив в результате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6B026646">
          <v:shape id="_x0000_i1150"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64F6E&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64F6E&quot; wsp:rsidP=&quot;00B64F6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561A85B6">
          <v:shape id="_x0000_i1151"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64F6E&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64F6E&quot; wsp:rsidP=&quot;00B64F6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D9119F">
        <w:rPr>
          <w:rFonts w:eastAsia="Times New Roman"/>
        </w:rPr>
        <w:fldChar w:fldCharType="end"/>
      </w:r>
      <w:r w:rsidR="009D4D06" w:rsidRPr="00F87A8C">
        <w:rPr>
          <w:rFonts w:eastAsia="Times New Roman"/>
        </w:rPr>
        <w:t>.</w:t>
      </w:r>
    </w:p>
    <w:p w14:paraId="3DC5F5B3" w14:textId="2E919173" w:rsidR="004A26F3" w:rsidRPr="00BB1F05" w:rsidRDefault="00DF6DDB" w:rsidP="004A26F3">
      <w:pPr>
        <w:pStyle w:val="ListParagraph"/>
        <w:ind w:left="360" w:firstLine="0"/>
      </w:pPr>
      <w:r>
        <w:t xml:space="preserve">Посчитать дельту </w:t>
      </w:r>
      <w:r w:rsidR="00F87A8C" w:rsidRPr="00F87A8C">
        <w:fldChar w:fldCharType="begin"/>
      </w:r>
      <w:r w:rsidR="00F87A8C" w:rsidRPr="00F87A8C">
        <w:instrText xml:space="preserve"> QUOTE </w:instrText>
      </w:r>
      <w:r w:rsidR="00936153">
        <w:rPr>
          <w:position w:val="-23"/>
        </w:rPr>
        <w:pict w14:anchorId="59E61BB5">
          <v:shape id="_x0000_i1152"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4C02&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4C02&quot; wsp:rsidP=&quot;00544C02&quot;&gt;&lt;m:oMathPara&gt;&lt;m:oMath&gt;&lt;m:r&gt;&lt;m:rPr&gt;&lt;m:sty m:val=&quot;bi&quot;/&gt;&lt;/m:rPr&gt;&lt;w:rPr&gt;&lt;w:rFonts w:ascii=&quot;Cambria Math&quot; w:h-ansi=&quot;Cambria Math&quot;/&gt;&lt;wx:font wx:val=&quot;Cambria Math&quot;/&gt;&lt;w:b/&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9" o:title="" chromakey="white"/>
          </v:shape>
        </w:pict>
      </w:r>
      <w:r w:rsidR="00F87A8C" w:rsidRPr="00F87A8C">
        <w:instrText xml:space="preserve"> </w:instrText>
      </w:r>
      <w:r w:rsidR="00F87A8C" w:rsidRPr="00F87A8C">
        <w:fldChar w:fldCharType="separate"/>
      </w:r>
      <w:r w:rsidR="00936153">
        <w:rPr>
          <w:position w:val="-23"/>
        </w:rPr>
        <w:pict w14:anchorId="6BC1C5BE">
          <v:shape id="_x0000_i1153"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4C02&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4C02&quot; wsp:rsidP=&quot;00544C02&quot;&gt;&lt;m:oMathPara&gt;&lt;m:oMath&gt;&lt;m:r&gt;&lt;m:rPr&gt;&lt;m:sty m:val=&quot;bi&quot;/&gt;&lt;/m:rPr&gt;&lt;w:rPr&gt;&lt;w:rFonts w:ascii=&quot;Cambria Math&quot; w:h-ansi=&quot;Cambria Math&quot;/&gt;&lt;wx:font wx:val=&quot;Cambria Math&quot;/&gt;&lt;w:b/&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9" o:title="" chromakey="white"/>
          </v:shape>
        </w:pict>
      </w:r>
      <w:r w:rsidR="00F87A8C" w:rsidRPr="00F87A8C">
        <w:fldChar w:fldCharType="end"/>
      </w:r>
      <w:r>
        <w:t xml:space="preserve"> между </w:t>
      </w:r>
      <w:r w:rsidR="00F87A8C" w:rsidRPr="00F87A8C">
        <w:fldChar w:fldCharType="begin"/>
      </w:r>
      <w:r w:rsidR="00F87A8C" w:rsidRPr="00F87A8C">
        <w:instrText xml:space="preserve"> QUOTE </w:instrText>
      </w:r>
      <w:r w:rsidR="00936153">
        <w:rPr>
          <w:position w:val="-23"/>
        </w:rPr>
        <w:pict w14:anchorId="03CC05CF">
          <v:shape id="_x0000_i1154"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607E&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607E&quot; wsp:rsidP=&quot;00BF607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F87A8C">
        <w:instrText xml:space="preserve"> </w:instrText>
      </w:r>
      <w:r w:rsidR="00F87A8C" w:rsidRPr="00F87A8C">
        <w:fldChar w:fldCharType="separate"/>
      </w:r>
      <w:r w:rsidR="00936153">
        <w:rPr>
          <w:position w:val="-23"/>
        </w:rPr>
        <w:pict w14:anchorId="45078C5F">
          <v:shape id="_x0000_i1155"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607E&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607E&quot; wsp:rsidP=&quot;00BF607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F87A8C">
        <w:fldChar w:fldCharType="end"/>
      </w:r>
      <w:r>
        <w:t xml:space="preserve"> и </w:t>
      </w:r>
      <w:r w:rsidR="00F87A8C" w:rsidRPr="00F87A8C">
        <w:fldChar w:fldCharType="begin"/>
      </w:r>
      <w:r w:rsidR="00F87A8C" w:rsidRPr="00F87A8C">
        <w:instrText xml:space="preserve"> QUOTE </w:instrText>
      </w:r>
      <w:r w:rsidR="00936153">
        <w:rPr>
          <w:position w:val="-23"/>
        </w:rPr>
        <w:pict w14:anchorId="4DA0FEDD">
          <v:shape id="_x0000_i1156"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07C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07C3&quot; wsp:rsidP=&quot;004507C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F87A8C">
        <w:instrText xml:space="preserve"> </w:instrText>
      </w:r>
      <w:r w:rsidR="00F87A8C" w:rsidRPr="00F87A8C">
        <w:fldChar w:fldCharType="separate"/>
      </w:r>
      <w:r w:rsidR="00936153">
        <w:rPr>
          <w:position w:val="-23"/>
        </w:rPr>
        <w:pict w14:anchorId="345E42C5">
          <v:shape id="_x0000_i1157"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07C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07C3&quot; wsp:rsidP=&quot;004507C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F87A8C">
        <w:fldChar w:fldCharType="end"/>
      </w:r>
      <w:r>
        <w:t xml:space="preserve"> и отправить писателю P</w:t>
      </w:r>
      <w:r w:rsidR="009D4D06">
        <w:t xml:space="preserve"> вместе с маркером.</w:t>
      </w:r>
    </w:p>
    <w:p w14:paraId="6E6FB355" w14:textId="590632C6" w:rsidR="00BB1F05" w:rsidRPr="00BB1F05" w:rsidRDefault="00936153" w:rsidP="00BB1F05">
      <w:pPr>
        <w:rPr>
          <w:noProof/>
          <w:lang w:eastAsia="ru-RU"/>
        </w:rPr>
      </w:pPr>
      <w:r>
        <w:rPr>
          <w:noProof/>
        </w:rPr>
        <w:pict w14:anchorId="1F345B48">
          <v:shape id="Text Box 4" o:spid="_x0000_s1026" type="#_x0000_t202" style="position:absolute;left:0;text-align:left;margin-left:-43.95pt;margin-top:340.25pt;width:527.2pt;height:13.8pt;z-index:2516546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next-textbox:#Text Box 4;mso-fit-shape-to-text:t" inset="0,0,0,0">
              <w:txbxContent>
                <w:p w14:paraId="17FCE2F4" w14:textId="7E8F5073" w:rsidR="00B37218" w:rsidRPr="00A83DF7" w:rsidRDefault="00B37218" w:rsidP="00BB1F05">
                  <w:pPr>
                    <w:pStyle w:val="Caption"/>
                  </w:pPr>
                  <w:r w:rsidRPr="004E50E2">
                    <w:rPr>
                      <w:highlight w:val="red"/>
                    </w:rPr>
                    <w:t xml:space="preserve">— </w:t>
                  </w:r>
                  <w:r w:rsidRPr="004E50E2">
                    <w:rPr>
                      <w:noProof/>
                      <w:highlight w:val="red"/>
                    </w:rPr>
                    <w:t xml:space="preserve">Вторая часть исправленного алгоритма (для координатора </w:t>
                  </w:r>
                  <w:r w:rsidRPr="004E50E2">
                    <w:rPr>
                      <w:noProof/>
                      <w:highlight w:val="red"/>
                      <w:lang w:val="en-US"/>
                    </w:rPr>
                    <w:t>K</w:t>
                  </w:r>
                  <w:r w:rsidRPr="004E50E2">
                    <w:rPr>
                      <w:noProof/>
                      <w:highlight w:val="red"/>
                    </w:rPr>
                    <w:t>)</w:t>
                  </w:r>
                </w:p>
              </w:txbxContent>
            </v:textbox>
          </v:shape>
        </w:pict>
      </w:r>
    </w:p>
    <w:p w14:paraId="4E3FC5E1" w14:textId="750AE41A" w:rsidR="00B97C6E" w:rsidRDefault="00936153" w:rsidP="002B70EF">
      <w:pPr>
        <w:jc w:val="center"/>
      </w:pPr>
      <w:r>
        <w:rPr>
          <w:noProof/>
        </w:rPr>
        <w:lastRenderedPageBreak/>
        <w:pict w14:anchorId="1A33421A">
          <v:shape id="_x0000_s1529" type="#_x0000_t202" style="position:absolute;left:0;text-align:left;margin-left:13.4pt;margin-top:295.65pt;width:455.25pt;height:.05pt;z-index:251660800;mso-position-horizontal-relative:text;mso-position-vertical-relative:text" stroked="f">
            <v:textbox style="mso-fit-shape-to-text:t" inset="0,0,0,0">
              <w:txbxContent>
                <w:p w14:paraId="3B7BA787" w14:textId="7E5FA1B6" w:rsidR="00B37218" w:rsidRPr="002B70EF" w:rsidRDefault="00B37218" w:rsidP="002B70EF">
                  <w:pPr>
                    <w:pStyle w:val="Caption"/>
                    <w:rPr>
                      <w:noProof/>
                    </w:rPr>
                  </w:pPr>
                  <w:bookmarkStart w:id="103" w:name="_Ref420776257"/>
                  <w:r>
                    <w:t xml:space="preserve">Рисунок </w:t>
                  </w:r>
                  <w:fldSimple w:instr=" SEQ Рисунок \* ARABIC ">
                    <w:r w:rsidR="00A8453C">
                      <w:rPr>
                        <w:noProof/>
                      </w:rPr>
                      <w:t>6</w:t>
                    </w:r>
                  </w:fldSimple>
                  <w:bookmarkEnd w:id="103"/>
                  <w:r>
                    <w:t xml:space="preserve"> — Вторая часть исправленного алгоритма (для координатора </w:t>
                  </w:r>
                  <w:r>
                    <w:rPr>
                      <w:lang w:val="en-US"/>
                    </w:rPr>
                    <w:t>K</w:t>
                  </w:r>
                  <w:r w:rsidRPr="002B70EF">
                    <w:t>)</w:t>
                  </w:r>
                </w:p>
              </w:txbxContent>
            </v:textbox>
            <w10:wrap type="topAndBottom"/>
          </v:shape>
        </w:pict>
      </w:r>
      <w:r>
        <w:rPr>
          <w:noProof/>
        </w:rPr>
        <w:pict w14:anchorId="35E718E2">
          <v:shape id="Picture 3" o:spid="_x0000_s1528" type="#_x0000_t75" style="position:absolute;left:0;text-align:left;margin-left:0;margin-top:0;width:455.25pt;height:291pt;z-index:251659776;visibility:visible;mso-position-horizontal:center;mso-position-horizontal-relative:margin;mso-position-vertical:top;mso-position-vertical-relative:margin;mso-width-relative:margin;mso-height-relative:margin">
            <v:imagedata r:id="rId44" o:title="" croptop="27798f"/>
            <w10:wrap type="topAndBottom" anchorx="margin" anchory="margin"/>
          </v:shape>
        </w:pict>
      </w:r>
    </w:p>
    <w:p w14:paraId="7F972845" w14:textId="77777777" w:rsidR="00DF6DDB" w:rsidRDefault="00DF6DDB" w:rsidP="00DF6DDB">
      <w:r>
        <w:t xml:space="preserve">Как можно увидеть, поскольку </w:t>
      </w:r>
      <w:r w:rsidR="00F87A8C" w:rsidRPr="00F87A8C">
        <w:fldChar w:fldCharType="begin"/>
      </w:r>
      <w:r w:rsidR="00F87A8C" w:rsidRPr="00F87A8C">
        <w:instrText xml:space="preserve"> QUOTE </w:instrText>
      </w:r>
      <w:r w:rsidR="00936153">
        <w:rPr>
          <w:position w:val="-23"/>
        </w:rPr>
        <w:pict w14:anchorId="369E9939">
          <v:shape id="_x0000_i1158"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5637&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5637&quot; wsp:rsidP=&quot;00585637&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F87A8C">
        <w:instrText xml:space="preserve"> </w:instrText>
      </w:r>
      <w:r w:rsidR="00F87A8C" w:rsidRPr="00F87A8C">
        <w:fldChar w:fldCharType="separate"/>
      </w:r>
      <w:r w:rsidR="00936153">
        <w:rPr>
          <w:position w:val="-23"/>
        </w:rPr>
        <w:pict w14:anchorId="7D68DECB">
          <v:shape id="_x0000_i1159"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5637&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5637&quot; wsp:rsidP=&quot;00585637&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F87A8C">
        <w:fldChar w:fldCharType="end"/>
      </w:r>
      <w:r>
        <w:t xml:space="preserve">, то  </w:t>
      </w:r>
      <w:r w:rsidR="00F87A8C" w:rsidRPr="00F87A8C">
        <w:fldChar w:fldCharType="begin"/>
      </w:r>
      <w:r w:rsidR="00F87A8C" w:rsidRPr="00F87A8C">
        <w:instrText xml:space="preserve"> QUOTE </w:instrText>
      </w:r>
      <w:r w:rsidR="00936153">
        <w:rPr>
          <w:position w:val="-23"/>
        </w:rPr>
        <w:pict w14:anchorId="3B380FB4">
          <v:shape id="_x0000_i1160" type="#_x0000_t75" style="width:7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3BF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33BFC&quot; wsp:rsidP=&quot;00633BFC&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1" o:title="" chromakey="white"/>
          </v:shape>
        </w:pict>
      </w:r>
      <w:r w:rsidR="00F87A8C" w:rsidRPr="00F87A8C">
        <w:instrText xml:space="preserve"> </w:instrText>
      </w:r>
      <w:r w:rsidR="00F87A8C" w:rsidRPr="00F87A8C">
        <w:fldChar w:fldCharType="separate"/>
      </w:r>
      <w:r w:rsidR="00936153">
        <w:rPr>
          <w:position w:val="-23"/>
        </w:rPr>
        <w:pict w14:anchorId="70BF2CE7">
          <v:shape id="_x0000_i1161" type="#_x0000_t75" style="width:7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3BF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33BFC&quot; wsp:rsidP=&quot;00633BFC&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1" o:title="" chromakey="white"/>
          </v:shape>
        </w:pict>
      </w:r>
      <w:r w:rsidR="00F87A8C" w:rsidRPr="00F87A8C">
        <w:fldChar w:fldCharType="end"/>
      </w:r>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w:r w:rsidR="00F87A8C" w:rsidRPr="00F87A8C">
        <w:fldChar w:fldCharType="begin"/>
      </w:r>
      <w:r w:rsidR="00F87A8C" w:rsidRPr="00F87A8C">
        <w:instrText xml:space="preserve"> QUOTE </w:instrText>
      </w:r>
      <w:r w:rsidR="00936153">
        <w:rPr>
          <w:position w:val="-23"/>
        </w:rPr>
        <w:pict w14:anchorId="712A82D1">
          <v:shape id="_x0000_i1162"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D6B4F&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D6B4F&quot; wsp:rsidP=&quot;00AD6B4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instrText xml:space="preserve"> </w:instrText>
      </w:r>
      <w:r w:rsidR="00F87A8C" w:rsidRPr="00F87A8C">
        <w:fldChar w:fldCharType="separate"/>
      </w:r>
      <w:r w:rsidR="00936153">
        <w:rPr>
          <w:position w:val="-23"/>
        </w:rPr>
        <w:pict w14:anchorId="06E97128">
          <v:shape id="_x0000_i1163"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D6B4F&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D6B4F&quot; wsp:rsidP=&quot;00AD6B4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fldChar w:fldCharType="end"/>
      </w:r>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14:paraId="64F0CF9B" w14:textId="77777777"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14:paraId="055966EC" w14:textId="533C9588" w:rsidR="00B97C6E" w:rsidRDefault="00B97C6E" w:rsidP="00DF6DDB">
      <w:r w:rsidRPr="00B97C6E">
        <w:t xml:space="preserve">Концептуальное отличие данного алгоритма и </w:t>
      </w:r>
      <w:r w:rsidR="006723E9">
        <w:t>первой мо</w:t>
      </w:r>
      <w:r w:rsidR="00551F9A">
        <w:t xml:space="preserve">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6723E9">
        <w:t xml:space="preserve">длины 2, состоящим из P и K.  Благодаря тому, что глобально система стремится «сохранить» </w:t>
      </w:r>
      <w:r w:rsidR="00F87A8C" w:rsidRPr="006723E9">
        <w:fldChar w:fldCharType="begin"/>
      </w:r>
      <w:r w:rsidR="00F87A8C" w:rsidRPr="006723E9">
        <w:instrText xml:space="preserve"> QUOTE </w:instrText>
      </w:r>
      <w:r w:rsidR="00936153">
        <w:rPr>
          <w:position w:val="-23"/>
        </w:rPr>
        <w:pict w14:anchorId="44A6CE4B">
          <v:shape id="_x0000_i1164"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0D99&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0D99&quot; wsp:rsidP=&quot;00650D99&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6723E9">
        <w:instrText xml:space="preserve"> </w:instrText>
      </w:r>
      <w:r w:rsidR="00F87A8C" w:rsidRPr="006723E9">
        <w:fldChar w:fldCharType="separate"/>
      </w:r>
      <w:r w:rsidR="00936153">
        <w:rPr>
          <w:position w:val="-23"/>
        </w:rPr>
        <w:pict w14:anchorId="4E44E704">
          <v:shape id="_x0000_i1165"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0D99&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0D99&quot; wsp:rsidP=&quot;00650D99&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6723E9">
        <w:fldChar w:fldCharType="end"/>
      </w:r>
      <w:r w:rsidRPr="006723E9">
        <w:t xml:space="preserve"> и передаваемые дельты всегда применяются без </w:t>
      </w:r>
      <w:r w:rsidRPr="006723E9">
        <w:lastRenderedPageBreak/>
        <w:t xml:space="preserve">конфликтов над текстом </w:t>
      </w:r>
      <w:r w:rsidR="00F87A8C" w:rsidRPr="006723E9">
        <w:fldChar w:fldCharType="begin"/>
      </w:r>
      <w:r w:rsidR="00F87A8C" w:rsidRPr="006723E9">
        <w:instrText xml:space="preserve"> QUOTE </w:instrText>
      </w:r>
      <w:r w:rsidR="00936153">
        <w:rPr>
          <w:position w:val="-23"/>
        </w:rPr>
        <w:pict w14:anchorId="445F6124">
          <v:shape id="_x0000_i116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77F10&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7F10&quot; wsp:rsidP=&quot;00B77F1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6723E9">
        <w:instrText xml:space="preserve"> </w:instrText>
      </w:r>
      <w:r w:rsidR="00F87A8C" w:rsidRPr="006723E9">
        <w:fldChar w:fldCharType="separate"/>
      </w:r>
      <w:r w:rsidR="00936153">
        <w:rPr>
          <w:position w:val="-23"/>
        </w:rPr>
        <w:pict w14:anchorId="1A1E7002">
          <v:shape id="_x0000_i1167"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77F10&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7F10&quot; wsp:rsidP=&quot;00B77F1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6723E9">
        <w:fldChar w:fldCharType="end"/>
      </w:r>
      <w:r w:rsidR="006723E9">
        <w:t>, а</w:t>
      </w:r>
      <w:r w:rsidRPr="006723E9">
        <w:t>лгоритму не требуется дорогостоящая операция</w:t>
      </w:r>
      <w:r w:rsidRPr="00B97C6E">
        <w:t xml:space="preserve">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14:paraId="51CE17A4" w14:textId="77777777" w:rsidR="00551F9A" w:rsidRDefault="00551F9A" w:rsidP="00551F9A">
      <w:pPr>
        <w:pStyle w:val="Heading4"/>
      </w:pPr>
      <w:r>
        <w:t>Масштабирование. Топология сети</w:t>
      </w:r>
    </w:p>
    <w:p w14:paraId="6A6DD959" w14:textId="77777777"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w:r w:rsidR="00F87A8C" w:rsidRPr="00F87A8C">
        <w:fldChar w:fldCharType="begin"/>
      </w:r>
      <w:r w:rsidR="00F87A8C" w:rsidRPr="00F87A8C">
        <w:instrText xml:space="preserve"> QUOTE </w:instrText>
      </w:r>
      <w:r w:rsidR="00936153">
        <w:rPr>
          <w:position w:val="-23"/>
        </w:rPr>
        <w:pict w14:anchorId="1CBBAC9C">
          <v:shape id="_x0000_i1168"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57489&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57489&quot; wsp:rsidP=&quot;00F57489&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00F87A8C" w:rsidRPr="00F87A8C">
        <w:instrText xml:space="preserve"> </w:instrText>
      </w:r>
      <w:r w:rsidR="00F87A8C" w:rsidRPr="00F87A8C">
        <w:fldChar w:fldCharType="separate"/>
      </w:r>
      <w:r w:rsidR="00936153">
        <w:rPr>
          <w:position w:val="-23"/>
        </w:rPr>
        <w:pict w14:anchorId="66D992C5">
          <v:shape id="_x0000_i1169"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57489&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57489&quot; wsp:rsidP=&quot;00F57489&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00F87A8C" w:rsidRPr="00F87A8C">
        <w:fldChar w:fldCharType="end"/>
      </w:r>
      <w:r w:rsidRPr="00551F9A">
        <w:t xml:space="preserve"> писателей и один координатор, то координатор входит в </w:t>
      </w:r>
      <w:r w:rsidR="00F87A8C" w:rsidRPr="00F87A8C">
        <w:fldChar w:fldCharType="begin"/>
      </w:r>
      <w:r w:rsidR="00F87A8C" w:rsidRPr="00F87A8C">
        <w:instrText xml:space="preserve"> QUOTE </w:instrText>
      </w:r>
      <w:r w:rsidR="00936153">
        <w:rPr>
          <w:position w:val="-23"/>
        </w:rPr>
        <w:pict w14:anchorId="43E06EF3">
          <v:shape id="_x0000_i1170"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1E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1E5&quot; wsp:rsidP=&quot;009921E5&quot;&gt;&lt;m:oMathPara&gt;&lt;m:oMath&gt;&lt;m:r&gt;&lt;w:rPr&gt;&lt;w:rFonts w:ascii=&quot;Cambria Math&quot; w:h-ansi=&quot;Cambria Math&quot;/&gt;&lt;wx:font wx:val=&quot;Cambria Math&quot;/&gt;&lt;w:i/&gt;&lt;/w:rPr&gt;&lt;m:t&gt;n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3" o:title="" chromakey="white"/>
          </v:shape>
        </w:pict>
      </w:r>
      <w:r w:rsidR="00F87A8C" w:rsidRPr="00F87A8C">
        <w:instrText xml:space="preserve"> </w:instrText>
      </w:r>
      <w:r w:rsidR="00F87A8C" w:rsidRPr="00F87A8C">
        <w:fldChar w:fldCharType="separate"/>
      </w:r>
      <w:r w:rsidR="00936153">
        <w:rPr>
          <w:position w:val="-23"/>
        </w:rPr>
        <w:pict w14:anchorId="140D42E3">
          <v:shape id="_x0000_i1171"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1E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1E5&quot; wsp:rsidP=&quot;009921E5&quot;&gt;&lt;m:oMathPara&gt;&lt;m:oMath&gt;&lt;m:r&gt;&lt;w:rPr&gt;&lt;w:rFonts w:ascii=&quot;Cambria Math&quot; w:h-ansi=&quot;Cambria Math&quot;/&gt;&lt;wx:font wx:val=&quot;Cambria Math&quot;/&gt;&lt;w:i/&gt;&lt;/w:rPr&gt;&lt;m:t&gt;n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3" o:title="" chromakey="white"/>
          </v:shape>
        </w:pict>
      </w:r>
      <w:r w:rsidR="00F87A8C" w:rsidRPr="00F87A8C">
        <w:fldChar w:fldCharType="end"/>
      </w:r>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A8453C">
        <w:t>7</w:t>
      </w:r>
      <w:r w:rsidR="00091FD8">
        <w:fldChar w:fldCharType="end"/>
      </w:r>
      <w:r w:rsidR="00091FD8">
        <w:t>)</w:t>
      </w:r>
      <w:r w:rsidRPr="00551F9A">
        <w:t xml:space="preserve">. При этом текст координатора </w:t>
      </w:r>
      <w:r w:rsidR="00F87A8C" w:rsidRPr="00F87A8C">
        <w:fldChar w:fldCharType="begin"/>
      </w:r>
      <w:r w:rsidR="00F87A8C" w:rsidRPr="00F87A8C">
        <w:instrText xml:space="preserve"> QUOTE </w:instrText>
      </w:r>
      <w:r w:rsidR="00936153">
        <w:rPr>
          <w:position w:val="-23"/>
        </w:rPr>
        <w:pict w14:anchorId="5BCBB370">
          <v:shape id="_x0000_i1172"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76A2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76A23&quot; wsp:rsidP=&quot;00476A2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instrText xml:space="preserve"> </w:instrText>
      </w:r>
      <w:r w:rsidR="00F87A8C" w:rsidRPr="00F87A8C">
        <w:fldChar w:fldCharType="separate"/>
      </w:r>
      <w:r w:rsidR="00936153">
        <w:rPr>
          <w:position w:val="-23"/>
        </w:rPr>
        <w:pict w14:anchorId="30AFB9A3">
          <v:shape id="_x0000_i1173"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76A2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76A23&quot; wsp:rsidP=&quot;00476A2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fldChar w:fldCharType="end"/>
      </w:r>
      <w:r w:rsidRPr="00551F9A">
        <w:t xml:space="preserve"> для каждого кольца является общим. Когда первый писатель изменяет свой документ, текст координатора </w:t>
      </w:r>
      <w:r w:rsidR="00F87A8C" w:rsidRPr="00F87A8C">
        <w:fldChar w:fldCharType="begin"/>
      </w:r>
      <w:r w:rsidR="00F87A8C" w:rsidRPr="001D4E59">
        <w:instrText xml:space="preserve"> QUOTE </w:instrText>
      </w:r>
      <w:r w:rsidR="00936153">
        <w:rPr>
          <w:position w:val="-23"/>
        </w:rPr>
        <w:pict w14:anchorId="607175E8">
          <v:shape id="_x0000_i1174"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2BB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2BB0&quot; wsp:rsidP=&quot;00702BB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1D4E59">
        <w:instrText xml:space="preserve"> </w:instrText>
      </w:r>
      <w:r w:rsidR="00F87A8C" w:rsidRPr="00F87A8C">
        <w:fldChar w:fldCharType="separate"/>
      </w:r>
      <w:r w:rsidR="00936153">
        <w:rPr>
          <w:position w:val="-23"/>
        </w:rPr>
        <w:pict w14:anchorId="7BC5415C">
          <v:shape id="_x0000_i1175"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2BB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2BB0&quot; wsp:rsidP=&quot;00702BB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fldChar w:fldCharType="end"/>
      </w:r>
      <w:r w:rsidRPr="00551F9A">
        <w:t xml:space="preserve"> обновляется и эти изменения </w:t>
      </w:r>
      <w:r w:rsidR="00091FD8">
        <w:t>становятся доступными</w:t>
      </w:r>
      <w:r w:rsidRPr="00551F9A">
        <w:t xml:space="preserve"> всем остальным писателям.</w:t>
      </w:r>
    </w:p>
    <w:p w14:paraId="13382551" w14:textId="77777777" w:rsidR="00091FD8" w:rsidRDefault="0046168B" w:rsidP="00091FD8">
      <w:pPr>
        <w:keepNext/>
        <w:jc w:val="center"/>
      </w:pPr>
      <w:r>
        <w:rPr>
          <w:noProof/>
          <w:lang w:eastAsia="ru-RU"/>
        </w:rPr>
        <w:lastRenderedPageBreak/>
        <w:pict w14:anchorId="59695ED5">
          <v:shape id="Picture 5" o:spid="_x0000_i1176" type="#_x0000_t75" style="width:332.25pt;height:198pt;visibility:visible">
            <v:imagedata r:id="rId41" o:title="" cropbottom="38117f"/>
          </v:shape>
        </w:pict>
      </w:r>
    </w:p>
    <w:p w14:paraId="6BFC632C" w14:textId="77777777" w:rsidR="00091FD8" w:rsidRDefault="00091FD8" w:rsidP="00091FD8">
      <w:pPr>
        <w:pStyle w:val="Caption"/>
      </w:pPr>
      <w:bookmarkStart w:id="104" w:name="_Ref419761752"/>
      <w:r w:rsidRPr="001D4E59">
        <w:t xml:space="preserve">Рисунок </w:t>
      </w:r>
      <w:fldSimple w:instr=" SEQ Рисунок \* ARABIC ">
        <w:r w:rsidR="00A8453C">
          <w:rPr>
            <w:noProof/>
          </w:rPr>
          <w:t>7</w:t>
        </w:r>
      </w:fldSimple>
      <w:bookmarkEnd w:id="104"/>
      <w:r w:rsidRPr="001D4E59">
        <w:t xml:space="preserve"> — Топология сети при одновременной работе трёх человек. В центре указан координатор</w:t>
      </w:r>
    </w:p>
    <w:p w14:paraId="4C758B84" w14:textId="77777777" w:rsidR="00091FD8" w:rsidRDefault="00091FD8" w:rsidP="00091FD8">
      <w:pPr>
        <w:pStyle w:val="Heading4"/>
      </w:pPr>
      <w:r>
        <w:t>Ограничения и дальнейшая разработка</w:t>
      </w:r>
    </w:p>
    <w:p w14:paraId="54761C98" w14:textId="77777777"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14:paraId="5233E4A9" w14:textId="77777777"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14:paraId="2BD80163" w14:textId="77777777" w:rsidR="00091FD8" w:rsidRDefault="00091FD8" w:rsidP="00091FD8">
      <w:pPr>
        <w:pStyle w:val="Heading2"/>
      </w:pPr>
      <w:bookmarkStart w:id="105" w:name="_Toc419817841"/>
      <w:bookmarkStart w:id="106" w:name="_Toc420524502"/>
      <w:bookmarkStart w:id="107" w:name="_Toc420770078"/>
      <w:r>
        <w:lastRenderedPageBreak/>
        <w:t>Анализ разработанного решения</w:t>
      </w:r>
      <w:bookmarkEnd w:id="105"/>
      <w:bookmarkEnd w:id="106"/>
      <w:bookmarkEnd w:id="107"/>
    </w:p>
    <w:p w14:paraId="18B9EC36" w14:textId="77777777" w:rsidR="00972AAE" w:rsidRDefault="00972AAE" w:rsidP="00972AAE">
      <w:pPr>
        <w:pStyle w:val="Heading3"/>
      </w:pPr>
      <w:bookmarkStart w:id="108" w:name="_Toc419817842"/>
      <w:bookmarkStart w:id="109" w:name="_Toc420524503"/>
      <w:bookmarkStart w:id="110" w:name="_Toc420770079"/>
      <w:r>
        <w:t>Характеристики разработанного решения</w:t>
      </w:r>
      <w:bookmarkEnd w:id="108"/>
      <w:bookmarkEnd w:id="109"/>
      <w:bookmarkEnd w:id="110"/>
    </w:p>
    <w:p w14:paraId="2FA7A4C4" w14:textId="77777777"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A8453C">
        <w:t>7</w:t>
      </w:r>
      <w:r>
        <w:fldChar w:fldCharType="end"/>
      </w:r>
      <w:r>
        <w:t>.</w:t>
      </w:r>
    </w:p>
    <w:p w14:paraId="4D68C22D" w14:textId="77777777"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14:paraId="38D1AF5D" w14:textId="56778917" w:rsidR="00417A75" w:rsidRPr="001D4E59" w:rsidRDefault="00417A75" w:rsidP="001D4E59">
      <w:r>
        <w:t xml:space="preserve">Следует учитывать, что все приведенные результаты получены при </w:t>
      </w:r>
      <w:r w:rsidRPr="006723E9">
        <w:t>минимальной загруженности компьютера</w:t>
      </w:r>
      <w:r w:rsidR="00600398" w:rsidRPr="006723E9">
        <w:t>,</w:t>
      </w:r>
      <w:r w:rsidRPr="006723E9">
        <w:t xml:space="preserve"> т. к. был запущен лишь один</w:t>
      </w:r>
      <w:r>
        <w:t xml:space="preserve"> пользов</w:t>
      </w:r>
      <w:r w:rsidR="001D4E59">
        <w:t>ательский процесс Sublime Text.</w:t>
      </w:r>
    </w:p>
    <w:p w14:paraId="5F41676A" w14:textId="77777777" w:rsidR="00A86E4D" w:rsidRDefault="00A86E4D" w:rsidP="00A86E4D">
      <w:pPr>
        <w:pStyle w:val="TableCaption"/>
      </w:pPr>
      <w:bookmarkStart w:id="111" w:name="_Ref419762904"/>
      <w:r w:rsidRPr="001D4E59">
        <w:t xml:space="preserve">Таблица </w:t>
      </w:r>
      <w:fldSimple w:instr=" SEQ Таблица \* ARABIC ">
        <w:r w:rsidR="00A8453C">
          <w:rPr>
            <w:noProof/>
          </w:rPr>
          <w:t>7</w:t>
        </w:r>
      </w:fldSimple>
      <w:bookmarkEnd w:id="111"/>
      <w:r w:rsidRPr="001D4E59">
        <w:t xml:space="preserve"> — </w:t>
      </w:r>
      <w:r w:rsidRPr="001D4E59">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F87A8C" w14:paraId="4F715254" w14:textId="77777777"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14:paraId="6B29252C" w14:textId="77777777" w:rsidR="00972AAE" w:rsidRPr="00F87A8C" w:rsidRDefault="00A86E4D" w:rsidP="00A86E4D">
            <w:pPr>
              <w:pStyle w:val="a2"/>
              <w:jc w:val="center"/>
            </w:pPr>
            <w:r w:rsidRPr="00F87A8C">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14:paraId="2483F6C2" w14:textId="77777777" w:rsidR="004B3787" w:rsidRPr="00F87A8C" w:rsidRDefault="00972AAE" w:rsidP="005332E8">
            <w:pPr>
              <w:pStyle w:val="a1"/>
            </w:pPr>
            <w:r w:rsidRPr="00F87A8C">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9E27FF" w14:textId="77777777" w:rsidR="004B3787" w:rsidRPr="00F87A8C" w:rsidRDefault="00972AAE" w:rsidP="005332E8">
            <w:pPr>
              <w:pStyle w:val="a1"/>
            </w:pPr>
            <w:r w:rsidRPr="00F87A8C">
              <w:t>Конфигурация 2</w:t>
            </w:r>
          </w:p>
        </w:tc>
      </w:tr>
      <w:tr w:rsidR="00972AAE" w:rsidRPr="00F87A8C" w14:paraId="0C948AEC" w14:textId="77777777"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14:paraId="4970418C" w14:textId="77777777" w:rsidR="004B3787" w:rsidRPr="00F87A8C" w:rsidRDefault="00972AAE" w:rsidP="005332E8">
            <w:pPr>
              <w:pStyle w:val="a2"/>
            </w:pPr>
            <w:r w:rsidRPr="00F87A8C">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F7A50" w14:textId="77777777" w:rsidR="004B3787" w:rsidRPr="00F87A8C" w:rsidRDefault="00972AAE" w:rsidP="005332E8">
            <w:pPr>
              <w:pStyle w:val="a2"/>
              <w:rPr>
                <w:lang w:val="en-US"/>
              </w:rPr>
            </w:pPr>
            <w:r w:rsidRPr="00F87A8C">
              <w:rPr>
                <w:lang w:val="en-US"/>
              </w:rPr>
              <w:t>Intel Celeron CPU 1007U 1.5</w:t>
            </w:r>
            <w:r w:rsidRPr="00F87A8C">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442D5" w14:textId="77777777" w:rsidR="004B3787" w:rsidRPr="00F87A8C" w:rsidRDefault="00972AAE" w:rsidP="005332E8">
            <w:pPr>
              <w:pStyle w:val="a2"/>
            </w:pPr>
            <w:r w:rsidRPr="00F87A8C">
              <w:t>Core 2 Duo 3 ГГЦ</w:t>
            </w:r>
          </w:p>
        </w:tc>
      </w:tr>
      <w:tr w:rsidR="00972AAE" w:rsidRPr="00F87A8C" w14:paraId="6F28BBDB" w14:textId="77777777"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A23349" w14:textId="77777777" w:rsidR="004B3787" w:rsidRPr="00F87A8C" w:rsidRDefault="00972AAE" w:rsidP="005332E8">
            <w:pPr>
              <w:pStyle w:val="a2"/>
            </w:pPr>
            <w:r w:rsidRPr="00F87A8C">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965029" w14:textId="77777777" w:rsidR="004B3787" w:rsidRPr="00F87A8C" w:rsidRDefault="00972AAE" w:rsidP="005332E8">
            <w:pPr>
              <w:pStyle w:val="a2"/>
            </w:pPr>
            <w:r w:rsidRPr="00F87A8C">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E0A2B" w14:textId="77777777" w:rsidR="004B3787" w:rsidRPr="00F87A8C" w:rsidRDefault="00972AAE" w:rsidP="005332E8">
            <w:pPr>
              <w:pStyle w:val="a2"/>
            </w:pPr>
            <w:r w:rsidRPr="00F87A8C">
              <w:t>4 ГБ</w:t>
            </w:r>
          </w:p>
        </w:tc>
      </w:tr>
      <w:tr w:rsidR="00972AAE" w:rsidRPr="00F87A8C" w14:paraId="2E1BB7C3" w14:textId="77777777"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BBAF28" w14:textId="77777777" w:rsidR="004B3787" w:rsidRPr="00F87A8C" w:rsidRDefault="00972AAE" w:rsidP="005332E8">
            <w:pPr>
              <w:pStyle w:val="a2"/>
            </w:pPr>
            <w:r w:rsidRPr="00F87A8C">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B48E8" w14:textId="77777777" w:rsidR="004B3787" w:rsidRPr="00F87A8C" w:rsidRDefault="00972AAE" w:rsidP="005332E8">
            <w:pPr>
              <w:pStyle w:val="a2"/>
            </w:pPr>
            <w:r w:rsidRPr="00F87A8C">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8A8AD" w14:textId="77777777" w:rsidR="004B3787" w:rsidRPr="00F87A8C" w:rsidRDefault="00972AAE" w:rsidP="005332E8">
            <w:pPr>
              <w:pStyle w:val="a2"/>
            </w:pPr>
            <w:r w:rsidRPr="00F87A8C">
              <w:t>Elementary OS Freya</w:t>
            </w:r>
          </w:p>
        </w:tc>
      </w:tr>
      <w:tr w:rsidR="00972AAE" w:rsidRPr="00F87A8C" w14:paraId="66673284" w14:textId="77777777"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656F2E" w14:textId="77777777" w:rsidR="004B3787" w:rsidRPr="00F87A8C" w:rsidRDefault="00972AAE" w:rsidP="005332E8">
            <w:pPr>
              <w:pStyle w:val="a2"/>
              <w:jc w:val="center"/>
            </w:pPr>
            <w:r w:rsidRPr="00F87A8C">
              <w:t>Производительность при редактировании текста</w:t>
            </w:r>
          </w:p>
        </w:tc>
      </w:tr>
      <w:tr w:rsidR="00972AAE" w:rsidRPr="00F87A8C" w14:paraId="088DFE77" w14:textId="77777777"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9E711" w14:textId="77777777" w:rsidR="004B3787" w:rsidRPr="00F87A8C" w:rsidRDefault="00972AAE" w:rsidP="005332E8">
            <w:pPr>
              <w:pStyle w:val="a2"/>
            </w:pPr>
            <w:r w:rsidRPr="00F87A8C">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24D58" w14:textId="77777777" w:rsidR="004B3787" w:rsidRPr="00F87A8C" w:rsidRDefault="00972AAE" w:rsidP="005332E8">
            <w:pPr>
              <w:pStyle w:val="a2"/>
            </w:pPr>
            <w:r w:rsidRPr="00F87A8C">
              <w:t>Комфортная работа без задержек</w:t>
            </w:r>
          </w:p>
        </w:tc>
      </w:tr>
      <w:tr w:rsidR="00972AAE" w:rsidRPr="00F87A8C" w14:paraId="6855174A" w14:textId="77777777"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7D85F" w14:textId="77777777" w:rsidR="004B3787" w:rsidRPr="00F87A8C" w:rsidRDefault="00972AAE" w:rsidP="005332E8">
            <w:pPr>
              <w:pStyle w:val="a2"/>
            </w:pPr>
            <w:r w:rsidRPr="00F87A8C">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E496BF" w14:textId="77777777" w:rsidR="004B3787" w:rsidRPr="00F87A8C" w:rsidRDefault="00972AAE" w:rsidP="005332E8">
            <w:pPr>
              <w:pStyle w:val="a2"/>
            </w:pPr>
            <w:r w:rsidRPr="00F87A8C">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77D5E2" w14:textId="77777777" w:rsidR="004B3787" w:rsidRPr="00F87A8C" w:rsidRDefault="00972AAE" w:rsidP="005332E8">
            <w:pPr>
              <w:pStyle w:val="a2"/>
            </w:pPr>
            <w:r w:rsidRPr="00F87A8C">
              <w:t>Комфортная работа без задержек</w:t>
            </w:r>
          </w:p>
        </w:tc>
      </w:tr>
      <w:tr w:rsidR="00972AAE" w:rsidRPr="00F87A8C" w14:paraId="27A4207C" w14:textId="77777777"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6B6A12" w14:textId="77777777" w:rsidR="004B3787" w:rsidRPr="00F87A8C" w:rsidRDefault="00972AAE" w:rsidP="005332E8">
            <w:pPr>
              <w:pStyle w:val="a2"/>
            </w:pPr>
            <w:r w:rsidRPr="00F87A8C">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0F580" w14:textId="77777777" w:rsidR="004B3787" w:rsidRPr="00F87A8C" w:rsidRDefault="00972AAE" w:rsidP="005332E8">
            <w:pPr>
              <w:pStyle w:val="a2"/>
            </w:pPr>
            <w:r w:rsidRPr="00F87A8C">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671BD8" w14:textId="77777777" w:rsidR="004B3787" w:rsidRPr="00F87A8C" w:rsidRDefault="00972AAE" w:rsidP="005332E8">
            <w:pPr>
              <w:pStyle w:val="a2"/>
            </w:pPr>
            <w:r w:rsidRPr="00F87A8C">
              <w:t>Большие задержки при редактировании</w:t>
            </w:r>
          </w:p>
        </w:tc>
      </w:tr>
    </w:tbl>
    <w:p w14:paraId="5E7F07FE" w14:textId="77777777" w:rsidR="00972AAE" w:rsidRDefault="00972AAE" w:rsidP="00972AAE">
      <w:pPr>
        <w:pStyle w:val="Heading3"/>
      </w:pPr>
      <w:bookmarkStart w:id="112" w:name="_Toc419817843"/>
      <w:bookmarkStart w:id="113" w:name="_Toc420524504"/>
      <w:bookmarkStart w:id="114" w:name="_Toc420770080"/>
      <w:r>
        <w:lastRenderedPageBreak/>
        <w:t>Соответствие техническому заданию</w:t>
      </w:r>
      <w:bookmarkEnd w:id="112"/>
      <w:bookmarkEnd w:id="113"/>
      <w:bookmarkEnd w:id="114"/>
    </w:p>
    <w:p w14:paraId="4A627809" w14:textId="77777777"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14:paraId="3EA3C62A" w14:textId="77777777" w:rsidR="00972AAE" w:rsidRDefault="00972AAE" w:rsidP="00972AAE">
      <w:r>
        <w:t>Разработанная ИС позволяет одновременное редактирование текста двум и более пользователям.</w:t>
      </w:r>
    </w:p>
    <w:p w14:paraId="2BF60B61" w14:textId="77777777"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14:paraId="191F6514" w14:textId="77777777"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14:paraId="647565C3" w14:textId="77777777" w:rsidR="00972AAE" w:rsidRDefault="00972AAE" w:rsidP="00972AAE">
      <w:r>
        <w:t xml:space="preserve">На основании приведенных результатов тестирования можно сделать вывод о том, что требования к производительности также выполнены. </w:t>
      </w:r>
    </w:p>
    <w:p w14:paraId="06CDDE35" w14:textId="77777777"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14:paraId="22D24E1B" w14:textId="77777777"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14:paraId="790B13C8" w14:textId="77777777"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14:paraId="3902E5C7" w14:textId="77777777" w:rsidR="00972AAE" w:rsidRDefault="00972AAE" w:rsidP="00972AAE">
      <w:pPr>
        <w:pStyle w:val="Heading3"/>
      </w:pPr>
      <w:bookmarkStart w:id="115" w:name="_Toc419817844"/>
      <w:bookmarkStart w:id="116" w:name="_Toc420524505"/>
      <w:bookmarkStart w:id="117" w:name="_Toc420770081"/>
      <w:r>
        <w:t>Возможное применение</w:t>
      </w:r>
      <w:bookmarkEnd w:id="115"/>
      <w:bookmarkEnd w:id="116"/>
      <w:bookmarkEnd w:id="117"/>
    </w:p>
    <w:p w14:paraId="3F35E287" w14:textId="77777777"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w:t>
      </w:r>
      <w:r>
        <w:lastRenderedPageBreak/>
        <w:t xml:space="preserve">статей. Таким образом основной целевой аудиторией являются команды писателей и программистов, работающих удаленно. </w:t>
      </w:r>
    </w:p>
    <w:p w14:paraId="114029B7" w14:textId="77777777"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14:paraId="658D0EB2" w14:textId="77777777" w:rsidR="007C54CD" w:rsidRDefault="007C54CD" w:rsidP="007C54CD">
      <w:pPr>
        <w:pStyle w:val="Heading1"/>
        <w:jc w:val="left"/>
      </w:pPr>
      <w:bookmarkStart w:id="118" w:name="_Toc420524506"/>
      <w:bookmarkStart w:id="119" w:name="_Toc420770082"/>
      <w:r>
        <w:lastRenderedPageBreak/>
        <w:t>Безопасность  жизнедеятельности. Природопользование и охрана окружающей среды</w:t>
      </w:r>
      <w:bookmarkEnd w:id="118"/>
      <w:bookmarkEnd w:id="119"/>
    </w:p>
    <w:p w14:paraId="6F79ABDC" w14:textId="77777777" w:rsidR="007C54CD" w:rsidRDefault="007C54CD" w:rsidP="007C54CD">
      <w:pPr>
        <w:pStyle w:val="Heading2"/>
      </w:pPr>
      <w:bookmarkStart w:id="120" w:name="_Toc420524507"/>
      <w:bookmarkStart w:id="121" w:name="_Toc420770083"/>
      <w:r>
        <w:t>Введение</w:t>
      </w:r>
      <w:bookmarkEnd w:id="120"/>
      <w:bookmarkEnd w:id="121"/>
    </w:p>
    <w:p w14:paraId="29C31806" w14:textId="77777777"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14:paraId="3C7D76D2" w14:textId="77777777"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14:paraId="34442B8F" w14:textId="77777777"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14:paraId="3647DB8D" w14:textId="77777777"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14:paraId="7DBE7873" w14:textId="77777777"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14:paraId="0F1FD7E1" w14:textId="77777777" w:rsidR="00A927DC" w:rsidRDefault="00A927DC" w:rsidP="00A927DC">
      <w:pPr>
        <w:pStyle w:val="Heading2"/>
      </w:pPr>
      <w:bookmarkStart w:id="122" w:name="_Toc420524508"/>
      <w:bookmarkStart w:id="123" w:name="_Toc420770084"/>
      <w:r w:rsidRPr="00A927DC">
        <w:lastRenderedPageBreak/>
        <w:t>Безопасность жизнедеятельности</w:t>
      </w:r>
      <w:bookmarkEnd w:id="122"/>
      <w:bookmarkEnd w:id="123"/>
    </w:p>
    <w:p w14:paraId="53A98F34" w14:textId="77777777"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A8453C">
        <w:t>8</w:t>
      </w:r>
      <w:r>
        <w:fldChar w:fldCharType="end"/>
      </w:r>
      <w:r>
        <w:t>). Общая площадь помещения 20 м</w:t>
      </w:r>
      <w:r w:rsidRPr="00906C47">
        <w:rPr>
          <w:vertAlign w:val="superscript"/>
        </w:rPr>
        <w:t>2</w:t>
      </w:r>
      <w:r>
        <w:t>.</w:t>
      </w:r>
    </w:p>
    <w:p w14:paraId="2AE7AE23" w14:textId="77777777" w:rsidR="00906C47" w:rsidRDefault="0046168B" w:rsidP="00906C47">
      <w:pPr>
        <w:keepNext/>
      </w:pPr>
      <w:r>
        <w:rPr>
          <w:noProof/>
          <w:lang w:eastAsia="ru-RU"/>
        </w:rPr>
        <w:pict w14:anchorId="3A67E753">
          <v:shape id="Picture 11" o:spid="_x0000_i1177" type="#_x0000_t75" style="width:414pt;height:336.75pt;visibility:visible">
            <v:imagedata r:id="rId54" o:title=""/>
          </v:shape>
        </w:pict>
      </w:r>
    </w:p>
    <w:p w14:paraId="15102BF1" w14:textId="77777777" w:rsidR="00906C47" w:rsidRPr="00906C47" w:rsidRDefault="00906C47" w:rsidP="00906C47">
      <w:pPr>
        <w:pStyle w:val="Caption"/>
      </w:pPr>
      <w:bookmarkStart w:id="124" w:name="_Ref419881992"/>
      <w:r w:rsidRPr="001D4E59">
        <w:t xml:space="preserve">Рисунок </w:t>
      </w:r>
      <w:fldSimple w:instr=" SEQ Рисунок \* ARABIC ">
        <w:r w:rsidR="00A8453C">
          <w:rPr>
            <w:noProof/>
          </w:rPr>
          <w:t>8</w:t>
        </w:r>
      </w:fldSimple>
      <w:bookmarkEnd w:id="124"/>
      <w:r w:rsidRPr="001D4E59">
        <w:t xml:space="preserve"> — План рабочего места</w:t>
      </w:r>
    </w:p>
    <w:p w14:paraId="28726B02" w14:textId="77777777" w:rsidR="00A927DC" w:rsidRDefault="00A927DC" w:rsidP="00A927DC">
      <w:pPr>
        <w:pStyle w:val="Heading3"/>
      </w:pPr>
      <w:bookmarkStart w:id="125" w:name="_Toc420524509"/>
      <w:bookmarkStart w:id="126" w:name="_Toc420770085"/>
      <w:r w:rsidRPr="00A927DC">
        <w:t>Микроклимат рабочего места</w:t>
      </w:r>
      <w:bookmarkEnd w:id="125"/>
      <w:bookmarkEnd w:id="126"/>
    </w:p>
    <w:p w14:paraId="487FF6E1" w14:textId="77777777"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14:paraId="702EF6B1" w14:textId="77777777"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w:t>
      </w:r>
      <w:r>
        <w:lastRenderedPageBreak/>
        <w:t xml:space="preserve">года температура в помещении достигает отметки 27°С, что не удовлетворяет 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14:paraId="54BAE627" w14:textId="77777777"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14:paraId="211C37C4" w14:textId="77777777"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14:paraId="52942CA0" w14:textId="77777777"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14:paraId="1980C879" w14:textId="77777777" w:rsidR="00A927DC" w:rsidRDefault="00A927DC" w:rsidP="00A927DC">
      <w:pPr>
        <w:pStyle w:val="Heading3"/>
      </w:pPr>
      <w:bookmarkStart w:id="127" w:name="_Toc420524510"/>
      <w:bookmarkStart w:id="128" w:name="_Toc420770086"/>
      <w:r w:rsidRPr="00A927DC">
        <w:t>Электробезопасность</w:t>
      </w:r>
      <w:bookmarkEnd w:id="127"/>
      <w:bookmarkEnd w:id="128"/>
    </w:p>
    <w:p w14:paraId="7C979555" w14:textId="77777777"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14:paraId="5E48D3BD" w14:textId="77777777"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14:paraId="2AEFEF39" w14:textId="77777777"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A8453C" w:rsidRPr="001D4E59">
        <w:t xml:space="preserve">Таблица </w:t>
      </w:r>
      <w:r w:rsidR="00A8453C">
        <w:rPr>
          <w:noProof/>
        </w:rPr>
        <w:t>8</w:t>
      </w:r>
      <w:r w:rsidR="00987A05">
        <w:fldChar w:fldCharType="end"/>
      </w:r>
      <w:r>
        <w:t xml:space="preserve">). </w:t>
      </w:r>
    </w:p>
    <w:p w14:paraId="51B93752" w14:textId="77777777" w:rsidR="00987A05" w:rsidRDefault="00987A05" w:rsidP="00987A05">
      <w:pPr>
        <w:pStyle w:val="TableCaption"/>
      </w:pPr>
      <w:bookmarkStart w:id="129" w:name="_Ref419838050"/>
      <w:r w:rsidRPr="001D4E59">
        <w:t xml:space="preserve">Таблица </w:t>
      </w:r>
      <w:fldSimple w:instr=" SEQ Таблица \* ARABIC ">
        <w:r w:rsidR="00A8453C">
          <w:rPr>
            <w:noProof/>
          </w:rPr>
          <w:t>8</w:t>
        </w:r>
      </w:fldSimple>
      <w:bookmarkEnd w:id="129"/>
      <w:r w:rsidRPr="001D4E59">
        <w:t xml:space="preserve"> — </w:t>
      </w:r>
      <w:r w:rsidRPr="001D4E59">
        <w:rPr>
          <w:snapToGrid w:val="0"/>
        </w:rPr>
        <w:t>Действие электрического тока на организм человек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4"/>
        <w:gridCol w:w="3285"/>
        <w:gridCol w:w="3285"/>
      </w:tblGrid>
      <w:tr w:rsidR="00987A05" w:rsidRPr="00F87A8C" w14:paraId="218175E4" w14:textId="77777777" w:rsidTr="00F87A8C">
        <w:tc>
          <w:tcPr>
            <w:tcW w:w="3284" w:type="dxa"/>
            <w:shd w:val="clear" w:color="auto" w:fill="auto"/>
          </w:tcPr>
          <w:p w14:paraId="498C27EB" w14:textId="77777777" w:rsidR="00987A05" w:rsidRPr="00F87A8C" w:rsidRDefault="00987A05" w:rsidP="00987A05">
            <w:pPr>
              <w:pStyle w:val="a1"/>
            </w:pPr>
            <w:r w:rsidRPr="00F87A8C">
              <w:t>Вид воздействия</w:t>
            </w:r>
          </w:p>
        </w:tc>
        <w:tc>
          <w:tcPr>
            <w:tcW w:w="3285" w:type="dxa"/>
            <w:shd w:val="clear" w:color="auto" w:fill="auto"/>
          </w:tcPr>
          <w:p w14:paraId="20E44820" w14:textId="77777777" w:rsidR="00987A05" w:rsidRPr="00F87A8C" w:rsidRDefault="00987A05" w:rsidP="00987A05">
            <w:pPr>
              <w:pStyle w:val="a1"/>
            </w:pPr>
            <w:r w:rsidRPr="00F87A8C">
              <w:t>Следствие</w:t>
            </w:r>
          </w:p>
        </w:tc>
        <w:tc>
          <w:tcPr>
            <w:tcW w:w="3285" w:type="dxa"/>
            <w:shd w:val="clear" w:color="auto" w:fill="auto"/>
          </w:tcPr>
          <w:p w14:paraId="70AFC0B9" w14:textId="77777777" w:rsidR="00987A05" w:rsidRPr="00F87A8C" w:rsidRDefault="00987A05" w:rsidP="00987A05">
            <w:pPr>
              <w:pStyle w:val="a1"/>
            </w:pPr>
            <w:r w:rsidRPr="00F87A8C">
              <w:t>Виды электротравм</w:t>
            </w:r>
          </w:p>
        </w:tc>
      </w:tr>
      <w:tr w:rsidR="00987A05" w:rsidRPr="00F87A8C" w14:paraId="14FFE1D2" w14:textId="77777777" w:rsidTr="00F87A8C">
        <w:tc>
          <w:tcPr>
            <w:tcW w:w="3284" w:type="dxa"/>
            <w:shd w:val="clear" w:color="auto" w:fill="auto"/>
          </w:tcPr>
          <w:p w14:paraId="7E9468E4" w14:textId="77777777" w:rsidR="00987A05" w:rsidRPr="00F87A8C" w:rsidRDefault="00987A05" w:rsidP="00987A05">
            <w:pPr>
              <w:pStyle w:val="a2"/>
            </w:pPr>
            <w:r w:rsidRPr="00F87A8C">
              <w:t>Термическое</w:t>
            </w:r>
          </w:p>
        </w:tc>
        <w:tc>
          <w:tcPr>
            <w:tcW w:w="3285" w:type="dxa"/>
            <w:shd w:val="clear" w:color="auto" w:fill="auto"/>
          </w:tcPr>
          <w:p w14:paraId="1E88F475" w14:textId="77777777" w:rsidR="00987A05" w:rsidRPr="00F87A8C" w:rsidRDefault="00987A05" w:rsidP="00987A05">
            <w:pPr>
              <w:pStyle w:val="a2"/>
            </w:pPr>
            <w:r w:rsidRPr="00F87A8C">
              <w:t xml:space="preserve">Ожоги отдельных участков тела, нагрев внутренних органов </w:t>
            </w:r>
          </w:p>
        </w:tc>
        <w:tc>
          <w:tcPr>
            <w:tcW w:w="3285" w:type="dxa"/>
            <w:shd w:val="clear" w:color="auto" w:fill="auto"/>
          </w:tcPr>
          <w:p w14:paraId="0716E946" w14:textId="77777777" w:rsidR="00987A05" w:rsidRPr="00F87A8C" w:rsidRDefault="00987A05" w:rsidP="00987A05">
            <w:pPr>
              <w:pStyle w:val="a2"/>
            </w:pPr>
            <w:r w:rsidRPr="00F87A8C">
              <w:t>Электрический ожог, электрический знак, металлизация кожи.</w:t>
            </w:r>
          </w:p>
        </w:tc>
      </w:tr>
      <w:tr w:rsidR="00987A05" w:rsidRPr="00F87A8C" w14:paraId="43280CC6" w14:textId="77777777" w:rsidTr="00F87A8C">
        <w:tc>
          <w:tcPr>
            <w:tcW w:w="3284" w:type="dxa"/>
            <w:shd w:val="clear" w:color="auto" w:fill="auto"/>
          </w:tcPr>
          <w:p w14:paraId="37870264" w14:textId="77777777" w:rsidR="00987A05" w:rsidRPr="00F87A8C" w:rsidRDefault="00987A05" w:rsidP="00987A05">
            <w:pPr>
              <w:pStyle w:val="a2"/>
            </w:pPr>
            <w:r w:rsidRPr="00F87A8C">
              <w:t>Биологическое</w:t>
            </w:r>
          </w:p>
        </w:tc>
        <w:tc>
          <w:tcPr>
            <w:tcW w:w="3285" w:type="dxa"/>
            <w:shd w:val="clear" w:color="auto" w:fill="auto"/>
          </w:tcPr>
          <w:p w14:paraId="51738CA5" w14:textId="77777777" w:rsidR="00987A05" w:rsidRPr="00F87A8C" w:rsidRDefault="00987A05" w:rsidP="00987A05">
            <w:pPr>
              <w:pStyle w:val="a2"/>
            </w:pPr>
            <w:r w:rsidRPr="00F87A8C">
              <w:t>Разложение и возбуждение живых тканей, судорожное сокращение мышц, паралич дыхания и сердца</w:t>
            </w:r>
          </w:p>
        </w:tc>
        <w:tc>
          <w:tcPr>
            <w:tcW w:w="3285" w:type="dxa"/>
            <w:shd w:val="clear" w:color="auto" w:fill="auto"/>
          </w:tcPr>
          <w:p w14:paraId="58E7795F" w14:textId="77777777" w:rsidR="00987A05" w:rsidRPr="00F87A8C" w:rsidRDefault="00987A05" w:rsidP="00987A05">
            <w:pPr>
              <w:pStyle w:val="a2"/>
            </w:pPr>
            <w:r w:rsidRPr="00F87A8C">
              <w:t>Механические повреждения</w:t>
            </w:r>
          </w:p>
        </w:tc>
      </w:tr>
      <w:tr w:rsidR="00987A05" w:rsidRPr="00F87A8C" w14:paraId="16C6C530" w14:textId="77777777" w:rsidTr="00F87A8C">
        <w:tc>
          <w:tcPr>
            <w:tcW w:w="3284" w:type="dxa"/>
            <w:shd w:val="clear" w:color="auto" w:fill="auto"/>
          </w:tcPr>
          <w:p w14:paraId="727EEAE8" w14:textId="77777777" w:rsidR="00987A05" w:rsidRPr="00F87A8C" w:rsidRDefault="00987A05" w:rsidP="00987A05">
            <w:pPr>
              <w:pStyle w:val="a2"/>
            </w:pPr>
            <w:r w:rsidRPr="00F87A8C">
              <w:t>Электролитическое</w:t>
            </w:r>
          </w:p>
        </w:tc>
        <w:tc>
          <w:tcPr>
            <w:tcW w:w="3285" w:type="dxa"/>
            <w:shd w:val="clear" w:color="auto" w:fill="auto"/>
          </w:tcPr>
          <w:p w14:paraId="0A06C477" w14:textId="77777777" w:rsidR="00987A05" w:rsidRPr="00F87A8C" w:rsidRDefault="00987A05" w:rsidP="00987A05">
            <w:pPr>
              <w:pStyle w:val="a2"/>
            </w:pPr>
            <w:r w:rsidRPr="00F87A8C">
              <w:t>Разложение крови и других жидкостей, нарушение их физико-химического состава</w:t>
            </w:r>
          </w:p>
        </w:tc>
        <w:tc>
          <w:tcPr>
            <w:tcW w:w="3285" w:type="dxa"/>
            <w:shd w:val="clear" w:color="auto" w:fill="auto"/>
          </w:tcPr>
          <w:p w14:paraId="40ABB836" w14:textId="77777777" w:rsidR="00987A05" w:rsidRPr="00F87A8C" w:rsidRDefault="00987A05" w:rsidP="00987A05">
            <w:pPr>
              <w:pStyle w:val="a2"/>
            </w:pPr>
            <w:r w:rsidRPr="00F87A8C">
              <w:t>Электрический удар</w:t>
            </w:r>
          </w:p>
        </w:tc>
      </w:tr>
    </w:tbl>
    <w:p w14:paraId="6287868C" w14:textId="77777777" w:rsidR="00987A05" w:rsidRDefault="00987A05" w:rsidP="00A927DC"/>
    <w:p w14:paraId="044186F9" w14:textId="77777777"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14:paraId="60E3B753" w14:textId="77777777"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14:paraId="1AFCE630" w14:textId="77777777" w:rsidR="00987A05" w:rsidRDefault="00987A05" w:rsidP="00C03209">
      <w:pPr>
        <w:pStyle w:val="ListParagraph"/>
        <w:numPr>
          <w:ilvl w:val="0"/>
          <w:numId w:val="42"/>
        </w:numPr>
      </w:pPr>
      <w:r>
        <w:t>заземление;</w:t>
      </w:r>
    </w:p>
    <w:p w14:paraId="73177CA7" w14:textId="77777777" w:rsidR="00987A05" w:rsidRDefault="00987A05" w:rsidP="00C03209">
      <w:pPr>
        <w:pStyle w:val="ListParagraph"/>
        <w:numPr>
          <w:ilvl w:val="0"/>
          <w:numId w:val="42"/>
        </w:numPr>
      </w:pPr>
      <w:r>
        <w:t>зануление;</w:t>
      </w:r>
    </w:p>
    <w:p w14:paraId="6715FBDD" w14:textId="77777777" w:rsidR="00987A05" w:rsidRDefault="00987A05" w:rsidP="00C03209">
      <w:pPr>
        <w:pStyle w:val="ListParagraph"/>
        <w:numPr>
          <w:ilvl w:val="0"/>
          <w:numId w:val="42"/>
        </w:numPr>
      </w:pPr>
      <w:r>
        <w:t>защитное отключение;</w:t>
      </w:r>
    </w:p>
    <w:p w14:paraId="516C4E63" w14:textId="77777777" w:rsidR="00987A05" w:rsidRDefault="00987A05" w:rsidP="00C03209">
      <w:pPr>
        <w:pStyle w:val="ListParagraph"/>
        <w:numPr>
          <w:ilvl w:val="0"/>
          <w:numId w:val="42"/>
        </w:numPr>
      </w:pPr>
      <w:r>
        <w:t>выравнивание потенциала;</w:t>
      </w:r>
    </w:p>
    <w:p w14:paraId="43080488" w14:textId="77777777" w:rsidR="00987A05" w:rsidRDefault="00987A05" w:rsidP="00C03209">
      <w:pPr>
        <w:pStyle w:val="ListParagraph"/>
        <w:numPr>
          <w:ilvl w:val="0"/>
          <w:numId w:val="42"/>
        </w:numPr>
      </w:pPr>
      <w:r>
        <w:t>система защитных проводов;</w:t>
      </w:r>
    </w:p>
    <w:p w14:paraId="25A2A3B5" w14:textId="77777777" w:rsidR="00987A05" w:rsidRDefault="00987A05" w:rsidP="00C03209">
      <w:pPr>
        <w:pStyle w:val="ListParagraph"/>
        <w:numPr>
          <w:ilvl w:val="0"/>
          <w:numId w:val="42"/>
        </w:numPr>
      </w:pPr>
      <w:r>
        <w:lastRenderedPageBreak/>
        <w:t>изоляция нетоковедущих частей;</w:t>
      </w:r>
    </w:p>
    <w:p w14:paraId="6B6F2979" w14:textId="77777777" w:rsidR="00987A05" w:rsidRDefault="00987A05" w:rsidP="00C03209">
      <w:pPr>
        <w:pStyle w:val="ListParagraph"/>
        <w:numPr>
          <w:ilvl w:val="0"/>
          <w:numId w:val="42"/>
        </w:numPr>
      </w:pPr>
      <w:r>
        <w:t>электрическое разделение сети;</w:t>
      </w:r>
    </w:p>
    <w:p w14:paraId="2296F52E" w14:textId="77777777" w:rsidR="00987A05" w:rsidRDefault="00987A05" w:rsidP="00C03209">
      <w:pPr>
        <w:pStyle w:val="ListParagraph"/>
        <w:numPr>
          <w:ilvl w:val="0"/>
          <w:numId w:val="42"/>
        </w:numPr>
      </w:pPr>
      <w:r>
        <w:t>малое напряжение;</w:t>
      </w:r>
    </w:p>
    <w:p w14:paraId="1448A0AF" w14:textId="77777777" w:rsidR="00987A05" w:rsidRDefault="00987A05" w:rsidP="00C03209">
      <w:pPr>
        <w:pStyle w:val="ListParagraph"/>
        <w:numPr>
          <w:ilvl w:val="0"/>
          <w:numId w:val="42"/>
        </w:numPr>
      </w:pPr>
      <w:r>
        <w:t>контроль изоляции;</w:t>
      </w:r>
    </w:p>
    <w:p w14:paraId="41490B2D" w14:textId="77777777" w:rsidR="00987A05" w:rsidRDefault="00987A05" w:rsidP="00C03209">
      <w:pPr>
        <w:pStyle w:val="ListParagraph"/>
        <w:numPr>
          <w:ilvl w:val="0"/>
          <w:numId w:val="42"/>
        </w:numPr>
      </w:pPr>
      <w:r w:rsidRPr="00006D63">
        <w:t>компенсация токов замыкания на землю.</w:t>
      </w:r>
    </w:p>
    <w:p w14:paraId="2A3EA0A1" w14:textId="77777777"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14:paraId="3FA50DD1" w14:textId="77777777" w:rsidR="00987A05" w:rsidRDefault="00987A05" w:rsidP="00987A05">
      <w:pPr>
        <w:pStyle w:val="Heading3"/>
      </w:pPr>
      <w:bookmarkStart w:id="130" w:name="_Toc420524511"/>
      <w:bookmarkStart w:id="131" w:name="_Toc420770087"/>
      <w:r>
        <w:t>Освещенность рабочего места</w:t>
      </w:r>
      <w:bookmarkEnd w:id="130"/>
      <w:bookmarkEnd w:id="131"/>
    </w:p>
    <w:p w14:paraId="3A0FCFC9" w14:textId="77777777" w:rsidR="00987A05" w:rsidRPr="00006D63" w:rsidRDefault="00987A05" w:rsidP="00987A05">
      <w:r w:rsidRPr="00006D63">
        <w:t>Требования к рациональной освещенности производственных помещений сводится к следующему:</w:t>
      </w:r>
    </w:p>
    <w:p w14:paraId="0BA32917" w14:textId="77777777" w:rsidR="00987A05" w:rsidRPr="00613A0F" w:rsidRDefault="00987A05" w:rsidP="00C03209">
      <w:pPr>
        <w:pStyle w:val="ListParagraph"/>
        <w:numPr>
          <w:ilvl w:val="0"/>
          <w:numId w:val="41"/>
        </w:numPr>
      </w:pPr>
      <w:r w:rsidRPr="00613A0F">
        <w:t>правильный выбор источников света и системы освещения,</w:t>
      </w:r>
    </w:p>
    <w:p w14:paraId="0D6C0D62" w14:textId="77777777" w:rsidR="00987A05" w:rsidRPr="00613A0F" w:rsidRDefault="00987A05" w:rsidP="00C03209">
      <w:pPr>
        <w:pStyle w:val="ListParagraph"/>
        <w:numPr>
          <w:ilvl w:val="0"/>
          <w:numId w:val="41"/>
        </w:numPr>
      </w:pPr>
      <w:r w:rsidRPr="00613A0F">
        <w:t>создание необходимого уровня освещенности рабочих поверхностей,</w:t>
      </w:r>
    </w:p>
    <w:p w14:paraId="054A1AA8" w14:textId="77777777" w:rsidR="00987A05" w:rsidRDefault="00987A05" w:rsidP="00C03209">
      <w:pPr>
        <w:pStyle w:val="ListParagraph"/>
        <w:numPr>
          <w:ilvl w:val="0"/>
          <w:numId w:val="41"/>
        </w:numPr>
      </w:pPr>
      <w:r>
        <w:t>ограничение слепящего действия света,</w:t>
      </w:r>
    </w:p>
    <w:p w14:paraId="06ED5F66" w14:textId="77777777" w:rsidR="00987A05" w:rsidRPr="00613A0F" w:rsidRDefault="00987A05" w:rsidP="00C03209">
      <w:pPr>
        <w:pStyle w:val="ListParagraph"/>
        <w:numPr>
          <w:ilvl w:val="0"/>
          <w:numId w:val="41"/>
        </w:numPr>
      </w:pPr>
      <w:r w:rsidRPr="00613A0F">
        <w:t>устранение бликов, обеспечение равномерного освещения.</w:t>
      </w:r>
    </w:p>
    <w:p w14:paraId="5B7180A7" w14:textId="77777777"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14:paraId="2C617424" w14:textId="77777777" w:rsidR="00987A05" w:rsidRDefault="00987A05" w:rsidP="00987A05">
      <w:pPr>
        <w:pStyle w:val="Heading4"/>
      </w:pPr>
      <w:r w:rsidRPr="00987A05">
        <w:t>Освещенность рабочего места</w:t>
      </w:r>
    </w:p>
    <w:p w14:paraId="31B14B04" w14:textId="77777777" w:rsidR="00987A05" w:rsidRDefault="00987A05" w:rsidP="00987A05">
      <w:r w:rsidRPr="00987A05">
        <w:t>Необходимая площадь световых проемов вычисляется по формуле [20]:</w:t>
      </w:r>
    </w:p>
    <w:tbl>
      <w:tblPr>
        <w:tblW w:w="0" w:type="auto"/>
        <w:tblLook w:val="04A0" w:firstRow="1" w:lastRow="0" w:firstColumn="1" w:lastColumn="0" w:noHBand="0" w:noVBand="1"/>
      </w:tblPr>
      <w:tblGrid>
        <w:gridCol w:w="8472"/>
        <w:gridCol w:w="1382"/>
      </w:tblGrid>
      <w:tr w:rsidR="00987A05" w:rsidRPr="00F87A8C" w14:paraId="5384D1A8" w14:textId="77777777" w:rsidTr="00F87A8C">
        <w:tc>
          <w:tcPr>
            <w:tcW w:w="8472" w:type="dxa"/>
            <w:shd w:val="clear" w:color="auto" w:fill="auto"/>
          </w:tcPr>
          <w:p w14:paraId="7997AC4B" w14:textId="77777777" w:rsidR="00987A05" w:rsidRPr="006723E9" w:rsidRDefault="00936153" w:rsidP="00987A05">
            <w:pPr>
              <w:ind w:firstLine="0"/>
              <w:jc w:val="center"/>
            </w:pPr>
            <w:r>
              <w:pict w14:anchorId="3F221BBE">
                <v:shape id="_x0000_i1178" type="#_x0000_t75" style="width:185.25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0C01&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ED0C01&quot; wsp:rsidRDefault=&quot;00ED0C01&quot; wsp:rsidP=&quot;00ED0C01&quot;&gt;&lt;m:oMathPara&gt;&lt;m:oMath&gt;&lt;m:r&gt;&lt;w:rPr&gt;&lt;w:rFonts w:ascii=&quot;Cambria Math&quot; w:h-ansi=&quot;Cambria Math&quot;/&gt;&lt;wx:font wx:val=&quot;Cambria Math&quot;/&gt;&lt;w:i/&gt;&lt;w:sz-cs w:val=&quot;20&quot;/&gt;&lt;/w:rPr&gt;&lt;m:t&gt;S=&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lang w:val=&quot;EN-US&quot;/&gt;&lt;/w:rPr&gt;&lt;m:t&gt;l в€™&lt;/m:t&gt;&lt;/m:r&gt;&lt;m:r&gt;&lt;w:rPr&gt;&lt;w:rFonts w:ascii=&quot;Cambria Math&quot; w:h-ansi=&quot;Cambria Math&quot;/&gt;&lt;wx:font wx:val=&quot;Cambria Math&quot;/&gt;&lt;w:i/&gt;&lt;w:sz-cs w:val=&quot;20&quot;/&gt;&lt;/w:rPr&gt;&lt;m:t&gt;K&lt;/m:t&gt;&lt;/m:r&gt;&lt;/m:e&gt;&lt;m:sub&gt;&lt;m:r&gt;&lt;w:rPr&gt;&lt;w:rFonts w:ascii=&quot;Cambria Math&quot; w:h-ansi=&quot;Cambria Math&quot;/&gt;&lt;wx:font wx:val=&quot;Cambria Math&quot;/&gt;&lt;w:i/&gt;&lt;w:sz-cs w:val=&quot;20&quot;/&gt;&lt;/w:rPr&gt;&lt;m:t&gt;Р·&lt;/m:t&gt;&lt;/m:r&gt;&lt;/m:sub&gt;&lt;/m:sSub&gt;&lt;m:r&gt;&lt;w:rPr&gt;&lt;w:rFonts w:ascii=&quot;Cambria Math&quot; w:h-ansi=&quot;Cambria Math&quot;/&gt;&lt;wx:font wx:val=&quot;Cambria Math&quot;/&gt;&lt;w:i/&gt;&lt;w:sz-cs w:val=&quot;20&quot;/&gt;&lt;/w:rPr&gt;&lt;m:t&gt;в€™O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K&lt;/m:t&gt;&lt;/m:r&gt;&lt;/m:e&gt;&lt;m:sub&gt;&lt;m:r&gt;&lt;w:rPr&gt;&lt;w:rFonts w:ascii=&quot;Cambria Math&quot; w:h-ansi=&quot;Cambria Math&quot;/&gt;&lt;wx:font wx:val=&quot;Cambria Math&quot;/&gt;&lt;w:i/&gt;&lt;w:sz-cs w:val=&quot;20&quot;/&gt;&lt;/w:rPr&gt;&lt;m:t&gt;Р·Рґ&lt;/m:t&gt;&lt;/m:r&gt;&lt;/m:sub&gt;&lt;/m:sSub&gt;&lt;m:r&gt;&lt;w:rPr&gt;&lt;w:rFonts w:ascii=&quot;Cambria Math&quot; w:h-ansi=&quot;Cambria Math&quot;/&gt;&lt;wx:font wx:val=&quot;Cambria Math&quot;/&gt;&lt;w:i/&gt;&lt;w:sz-cs w:val=&quot;20&quot;/&gt;&lt;/w:rPr&gt;&lt;m:t&gt;в€™&lt;/m:t&gt;&lt;/m:r&gt;&lt;m:f&gt;&lt;m:fPr&gt;&lt;m:ctrlPr&gt;&lt;w:rPr&gt;&lt;w:rFonts w:ascii=&quot;Cambria Math&quot; w:h-ansi=&quot;Cambria Math&quot;/&gt;&lt;wx:font wx:val=&quot;Cambria Math&quot;/&gt;&lt;w:i/&gt;&lt;w:sz-cs w:val=&quot;20&quot;/&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S&lt;/m:t&gt;&lt;/m:r&gt;&lt;/m:e&gt;&lt;m:sub&gt;&lt;m:r&gt;&lt;w:rPr&gt;&lt;w:rFonts w:ascii=&quot;Cambria Math&quot; w:h-ansi=&quot;Cambria Math&quot;/&gt;&lt;wx:font wx:val=&quot;Cambria Math&quot;/&gt;&lt;w:i/&gt;&lt;w:sz-cs w:val=&quot;20&quot;/&gt;&lt;/w:rPr&gt;&lt;m:t&gt;Рї&lt;/m:t&gt;&lt;/m:r&gt;&lt;/m:sub&gt;&lt;/m:sSub&gt;&lt;/m:num&gt;&lt;m:den&gt;&lt;m:r&gt;&lt;w:rPr&gt;&lt;w:rFonts w:ascii=&quot;Cambria Math&quot; w:h-ansi=&quot;Cambria Math&quot;/&gt;&lt;wx:font wx:val=&quot;Cambria Math&quot;/&gt;&lt;w:i/&gt;&lt;w:sz-cs w:val=&quot;20&quot;/&gt;&lt;/w:rPr&gt;&lt;m:t&gt;100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r&lt;/m:t&gt;&lt;/m:r&gt;&lt;/m:e&gt;&lt;m:sub&gt;&lt;m:r&gt;&lt;w:rPr&gt;&lt;w:rFonts w:ascii=&quot;Cambria Math&quot; w:h-ansi=&quot;Cambria Math&quot;/&gt;&lt;wx:font wx:val=&quot;Cambria Math&quot;/&gt;&lt;w:i/&gt;&lt;w:sz-cs w:val=&quot;20&quot;/&gt;&lt;/w:rPr&gt;&lt;m:t&gt;Рѕ&lt;/m:t&gt;&lt;/m:r&gt;&lt;/m:sub&gt;&lt;/m:sSub&gt;&lt;m:r&gt;&lt;w:rPr&gt;&lt;w:rFonts w:ascii=&quot;Cambria Math&quot; w:h-ansi=&quot;Cambria Math&quot;/&gt;&lt;wx:font wx:val=&quot;Cambria Math&quot;/&gt;&lt;w:i/&gt;&lt;w:sz-cs w:val=&quot;20&quot;/&gt;&lt;/w:rPr&gt;&lt;m:t&gt;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r&lt;/m:t&gt;&lt;/m:r&gt;&lt;/m:e&gt;&lt;m:sub&gt;&lt;m:r&gt;&lt;w:rPr&gt;&lt;w:rFonts w:ascii=&quot;Cambria Math&quot; w:h-ansi=&quot;Cambria Math&quot;/&gt;&lt;wx:font wx:val=&quot;Cambria Math&quot;/&gt;&lt;w:i/&gt;&lt;w:sz-cs w:val=&quot;20&quot;/&gt;&lt;/w:rPr&gt;&lt;m:t&gt;Р±&lt;/m:t&gt;&lt;/m:r&gt;&lt;/m:sub&gt;&lt;/m:sSub&gt;&lt;/m:den&gt;&lt;/m:f&gt;&lt;m:r&gt;&lt;w:rPr&gt;&lt;w:rFonts w:ascii=&quot;Cambria Math&quot; w:h-ansi=&quot;Cambria Math&quot;/&gt;&lt;wx:font wx:val=&quot;Cambria Math&quot;/&gt;&lt;w:i/&gt;&lt;w:sz-cs w:val=&quot;20&quot;/&gt;&lt;/w:rPr&gt;&lt;m:t&gt; ,&lt;/m:t&gt;&lt;/m:r&gt;&lt;/m:oMath&gt;&lt;/m:oMathPara&gt;&lt;/w:p&gt;&lt;w:sectPr wsp:rsidR=&quot;00000000&quot; wsp:rsidRPr=&quot;00ED0C01&quot;&gt;&lt;w:pgSz w:w=&quot;12240&quot; w:h=&quot;15840&quot;/&gt;&lt;w:pgMar w:top=&quot;1134&quot; w:right=&quot;850&quot; w:bottom=&quot;1134&quot; w:left=&quot;1701&quot; w:header=&quot;720&quot; w:footer=&quot;720&quot; w:gutter=&quot;0&quot;/&gt;&lt;w:cols w:space=&quot;720&quot;/&gt;&lt;/w:sectPr&gt;&lt;/wx:sect&gt;&lt;/w:body&gt;&lt;/w:wordDocument&gt;">
                  <v:imagedata r:id="rId55" o:title="" chromakey="white"/>
                </v:shape>
              </w:pict>
            </w:r>
          </w:p>
        </w:tc>
        <w:tc>
          <w:tcPr>
            <w:tcW w:w="1382" w:type="dxa"/>
            <w:shd w:val="clear" w:color="auto" w:fill="auto"/>
            <w:vAlign w:val="center"/>
          </w:tcPr>
          <w:p w14:paraId="4AB9C344" w14:textId="77777777" w:rsidR="00987A05" w:rsidRPr="00F87A8C" w:rsidRDefault="00987A05" w:rsidP="004E50E2">
            <w:pPr>
              <w:ind w:firstLine="0"/>
              <w:jc w:val="right"/>
            </w:pPr>
            <w:r w:rsidRPr="006723E9">
              <w:t>(3)</w:t>
            </w:r>
          </w:p>
        </w:tc>
      </w:tr>
    </w:tbl>
    <w:p w14:paraId="296BFE96" w14:textId="77777777" w:rsidR="00987A05" w:rsidRPr="00006D63" w:rsidRDefault="00987A05" w:rsidP="00987A05">
      <w:pPr>
        <w:ind w:firstLine="0"/>
      </w:pPr>
      <w:r w:rsidRPr="00006D63">
        <w:t>где</w:t>
      </w:r>
    </w:p>
    <w:p w14:paraId="2F129131" w14:textId="77777777" w:rsidR="00987A05" w:rsidRPr="00006D63" w:rsidRDefault="00F87A8C" w:rsidP="00987A05">
      <w:r w:rsidRPr="00F87A8C">
        <w:fldChar w:fldCharType="begin"/>
      </w:r>
      <w:r w:rsidRPr="00F87A8C">
        <w:instrText xml:space="preserve"> QUOTE </w:instrText>
      </w:r>
      <w:r w:rsidR="00936153">
        <w:rPr>
          <w:position w:val="-23"/>
        </w:rPr>
        <w:pict w14:anchorId="1A8F1188">
          <v:shape id="_x0000_i1179"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4E08&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34E08&quot; wsp:rsidP=&quot;00334E08&quot;&gt;&lt;m:oMathPara&gt;&lt;m:oMath&gt;&lt;m:r&gt;&lt;w:rPr&gt;&lt;w:rFonts w:ascii=&quot;Cambria Math&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6" o:title="" chromakey="white"/>
          </v:shape>
        </w:pict>
      </w:r>
      <w:r w:rsidRPr="00F87A8C">
        <w:instrText xml:space="preserve"> </w:instrText>
      </w:r>
      <w:r w:rsidRPr="00F87A8C">
        <w:fldChar w:fldCharType="separate"/>
      </w:r>
      <w:r w:rsidR="00936153">
        <w:rPr>
          <w:position w:val="-23"/>
        </w:rPr>
        <w:pict w14:anchorId="7DA04926">
          <v:shape id="_x0000_i1180"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4E08&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34E08&quot; wsp:rsidP=&quot;00334E08&quot;&gt;&lt;m:oMathPara&gt;&lt;m:oMath&gt;&lt;m:r&gt;&lt;w:rPr&gt;&lt;w:rFonts w:ascii=&quot;Cambria Math&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6" o:title="" chromakey="white"/>
          </v:shape>
        </w:pict>
      </w:r>
      <w:r w:rsidRPr="00F87A8C">
        <w:fldChar w:fldCharType="end"/>
      </w:r>
      <w:r w:rsidR="00987A05" w:rsidRPr="00006D63">
        <w:t xml:space="preserve"> – площадь световых проемов, м</w:t>
      </w:r>
      <w:r w:rsidR="00987A05" w:rsidRPr="00006D63">
        <w:rPr>
          <w:vertAlign w:val="superscript"/>
        </w:rPr>
        <w:t>2</w:t>
      </w:r>
      <w:r w:rsidR="00987A05" w:rsidRPr="00006D63">
        <w:t>;</w:t>
      </w:r>
    </w:p>
    <w:p w14:paraId="7658D053" w14:textId="77777777" w:rsidR="00987A05" w:rsidRPr="00006D63" w:rsidRDefault="00F87A8C" w:rsidP="00987A05">
      <w:r w:rsidRPr="00F87A8C">
        <w:rPr>
          <w:vertAlign w:val="subscript"/>
        </w:rPr>
        <w:fldChar w:fldCharType="begin"/>
      </w:r>
      <w:r w:rsidRPr="00F87A8C">
        <w:rPr>
          <w:vertAlign w:val="subscript"/>
        </w:rPr>
        <w:instrText xml:space="preserve"> QUOTE </w:instrText>
      </w:r>
      <w:r w:rsidR="00936153">
        <w:rPr>
          <w:position w:val="-23"/>
        </w:rPr>
        <w:pict w14:anchorId="0923203C">
          <v:shape id="_x0000_i1181"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C5F0B&quot;/&gt;&lt;wsp:rsid wsp:val=&quot;00FE025C&quot;/&gt;&lt;wsp:rsid wsp:val=&quot;00FE3A1D&quot;/&gt;&lt;wsp:rsid wsp:val=&quot;00FE7914&quot;/&gt;&lt;wsp:rsid wsp:val=&quot;00FF1925&quot;/&gt;&lt;wsp:rsid wsp:val=&quot;00FF4473&quot;/&gt;&lt;/wsp:rsids&gt;&lt;/w:docPr&gt;&lt;w:body&gt;&lt;wx:sect&gt;&lt;w:p wsp:rsidR=&quot;00000000&quot; wsp:rsidRDefault=&quot;00FC5F0B&quot; wsp:rsidP=&quot;00FC5F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rPr>
          <w:vertAlign w:val="subscript"/>
        </w:rPr>
        <w:instrText xml:space="preserve"> </w:instrText>
      </w:r>
      <w:r w:rsidRPr="00F87A8C">
        <w:rPr>
          <w:vertAlign w:val="subscript"/>
        </w:rPr>
        <w:fldChar w:fldCharType="separate"/>
      </w:r>
      <w:r w:rsidR="00936153">
        <w:rPr>
          <w:position w:val="-23"/>
        </w:rPr>
        <w:pict w14:anchorId="239840CA">
          <v:shape id="_x0000_i1182"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C5F0B&quot;/&gt;&lt;wsp:rsid wsp:val=&quot;00FE025C&quot;/&gt;&lt;wsp:rsid wsp:val=&quot;00FE3A1D&quot;/&gt;&lt;wsp:rsid wsp:val=&quot;00FE7914&quot;/&gt;&lt;wsp:rsid wsp:val=&quot;00FF1925&quot;/&gt;&lt;wsp:rsid wsp:val=&quot;00FF4473&quot;/&gt;&lt;/wsp:rsids&gt;&lt;/w:docPr&gt;&lt;w:body&gt;&lt;wx:sect&gt;&lt;w:p wsp:rsidR=&quot;00000000&quot; wsp:rsidRDefault=&quot;00FC5F0B&quot; wsp:rsidP=&quot;00FC5F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rPr>
          <w:vertAlign w:val="subscript"/>
        </w:rPr>
        <w:fldChar w:fldCharType="end"/>
      </w:r>
      <w:r w:rsidR="00987A05" w:rsidRPr="00006D63">
        <w:rPr>
          <w:i/>
          <w:vertAlign w:val="subscript"/>
        </w:rPr>
        <w:t xml:space="preserve"> </w:t>
      </w:r>
      <w:r w:rsidR="00987A05" w:rsidRPr="00006D63">
        <w:t xml:space="preserve">– площадь пола помещения, </w:t>
      </w:r>
      <w:r w:rsidRPr="00F87A8C">
        <w:fldChar w:fldCharType="begin"/>
      </w:r>
      <w:r w:rsidRPr="00F87A8C">
        <w:instrText xml:space="preserve"> QUOTE </w:instrText>
      </w:r>
      <w:r w:rsidR="00936153">
        <w:rPr>
          <w:position w:val="-23"/>
        </w:rPr>
        <w:pict w14:anchorId="22FA588E">
          <v:shape id="_x0000_i1183"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25DC&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25DC&quot; wsp:rsidP=&quot;003F25DC&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instrText xml:space="preserve"> </w:instrText>
      </w:r>
      <w:r w:rsidRPr="00F87A8C">
        <w:fldChar w:fldCharType="separate"/>
      </w:r>
      <w:r w:rsidR="00936153">
        <w:rPr>
          <w:position w:val="-23"/>
        </w:rPr>
        <w:pict w14:anchorId="79240AE3">
          <v:shape id="_x0000_i1184"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25DC&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25DC&quot; wsp:rsidP=&quot;003F25DC&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fldChar w:fldCharType="end"/>
      </w:r>
      <w:r w:rsidR="00987A05" w:rsidRPr="00006D63">
        <w:t xml:space="preserve"> м</w:t>
      </w:r>
      <w:r w:rsidR="00987A05" w:rsidRPr="00006D63">
        <w:rPr>
          <w:vertAlign w:val="superscript"/>
        </w:rPr>
        <w:t>2</w:t>
      </w:r>
      <w:r w:rsidR="00987A05" w:rsidRPr="00006D63">
        <w:t xml:space="preserve">; </w:t>
      </w:r>
    </w:p>
    <w:p w14:paraId="483D03F3" w14:textId="77777777" w:rsidR="00987A05" w:rsidRPr="00006D63" w:rsidRDefault="00F87A8C" w:rsidP="00987A05">
      <w:r w:rsidRPr="00F87A8C">
        <w:fldChar w:fldCharType="begin"/>
      </w:r>
      <w:r w:rsidRPr="00F87A8C">
        <w:instrText xml:space="preserve"> QUOTE </w:instrText>
      </w:r>
      <w:r w:rsidR="00936153">
        <w:rPr>
          <w:position w:val="-23"/>
        </w:rPr>
        <w:pict w14:anchorId="76C2955B">
          <v:shape id="_x0000_i1185"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0B21&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0B21&quot; wsp:rsidP=&quot;00750B2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instrText xml:space="preserve"> </w:instrText>
      </w:r>
      <w:r w:rsidRPr="00F87A8C">
        <w:fldChar w:fldCharType="separate"/>
      </w:r>
      <w:r w:rsidR="00936153">
        <w:rPr>
          <w:position w:val="-23"/>
        </w:rPr>
        <w:pict w14:anchorId="21E8BDAB">
          <v:shape id="_x0000_i1186"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0B21&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0B21&quot; wsp:rsidP=&quot;00750B2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fldChar w:fldCharType="end"/>
      </w:r>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w:r w:rsidRPr="00F87A8C">
        <w:fldChar w:fldCharType="begin"/>
      </w:r>
      <w:r w:rsidRPr="00F87A8C">
        <w:instrText xml:space="preserve"> QUOTE </w:instrText>
      </w:r>
      <w:r w:rsidR="00936153">
        <w:rPr>
          <w:position w:val="-23"/>
        </w:rPr>
        <w:pict w14:anchorId="78C11B77">
          <v:shape id="_x0000_i1187"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40E&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640E&quot; wsp:rsidP=&quot;000864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F87A8C">
        <w:instrText xml:space="preserve"> </w:instrText>
      </w:r>
      <w:r w:rsidRPr="00F87A8C">
        <w:fldChar w:fldCharType="separate"/>
      </w:r>
      <w:r w:rsidR="00936153">
        <w:rPr>
          <w:position w:val="-23"/>
        </w:rPr>
        <w:pict w14:anchorId="234795F9">
          <v:shape id="_x0000_i1188"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40E&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640E&quot; wsp:rsidP=&quot;000864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F87A8C">
        <w:fldChar w:fldCharType="end"/>
      </w:r>
      <w:r w:rsidR="00987A05" w:rsidRPr="00006D63">
        <w:t>;</w:t>
      </w:r>
    </w:p>
    <w:p w14:paraId="67CD6E98" w14:textId="77777777" w:rsidR="00987A05" w:rsidRPr="00006D63" w:rsidRDefault="00F87A8C" w:rsidP="00987A05">
      <w:r w:rsidRPr="00F87A8C">
        <w:lastRenderedPageBreak/>
        <w:fldChar w:fldCharType="begin"/>
      </w:r>
      <w:r w:rsidRPr="00F87A8C">
        <w:instrText xml:space="preserve"> QUOTE </w:instrText>
      </w:r>
      <w:r w:rsidR="00936153">
        <w:rPr>
          <w:position w:val="-23"/>
        </w:rPr>
        <w:pict w14:anchorId="0C51411C">
          <v:shape id="_x0000_i1189"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3A53&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3A53&quot; wsp:rsidP=&quot;00313A53&quot;&gt;&lt;m:oMathPara&gt;&lt;m:oMath&gt;&lt;m:r&gt;&lt;w:rPr&gt;&lt;w:rFonts w:ascii=&quot;Cambria Math&quot; w:h-ansi=&quot;Cambria Math&quot;/&gt;&lt;wx:font wx:val=&quot;Cambria Math&quot;/&gt;&lt;w:i/&gt;&lt;/w:rPr&gt;&lt;m:t&gt;O&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1" o:title="" chromakey="white"/>
          </v:shape>
        </w:pict>
      </w:r>
      <w:r w:rsidRPr="00F87A8C">
        <w:instrText xml:space="preserve"> </w:instrText>
      </w:r>
      <w:r w:rsidRPr="00F87A8C">
        <w:fldChar w:fldCharType="separate"/>
      </w:r>
      <w:r w:rsidR="00936153">
        <w:rPr>
          <w:position w:val="-23"/>
        </w:rPr>
        <w:pict w14:anchorId="243B85DF">
          <v:shape id="_x0000_i1190"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3A53&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3A53&quot; wsp:rsidP=&quot;00313A53&quot;&gt;&lt;m:oMathPara&gt;&lt;m:oMath&gt;&lt;m:r&gt;&lt;w:rPr&gt;&lt;w:rFonts w:ascii=&quot;Cambria Math&quot; w:h-ansi=&quot;Cambria Math&quot;/&gt;&lt;wx:font wx:val=&quot;Cambria Math&quot;/&gt;&lt;w:i/&gt;&lt;/w:rPr&gt;&lt;m:t&gt;O&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1" o:title="" chromakey="white"/>
          </v:shape>
        </w:pict>
      </w:r>
      <w:r w:rsidRPr="00F87A8C">
        <w:fldChar w:fldCharType="end"/>
      </w:r>
      <w:r w:rsidR="00987A05">
        <w:t> </w:t>
      </w:r>
      <w:r w:rsidR="00987A05" w:rsidRPr="00006D63">
        <w:t>–</w:t>
      </w:r>
      <w:r w:rsidR="00987A05">
        <w:t> </w:t>
      </w:r>
      <w:r w:rsidR="00987A05" w:rsidRPr="00987A05">
        <w:t xml:space="preserve">световая характеристика окон, </w:t>
      </w:r>
      <w:r w:rsidRPr="00F87A8C">
        <w:fldChar w:fldCharType="begin"/>
      </w:r>
      <w:r w:rsidRPr="00F87A8C">
        <w:instrText xml:space="preserve"> QUOTE </w:instrText>
      </w:r>
      <w:r w:rsidR="00936153">
        <w:rPr>
          <w:position w:val="-23"/>
        </w:rPr>
        <w:pict w14:anchorId="1A8B866B">
          <v:shape id="_x0000_i1191" type="#_x0000_t75" style="width:4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0C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0C5A&quot; wsp:rsidP=&quot;00210C5A&quot;&gt;&lt;m:oMathPara&gt;&lt;m:oMath&gt;&lt;m:r&gt;&lt;w:rPr&gt;&lt;w:rFonts w:ascii=&quot;Cambria Math&quot; w:h-ansi=&quot;Cambria Math&quot;/&gt;&lt;wx:font wx:val=&quot;Cambria Math&quot;/&gt;&lt;w:i/&gt;&lt;/w:rPr&gt;&lt;m:t&gt;O=2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2" o:title="" chromakey="white"/>
          </v:shape>
        </w:pict>
      </w:r>
      <w:r w:rsidRPr="00F87A8C">
        <w:instrText xml:space="preserve"> </w:instrText>
      </w:r>
      <w:r w:rsidRPr="00F87A8C">
        <w:fldChar w:fldCharType="separate"/>
      </w:r>
      <w:r w:rsidR="00936153">
        <w:rPr>
          <w:position w:val="-23"/>
        </w:rPr>
        <w:pict w14:anchorId="75B07881">
          <v:shape id="_x0000_i1192" type="#_x0000_t75" style="width:4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0C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0C5A&quot; wsp:rsidP=&quot;00210C5A&quot;&gt;&lt;m:oMathPara&gt;&lt;m:oMath&gt;&lt;m:r&gt;&lt;w:rPr&gt;&lt;w:rFonts w:ascii=&quot;Cambria Math&quot; w:h-ansi=&quot;Cambria Math&quot;/&gt;&lt;wx:font wx:val=&quot;Cambria Math&quot;/&gt;&lt;w:i/&gt;&lt;/w:rPr&gt;&lt;m:t&gt;O=2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2" o:title="" chromakey="white"/>
          </v:shape>
        </w:pict>
      </w:r>
      <w:r w:rsidRPr="00F87A8C">
        <w:fldChar w:fldCharType="end"/>
      </w:r>
      <w:r w:rsidR="00987A05"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14:paraId="4F18BDF2" w14:textId="77777777" w:rsidR="00987A05" w:rsidRPr="00006D63" w:rsidRDefault="00F87A8C" w:rsidP="00987A05">
      <w:r w:rsidRPr="00F87A8C">
        <w:fldChar w:fldCharType="begin"/>
      </w:r>
      <w:r w:rsidRPr="00F87A8C">
        <w:instrText xml:space="preserve"> QUOTE </w:instrText>
      </w:r>
      <w:r w:rsidR="00936153">
        <w:rPr>
          <w:position w:val="-26"/>
        </w:rPr>
        <w:pict w14:anchorId="0E0BF191">
          <v:shape id="_x0000_i1193" type="#_x0000_t75" style="width:19.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FCE&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FCE&quot; wsp:rsidP=&quot;00710FC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3" o:title="" chromakey="white"/>
          </v:shape>
        </w:pict>
      </w:r>
      <w:r w:rsidRPr="00F87A8C">
        <w:instrText xml:space="preserve"> </w:instrText>
      </w:r>
      <w:r w:rsidRPr="00F87A8C">
        <w:fldChar w:fldCharType="separate"/>
      </w:r>
      <w:r w:rsidR="00936153">
        <w:rPr>
          <w:position w:val="-26"/>
        </w:rPr>
        <w:pict w14:anchorId="7B3EEF29">
          <v:shape id="_x0000_i1194" type="#_x0000_t75" style="width:19.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FCE&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FCE&quot; wsp:rsidP=&quot;00710FC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3" o:title="" chromakey="white"/>
          </v:shape>
        </w:pict>
      </w:r>
      <w:r w:rsidRPr="00F87A8C">
        <w:fldChar w:fldCharType="end"/>
      </w:r>
      <w:r w:rsidR="00987A05" w:rsidRPr="00006D63">
        <w:t xml:space="preserve"> – </w:t>
      </w:r>
      <w:r w:rsidR="00A00A97" w:rsidRPr="00A00A97">
        <w:t xml:space="preserve">коэффициент, учитывающий затенение здания противостоящим зданием, </w:t>
      </w:r>
      <w:r w:rsidRPr="00F87A8C">
        <w:fldChar w:fldCharType="begin"/>
      </w:r>
      <w:r w:rsidRPr="00F87A8C">
        <w:instrText xml:space="preserve"> QUOTE </w:instrText>
      </w:r>
      <w:r w:rsidR="00936153">
        <w:rPr>
          <w:position w:val="-26"/>
        </w:rPr>
        <w:pict w14:anchorId="3869ED88">
          <v:shape id="_x0000_i1195" type="#_x0000_t75" style="width:45.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C54BE&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C54BE&quot; wsp:rsidP=&quot;008C54B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r&gt;&lt;w:rPr&gt;&lt;w:rFonts w:ascii=&quot;Cambria Math&quot; w:h-ansi=&quot;Cambria Math&quot;/&gt;&lt;wx:font wx:val=&quot;Cambria Math&quot;/&gt;&lt;w:i/&gt;&lt;/w:rPr&gt;&lt;m:t&gt;=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4" o:title="" chromakey="white"/>
          </v:shape>
        </w:pict>
      </w:r>
      <w:r w:rsidRPr="00F87A8C">
        <w:instrText xml:space="preserve"> </w:instrText>
      </w:r>
      <w:r w:rsidRPr="00F87A8C">
        <w:fldChar w:fldCharType="separate"/>
      </w:r>
      <w:r w:rsidR="00936153">
        <w:rPr>
          <w:position w:val="-26"/>
        </w:rPr>
        <w:pict w14:anchorId="52CA5B23">
          <v:shape id="_x0000_i1196" type="#_x0000_t75" style="width:45.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C54BE&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C54BE&quot; wsp:rsidP=&quot;008C54B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r&gt;&lt;w:rPr&gt;&lt;w:rFonts w:ascii=&quot;Cambria Math&quot; w:h-ansi=&quot;Cambria Math&quot;/&gt;&lt;wx:font wx:val=&quot;Cambria Math&quot;/&gt;&lt;w:i/&gt;&lt;/w:rPr&gt;&lt;m:t&gt;=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4" o:title="" chromakey="white"/>
          </v:shape>
        </w:pict>
      </w:r>
      <w:r w:rsidRPr="00F87A8C">
        <w:fldChar w:fldCharType="end"/>
      </w:r>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14:paraId="033BC901" w14:textId="77777777" w:rsidR="00987A05" w:rsidRPr="00006D63" w:rsidRDefault="00F87A8C" w:rsidP="00A00A97">
      <w:r w:rsidRPr="00F87A8C">
        <w:rPr>
          <w:vertAlign w:val="subscript"/>
        </w:rPr>
        <w:fldChar w:fldCharType="begin"/>
      </w:r>
      <w:r w:rsidRPr="00F87A8C">
        <w:rPr>
          <w:vertAlign w:val="subscript"/>
        </w:rPr>
        <w:instrText xml:space="preserve"> QUOTE </w:instrText>
      </w:r>
      <w:r w:rsidR="00936153">
        <w:rPr>
          <w:position w:val="-23"/>
        </w:rPr>
        <w:pict w14:anchorId="38173AA9">
          <v:shape id="_x0000_i1197"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C714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C7142&quot; wsp:rsidP=&quot;005C7142&quot;&gt;&lt;m:oMathPara&gt;&lt;m:oMath&gt;&lt;m:sSub&gt;&lt;m:sSubPr&gt;&lt;m:ctrlPr&gt;&lt;w:rPr&gt;&lt;w:rFonts w:ascii=&quot;Cambria Math&quot; w:h-ansi=&quot;Cambria Math&quot;/&gt;&lt;wx:font wx:val=&quot;Cambria Math&quot;/&gt;&lt;w:i/&gt;&lt;w:vertAlign w:val=&quot;subscript&quot;/&gt;&lt;/w:rPr&gt;&lt;/m:ctrlPr&gt;&lt;/m:sSubPr&gt;&lt;m:e&gt;&lt;m:r&gt;&lt;w:rPr&gt;&lt;w:rFonts w:ascii=&quot;Cambria Math&quot; w:h-ansi=&quot;Cambria Math&quot;/&gt;&lt;wx:font wx:val=&quot;Cambria Math&quot;/&gt;&lt;w:i/&gt;&lt;w:vertAlign w:val=&quot;subscript&quot;/&gt;&lt;/w:rPr&gt;&lt;m:t&gt;r&lt;/m:t&gt;&lt;/m:r&gt;&lt;/m:e&gt;&lt;m:sub&gt;&lt;m:r&gt;&lt;w:rPr&gt;&lt;w:rFonts w:ascii=&quot;Cambria Math&quot; w:h-ansi=&quot;Cambria Math&quot;/&gt;&lt;wx:font wx:val=&quot;Cambria Math&quot;/&gt;&lt;w:i/&gt;&lt;w:vertAlign w:val=&quot;subscript&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5" o:title="" chromakey="white"/>
          </v:shape>
        </w:pict>
      </w:r>
      <w:r w:rsidRPr="00F87A8C">
        <w:rPr>
          <w:vertAlign w:val="subscript"/>
        </w:rPr>
        <w:instrText xml:space="preserve"> </w:instrText>
      </w:r>
      <w:r w:rsidRPr="00F87A8C">
        <w:rPr>
          <w:vertAlign w:val="subscript"/>
        </w:rPr>
        <w:fldChar w:fldCharType="separate"/>
      </w:r>
      <w:r w:rsidR="00936153">
        <w:rPr>
          <w:position w:val="-23"/>
        </w:rPr>
        <w:pict w14:anchorId="6E324347">
          <v:shape id="_x0000_i1198"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C714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C7142&quot; wsp:rsidP=&quot;005C7142&quot;&gt;&lt;m:oMathPara&gt;&lt;m:oMath&gt;&lt;m:sSub&gt;&lt;m:sSubPr&gt;&lt;m:ctrlPr&gt;&lt;w:rPr&gt;&lt;w:rFonts w:ascii=&quot;Cambria Math&quot; w:h-ansi=&quot;Cambria Math&quot;/&gt;&lt;wx:font wx:val=&quot;Cambria Math&quot;/&gt;&lt;w:i/&gt;&lt;w:vertAlign w:val=&quot;subscript&quot;/&gt;&lt;/w:rPr&gt;&lt;/m:ctrlPr&gt;&lt;/m:sSubPr&gt;&lt;m:e&gt;&lt;m:r&gt;&lt;w:rPr&gt;&lt;w:rFonts w:ascii=&quot;Cambria Math&quot; w:h-ansi=&quot;Cambria Math&quot;/&gt;&lt;wx:font wx:val=&quot;Cambria Math&quot;/&gt;&lt;w:i/&gt;&lt;w:vertAlign w:val=&quot;subscript&quot;/&gt;&lt;/w:rPr&gt;&lt;m:t&gt;r&lt;/m:t&gt;&lt;/m:r&gt;&lt;/m:e&gt;&lt;m:sub&gt;&lt;m:r&gt;&lt;w:rPr&gt;&lt;w:rFonts w:ascii=&quot;Cambria Math&quot; w:h-ansi=&quot;Cambria Math&quot;/&gt;&lt;wx:font wx:val=&quot;Cambria Math&quot;/&gt;&lt;w:i/&gt;&lt;w:vertAlign w:val=&quot;subscript&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5" o:title="" chromakey="white"/>
          </v:shape>
        </w:pict>
      </w:r>
      <w:r w:rsidRPr="00F87A8C">
        <w:rPr>
          <w:vertAlign w:val="subscript"/>
        </w:rPr>
        <w:fldChar w:fldCharType="end"/>
      </w:r>
      <w:r w:rsidR="00987A05" w:rsidRPr="00006D63">
        <w:rPr>
          <w:i/>
          <w:vertAlign w:val="subscript"/>
        </w:rPr>
        <w:t xml:space="preserve"> </w:t>
      </w:r>
      <w:r w:rsidR="00987A05" w:rsidRPr="00006D63">
        <w:t xml:space="preserve">– общий коэффициент светопропускания окон, </w:t>
      </w:r>
      <w:r w:rsidRPr="00D9119F">
        <w:rPr>
          <w:rFonts w:eastAsia="Times New Roman"/>
        </w:rPr>
        <w:fldChar w:fldCharType="begin"/>
      </w:r>
      <w:r w:rsidRPr="00D9119F">
        <w:rPr>
          <w:rFonts w:eastAsia="Times New Roman"/>
        </w:rPr>
        <w:instrText xml:space="preserve"> QUOTE </w:instrText>
      </w:r>
      <w:r w:rsidR="00936153">
        <w:rPr>
          <w:position w:val="-23"/>
        </w:rPr>
        <w:pict w14:anchorId="194BEB7D">
          <v:shape id="_x0000_i1199"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0C0E&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0C0E&quot; wsp:rsidP=&quot;00A70C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ѕ&lt;/m:t&gt;&lt;/m:r&gt;&lt;/m:sub&gt;&lt;/m:sSub&gt;&lt;m:r&gt;&lt;w:rPr&gt;&lt;w:rFonts w:ascii=&quot;Cambria Math&quot; w:h-ansi=&quot;Cambria Math&quot;/&gt;&lt;wx:font wx:val=&quot;Cambria Math&quot;/&gt;&lt;w:i/&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6" o:title="" chromakey="white"/>
          </v:shape>
        </w:pict>
      </w:r>
      <w:r w:rsidRPr="00D9119F">
        <w:rPr>
          <w:rFonts w:eastAsia="Times New Roman"/>
        </w:rPr>
        <w:instrText xml:space="preserve"> </w:instrText>
      </w:r>
      <w:r w:rsidRPr="00D9119F">
        <w:rPr>
          <w:rFonts w:eastAsia="Times New Roman"/>
        </w:rPr>
        <w:fldChar w:fldCharType="separate"/>
      </w:r>
      <w:r w:rsidR="00936153">
        <w:rPr>
          <w:position w:val="-23"/>
        </w:rPr>
        <w:pict w14:anchorId="1095D515">
          <v:shape id="_x0000_i1200"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0C0E&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0C0E&quot; wsp:rsidP=&quot;00A70C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ѕ&lt;/m:t&gt;&lt;/m:r&gt;&lt;/m:sub&gt;&lt;/m:sSub&gt;&lt;m:r&gt;&lt;w:rPr&gt;&lt;w:rFonts w:ascii=&quot;Cambria Math&quot; w:h-ansi=&quot;Cambria Math&quot;/&gt;&lt;wx:font wx:val=&quot;Cambria Math&quot;/&gt;&lt;w:i/&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6" o:title="" chromakey="white"/>
          </v:shape>
        </w:pict>
      </w:r>
      <w:r w:rsidRPr="00D9119F">
        <w:rPr>
          <w:rFonts w:eastAsia="Times New Roman"/>
        </w:rPr>
        <w:fldChar w:fldCharType="end"/>
      </w:r>
      <w:r w:rsidR="00A00A97" w:rsidRPr="00F87A8C">
        <w:rPr>
          <w:rFonts w:eastAsia="Times New Roman"/>
        </w:rPr>
        <w:t>, поскольку в помещении установлено двойное листовое стекло;</w:t>
      </w:r>
    </w:p>
    <w:p w14:paraId="279AE7E8" w14:textId="77777777" w:rsidR="00987A05" w:rsidRPr="00006D63" w:rsidRDefault="00F87A8C" w:rsidP="00987A05">
      <w:r w:rsidRPr="00F87A8C">
        <w:fldChar w:fldCharType="begin"/>
      </w:r>
      <w:r w:rsidRPr="00F87A8C">
        <w:instrText xml:space="preserve"> QUOTE </w:instrText>
      </w:r>
      <w:r w:rsidR="00936153">
        <w:rPr>
          <w:position w:val="-23"/>
        </w:rPr>
        <w:pict w14:anchorId="5F1C42B8">
          <v:shape id="_x0000_i1201"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25D9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25D96&quot; wsp:rsidP=&quot;00325D9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7" o:title="" chromakey="white"/>
          </v:shape>
        </w:pict>
      </w:r>
      <w:r w:rsidRPr="00F87A8C">
        <w:instrText xml:space="preserve"> </w:instrText>
      </w:r>
      <w:r w:rsidRPr="00F87A8C">
        <w:fldChar w:fldCharType="separate"/>
      </w:r>
      <w:r w:rsidR="00936153">
        <w:rPr>
          <w:position w:val="-23"/>
        </w:rPr>
        <w:pict w14:anchorId="5A38809B">
          <v:shape id="_x0000_i1202"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25D9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25D96&quot; wsp:rsidP=&quot;00325D9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7" o:title="" chromakey="white"/>
          </v:shape>
        </w:pict>
      </w:r>
      <w:r w:rsidRPr="00F87A8C">
        <w:fldChar w:fldCharType="end"/>
      </w:r>
      <w:r w:rsidR="00987A05" w:rsidRPr="00006D63">
        <w:t xml:space="preserve"> – коэффициент, учитывающий боковое освещение, </w:t>
      </w:r>
      <w:r w:rsidRPr="00F87A8C">
        <w:fldChar w:fldCharType="begin"/>
      </w:r>
      <w:r w:rsidRPr="00F87A8C">
        <w:instrText xml:space="preserve"> QUOTE </w:instrText>
      </w:r>
      <w:r w:rsidR="00936153">
        <w:rPr>
          <w:position w:val="-23"/>
        </w:rPr>
        <w:pict w14:anchorId="44AAAC80">
          <v:shape id="_x0000_i1203"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35E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35E0&quot; wsp:rsidP=&quot;002F35E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8" o:title="" chromakey="white"/>
          </v:shape>
        </w:pict>
      </w:r>
      <w:r w:rsidRPr="00F87A8C">
        <w:instrText xml:space="preserve"> </w:instrText>
      </w:r>
      <w:r w:rsidRPr="00F87A8C">
        <w:fldChar w:fldCharType="separate"/>
      </w:r>
      <w:r w:rsidR="00936153">
        <w:rPr>
          <w:position w:val="-23"/>
        </w:rPr>
        <w:pict w14:anchorId="62A87D72">
          <v:shape id="_x0000_i1204"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35E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35E0&quot; wsp:rsidP=&quot;002F35E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8" o:title="" chromakey="white"/>
          </v:shape>
        </w:pict>
      </w:r>
      <w:r w:rsidRPr="00F87A8C">
        <w:fldChar w:fldCharType="end"/>
      </w:r>
      <w:r w:rsidR="00987A05" w:rsidRPr="00006D63">
        <w:t xml:space="preserve">; </w:t>
      </w:r>
    </w:p>
    <w:p w14:paraId="7CBF8021" w14:textId="77777777" w:rsidR="00987A05" w:rsidRPr="00006D63" w:rsidRDefault="00F87A8C" w:rsidP="00A00A97">
      <w:r w:rsidRPr="00F87A8C">
        <w:fldChar w:fldCharType="begin"/>
      </w:r>
      <w:r w:rsidRPr="00F87A8C">
        <w:instrText xml:space="preserve"> QUOTE </w:instrText>
      </w:r>
      <w:r w:rsidR="00936153">
        <w:rPr>
          <w:position w:val="-23"/>
        </w:rPr>
        <w:pict w14:anchorId="74E15B2C">
          <v:shape id="_x0000_i1205" type="#_x0000_t75" style="width: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D50&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D50&quot; wsp:rsidP=&quot;00C25D50&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9" o:title="" chromakey="white"/>
          </v:shape>
        </w:pict>
      </w:r>
      <w:r w:rsidRPr="00F87A8C">
        <w:instrText xml:space="preserve"> </w:instrText>
      </w:r>
      <w:r w:rsidRPr="00F87A8C">
        <w:fldChar w:fldCharType="separate"/>
      </w:r>
      <w:r w:rsidR="00936153">
        <w:rPr>
          <w:position w:val="-23"/>
        </w:rPr>
        <w:pict w14:anchorId="0473A23F">
          <v:shape id="_x0000_i1206" type="#_x0000_t75" style="width: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D50&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D50&quot; wsp:rsidP=&quot;00C25D50&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9" o:title="" chromakey="white"/>
          </v:shape>
        </w:pict>
      </w:r>
      <w:r w:rsidRPr="00F87A8C">
        <w:fldChar w:fldCharType="end"/>
      </w:r>
      <w:r w:rsidR="00987A05" w:rsidRPr="00006D63">
        <w:t xml:space="preserve"> – нормируемое значение коэффициента естественной освещенности, </w:t>
      </w:r>
      <w:r w:rsidRPr="00F87A8C">
        <w:fldChar w:fldCharType="begin"/>
      </w:r>
      <w:r w:rsidRPr="00F87A8C">
        <w:instrText xml:space="preserve"> QUOTE </w:instrText>
      </w:r>
      <w:r w:rsidR="00936153">
        <w:rPr>
          <w:position w:val="-23"/>
        </w:rPr>
        <w:pict w14:anchorId="6323F6B8">
          <v:shape id="_x0000_i1207" type="#_x0000_t75" style="width:4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3070&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3070&quot; wsp:rsidP=&quot;00593070&quot;&gt;&lt;m:oMathPara&gt;&lt;m:oMath&gt;&lt;m:r&gt;&lt;w:rPr&gt;&lt;w:rFonts w:ascii=&quot;Cambria Math&quot; w:h-ansi=&quot;Cambria Math&quot;/&gt;&lt;wx:font wx:val=&quot;Cambria Math&quot;/&gt;&lt;w:i/&gt;&lt;/w:rPr&gt;&lt;m:t&gt;l=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0" o:title="" chromakey="white"/>
          </v:shape>
        </w:pict>
      </w:r>
      <w:r w:rsidRPr="00F87A8C">
        <w:instrText xml:space="preserve"> </w:instrText>
      </w:r>
      <w:r w:rsidRPr="00F87A8C">
        <w:fldChar w:fldCharType="separate"/>
      </w:r>
      <w:r w:rsidR="00936153">
        <w:rPr>
          <w:position w:val="-23"/>
        </w:rPr>
        <w:pict w14:anchorId="75BCD4A5">
          <v:shape id="_x0000_i1208" type="#_x0000_t75" style="width:4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3070&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3070&quot; wsp:rsidP=&quot;00593070&quot;&gt;&lt;m:oMathPara&gt;&lt;m:oMath&gt;&lt;m:r&gt;&lt;w:rPr&gt;&lt;w:rFonts w:ascii=&quot;Cambria Math&quot; w:h-ansi=&quot;Cambria Math&quot;/&gt;&lt;wx:font wx:val=&quot;Cambria Math&quot;/&gt;&lt;w:i/&gt;&lt;/w:rPr&gt;&lt;m:t&gt;l=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0" o:title="" chromakey="white"/>
          </v:shape>
        </w:pict>
      </w:r>
      <w:r w:rsidRPr="00F87A8C">
        <w:fldChar w:fldCharType="end"/>
      </w:r>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14:paraId="59A36274" w14:textId="77777777"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14:paraId="6C04EEB4" w14:textId="77777777" w:rsidR="00987A05" w:rsidRPr="00906C47" w:rsidRDefault="00987A05" w:rsidP="00987A05">
      <w:r w:rsidRPr="00006D63">
        <w:tab/>
      </w:r>
      <w:r w:rsidRPr="00006D63">
        <w:tab/>
      </w:r>
      <w:r w:rsidRPr="00006D63">
        <w:tab/>
      </w:r>
      <w:r w:rsidR="00F87A8C" w:rsidRPr="00F87A8C">
        <w:fldChar w:fldCharType="begin"/>
      </w:r>
      <w:r w:rsidR="00F87A8C" w:rsidRPr="00F87A8C">
        <w:instrText xml:space="preserve"> QUOTE </w:instrText>
      </w:r>
      <w:r w:rsidR="0046168B">
        <w:rPr>
          <w:position w:val="-35"/>
        </w:rPr>
        <w:pict w14:anchorId="6836BC0B">
          <v:shape id="_x0000_i1209" type="#_x0000_t75" style="width:210.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019D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019DA&quot; wsp:rsidP=&quot;008019DA&quot;&gt;&lt;m:oMathPara&gt;&lt;m:oMath&gt;&lt;m:r&gt;&lt;w:rPr&gt;&lt;w:rFonts w:ascii=&quot;Cambria Math&quot; w:h-ansi=&quot;Cambria Math&quot;/&gt;&lt;wx:font wx:val=&quot;Cambria Math&quot;/&gt;&lt;w:i/&gt;&lt;/w:rPr&gt;&lt;m:t&gt;S=0,9в€™1,2в€™21в€™1в€™&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0&lt;/m:t&gt;&lt;/m:r&gt;&lt;/m:num&gt;&lt;m:den&gt;&lt;m:r&gt;&lt;w:rPr&gt;&lt;w:rFonts w:ascii=&quot;Cambria Math&quot; w:h-ansi=&quot;Cambria Math&quot;/&gt;&lt;wx:font wx:val=&quot;Cambria Math&quot;/&gt;&lt;w:i/&gt;&lt;/w:rPr&gt;&lt;m:t&gt;100в€™1в€™1,2&lt;/m:t&gt;&lt;/m:r&gt;&lt;/m:den&gt;&lt;/m:f&gt;&lt;m:r&gt;&lt;w:rPr&gt;&lt;w:rFonts w:ascii=&quot;Cambria Math&quot; w:h-ansi=&quot;Cambria Math&quot;/&gt;&lt;wx:font wx:val=&quot;Cambria Math&quot;/&gt;&lt;w:i/&gt;&lt;/w:rPr&gt;&lt;m:t&gt;=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1" o:title="" chromakey="white"/>
          </v:shape>
        </w:pict>
      </w:r>
      <w:r w:rsidR="00F87A8C" w:rsidRPr="00F87A8C">
        <w:instrText xml:space="preserve"> </w:instrText>
      </w:r>
      <w:r w:rsidR="00F87A8C" w:rsidRPr="00F87A8C">
        <w:fldChar w:fldCharType="separate"/>
      </w:r>
      <w:r w:rsidR="0046168B">
        <w:rPr>
          <w:position w:val="-35"/>
        </w:rPr>
        <w:pict w14:anchorId="16D8E6D0">
          <v:shape id="_x0000_i1210" type="#_x0000_t75" style="width:210.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019D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019DA&quot; wsp:rsidP=&quot;008019DA&quot;&gt;&lt;m:oMathPara&gt;&lt;m:oMath&gt;&lt;m:r&gt;&lt;w:rPr&gt;&lt;w:rFonts w:ascii=&quot;Cambria Math&quot; w:h-ansi=&quot;Cambria Math&quot;/&gt;&lt;wx:font wx:val=&quot;Cambria Math&quot;/&gt;&lt;w:i/&gt;&lt;/w:rPr&gt;&lt;m:t&gt;S=0,9в€™1,2в€™21в€™1в€™&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0&lt;/m:t&gt;&lt;/m:r&gt;&lt;/m:num&gt;&lt;m:den&gt;&lt;m:r&gt;&lt;w:rPr&gt;&lt;w:rFonts w:ascii=&quot;Cambria Math&quot; w:h-ansi=&quot;Cambria Math&quot;/&gt;&lt;wx:font wx:val=&quot;Cambria Math&quot;/&gt;&lt;w:i/&gt;&lt;/w:rPr&gt;&lt;m:t&gt;100в€™1в€™1,2&lt;/m:t&gt;&lt;/m:r&gt;&lt;/m:den&gt;&lt;/m:f&gt;&lt;m:r&gt;&lt;w:rPr&gt;&lt;w:rFonts w:ascii=&quot;Cambria Math&quot; w:h-ansi=&quot;Cambria Math&quot;/&gt;&lt;wx:font wx:val=&quot;Cambria Math&quot;/&gt;&lt;w:i/&gt;&lt;/w:rPr&gt;&lt;m:t&gt;=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1" o:title="" chromakey="white"/>
          </v:shape>
        </w:pict>
      </w:r>
      <w:r w:rsidR="00F87A8C" w:rsidRPr="00F87A8C">
        <w:fldChar w:fldCharType="end"/>
      </w:r>
      <w:r w:rsidRPr="00006D63">
        <w:t xml:space="preserve"> м</w:t>
      </w:r>
      <w:r w:rsidRPr="00006D63">
        <w:rPr>
          <w:vertAlign w:val="superscript"/>
        </w:rPr>
        <w:t>2</w:t>
      </w:r>
      <w:r w:rsidR="00906C47">
        <w:rPr>
          <w:vertAlign w:val="subscript"/>
        </w:rPr>
        <w:softHyphen/>
      </w:r>
      <w:r w:rsidR="00906C47">
        <w:t>.</w:t>
      </w:r>
    </w:p>
    <w:p w14:paraId="1446652E" w14:textId="77777777"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14:paraId="6BA45DDD" w14:textId="77777777" w:rsidR="00A00A97" w:rsidRDefault="00A00A97" w:rsidP="00A00A97">
      <w:pPr>
        <w:pStyle w:val="Heading4"/>
      </w:pPr>
      <w:r>
        <w:t>Расчет искусственного освещения</w:t>
      </w:r>
    </w:p>
    <w:p w14:paraId="1BB1E46B" w14:textId="77777777"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W w:w="0" w:type="auto"/>
        <w:tblLook w:val="0600" w:firstRow="0" w:lastRow="0" w:firstColumn="0" w:lastColumn="0" w:noHBand="1" w:noVBand="1"/>
      </w:tblPr>
      <w:tblGrid>
        <w:gridCol w:w="7905"/>
        <w:gridCol w:w="1666"/>
      </w:tblGrid>
      <w:tr w:rsidR="00A00A97" w:rsidRPr="00F87A8C" w14:paraId="5ADB6482" w14:textId="77777777" w:rsidTr="00F87A8C">
        <w:tc>
          <w:tcPr>
            <w:tcW w:w="7905" w:type="dxa"/>
            <w:shd w:val="clear" w:color="auto" w:fill="auto"/>
            <w:vAlign w:val="center"/>
          </w:tcPr>
          <w:p w14:paraId="12949D8A" w14:textId="77777777" w:rsidR="00A00A97" w:rsidRPr="006723E9" w:rsidRDefault="00936153" w:rsidP="004E50E2">
            <w:pPr>
              <w:jc w:val="center"/>
              <w:rPr>
                <w:rFonts w:eastAsia="Times New Roman"/>
                <w:i/>
                <w:szCs w:val="20"/>
                <w:lang w:eastAsia="ru-RU"/>
              </w:rPr>
            </w:pPr>
            <w:r>
              <w:pict w14:anchorId="1A1B73DC">
                <v:shape id="_x0000_i1211" type="#_x0000_t75" style="width:117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1AAB&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61AAB&quot; wsp:rsidRDefault=&quot;00C61AAB&quot; wsp:rsidP=&quot;00C61AAB&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r&gt;&lt;w:rPr&gt;&lt;w:rFonts w:ascii=&quot;Cambria Math&quot; w:h-ansi=&quot;Cambria Math&quot;/&gt;&lt;wx:font wx:val=&quot;Cambria Math&quot;/&gt;&lt;w:i/&gt;&lt;/w:rPr&gt;&lt;m:t&gt;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n&lt;/m:t&gt;&lt;/m:r&gt;&lt;/m:sub&gt;&lt;/m:sSub&gt;&lt;m:r&gt;&lt;w:rPr&gt;&lt;w:rFonts w:ascii=&quot;Cambria Math&quot; w:h-ansi=&quot;Cambria Math&quot;/&gt;&lt;wx:font wx:val=&quot;Cambria Math&quot;/&gt;&lt;w:i/&gt;&lt;/w:rPr&gt;&lt;m:t&gt;в€™Z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num&gt;&lt;m:den&gt;&lt;m:r&gt;&lt;w:rPr&gt;&lt;w:rFonts w:ascii=&quot;Cambria Math&quot; w:h-ansi=&quot;Cambria Math&quot;/&gt;&lt;wx:font wx:val=&quot;Cambria Math&quot;/&gt;&lt;w:i/&gt;&lt;/w:rPr&gt;&lt;m:t&gt;РљРџР”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r&gt;&lt;w:rPr&gt;&lt;w:rFonts w:ascii=&quot;Cambria Math&quot; w:h-ansi=&quot;Cambria Math&quot;/&gt;&lt;wx:font wx:val=&quot;Cambria Math&quot;/&gt;&lt;w:i/&gt;&lt;/w:rPr&gt;&lt;m:t&gt;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den&gt;&lt;/m:f&gt;&lt;m:r&gt;&lt;w:rPr&gt;&lt;w:rFonts w:ascii=&quot;Cambria Math&quot; w:h-ansi=&quot;Cambria Math&quot;/&gt;&lt;wx:font wx:val=&quot;Cambria Math&quot;/&gt;&lt;w:i/&gt;&lt;/w:rPr&gt;&lt;m:t&gt; ,&lt;/m:t&gt;&lt;/m:r&gt;&lt;/m:oMath&gt;&lt;/m:oMathPara&gt;&lt;/w:p&gt;&lt;w:sectPr wsp:rsidR=&quot;00000000&quot; wsp:rsidRPr=&quot;00C61AAB&quot;&gt;&lt;w:pgSz w:w=&quot;12240&quot; w:h=&quot;15840&quot;/&gt;&lt;w:pgMar w:top=&quot;1134&quot; w:right=&quot;850&quot; w:bottom=&quot;1134&quot; w:left=&quot;1701&quot; w:header=&quot;720&quot; w:footer=&quot;720&quot; w:gutter=&quot;0&quot;/&gt;&lt;w:cols w:space=&quot;720&quot;/&gt;&lt;/w:sectPr&gt;&lt;/wx:sect&gt;&lt;/w:body&gt;&lt;/w:wordDocument&gt;">
                  <v:imagedata r:id="rId72" o:title="" chromakey="white"/>
                </v:shape>
              </w:pict>
            </w:r>
          </w:p>
        </w:tc>
        <w:tc>
          <w:tcPr>
            <w:tcW w:w="1666" w:type="dxa"/>
            <w:shd w:val="clear" w:color="auto" w:fill="auto"/>
            <w:vAlign w:val="center"/>
          </w:tcPr>
          <w:p w14:paraId="6A6C613E" w14:textId="77777777" w:rsidR="00A00A97" w:rsidRPr="00F87A8C" w:rsidRDefault="00A00A97" w:rsidP="004E50E2">
            <w:pPr>
              <w:ind w:firstLine="631"/>
              <w:jc w:val="right"/>
              <w:rPr>
                <w:rFonts w:eastAsia="Times New Roman"/>
                <w:szCs w:val="20"/>
                <w:lang w:eastAsia="ru-RU"/>
              </w:rPr>
            </w:pPr>
            <w:bookmarkStart w:id="132" w:name="_Ref231232962"/>
            <w:r w:rsidRPr="006723E9">
              <w:rPr>
                <w:rFonts w:eastAsia="Times New Roman"/>
                <w:szCs w:val="20"/>
                <w:lang w:eastAsia="ru-RU"/>
              </w:rPr>
              <w:t>(4)</w:t>
            </w:r>
            <w:bookmarkEnd w:id="132"/>
          </w:p>
        </w:tc>
      </w:tr>
    </w:tbl>
    <w:p w14:paraId="2DABB907" w14:textId="77777777" w:rsidR="00A00A97" w:rsidRPr="00006D63" w:rsidRDefault="00A00A97" w:rsidP="00A00A97">
      <w:pPr>
        <w:ind w:firstLine="0"/>
      </w:pPr>
      <w:r w:rsidRPr="00006D63">
        <w:lastRenderedPageBreak/>
        <w:t>где</w:t>
      </w:r>
    </w:p>
    <w:p w14:paraId="2FE6074D" w14:textId="77777777" w:rsidR="00A00A97" w:rsidRPr="00006D63" w:rsidRDefault="00F87A8C" w:rsidP="00A00A97">
      <w:r w:rsidRPr="00F87A8C">
        <w:fldChar w:fldCharType="begin"/>
      </w:r>
      <w:r w:rsidRPr="00F87A8C">
        <w:instrText xml:space="preserve"> QUOTE </w:instrText>
      </w:r>
      <w:r w:rsidR="00936153">
        <w:rPr>
          <w:position w:val="-23"/>
        </w:rPr>
        <w:pict w14:anchorId="2A387E8A">
          <v:shape id="_x0000_i1212"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1E35&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1E35&quot; wsp:rsidP=&quot;00AF1E35&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3" o:title="" chromakey="white"/>
          </v:shape>
        </w:pict>
      </w:r>
      <w:r w:rsidRPr="00F87A8C">
        <w:instrText xml:space="preserve"> </w:instrText>
      </w:r>
      <w:r w:rsidRPr="00F87A8C">
        <w:fldChar w:fldCharType="separate"/>
      </w:r>
      <w:r w:rsidR="00936153">
        <w:rPr>
          <w:position w:val="-23"/>
        </w:rPr>
        <w:pict w14:anchorId="545B2FC6">
          <v:shape id="_x0000_i1213"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1E35&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1E35&quot; wsp:rsidP=&quot;00AF1E35&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3" o:title="" chromakey="white"/>
          </v:shape>
        </w:pict>
      </w:r>
      <w:r w:rsidRPr="00F87A8C">
        <w:fldChar w:fldCharType="end"/>
      </w:r>
      <w:r w:rsidR="00A00A97">
        <w:t xml:space="preserve"> —</w:t>
      </w:r>
      <w:r w:rsidR="00A00A97" w:rsidRPr="00006D63">
        <w:t xml:space="preserve"> количество светильников;</w:t>
      </w:r>
    </w:p>
    <w:p w14:paraId="26B2F2EF" w14:textId="77777777" w:rsidR="00A00A97" w:rsidRPr="00006D63" w:rsidRDefault="00F87A8C" w:rsidP="00A00A97">
      <w:r w:rsidRPr="00F87A8C">
        <w:fldChar w:fldCharType="begin"/>
      </w:r>
      <w:r w:rsidRPr="00F87A8C">
        <w:instrText xml:space="preserve"> QUOTE </w:instrText>
      </w:r>
      <w:r w:rsidR="00936153">
        <w:rPr>
          <w:position w:val="-23"/>
        </w:rPr>
        <w:pict w14:anchorId="4944AF3F">
          <v:shape id="_x0000_i1214"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12F&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0612F&quot; wsp:rsidP=&quot;0090612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instrText xml:space="preserve"> </w:instrText>
      </w:r>
      <w:r w:rsidRPr="00F87A8C">
        <w:fldChar w:fldCharType="separate"/>
      </w:r>
      <w:r w:rsidR="00936153">
        <w:rPr>
          <w:position w:val="-23"/>
        </w:rPr>
        <w:pict w14:anchorId="6B03E870">
          <v:shape id="_x0000_i1215"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12F&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0612F&quot; wsp:rsidP=&quot;0090612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fldChar w:fldCharType="end"/>
      </w:r>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высокой точности» поскольку в работе приходится различать объекты от 0,15 до 0,30 мм [18]. Таким образом, </w:t>
      </w:r>
      <w:r w:rsidRPr="00F87A8C">
        <w:fldChar w:fldCharType="begin"/>
      </w:r>
      <w:r w:rsidRPr="00F87A8C">
        <w:instrText xml:space="preserve"> QUOTE </w:instrText>
      </w:r>
      <w:r w:rsidR="00936153">
        <w:rPr>
          <w:position w:val="-23"/>
        </w:rPr>
        <w:pict w14:anchorId="0FF907C0">
          <v:shape id="_x0000_i121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0E55&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0E55&quot; wsp:rsidP=&quot;00780E5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instrText xml:space="preserve"> </w:instrText>
      </w:r>
      <w:r w:rsidRPr="00F87A8C">
        <w:fldChar w:fldCharType="separate"/>
      </w:r>
      <w:r w:rsidR="00936153">
        <w:rPr>
          <w:position w:val="-23"/>
        </w:rPr>
        <w:pict w14:anchorId="5FAB1C5A">
          <v:shape id="_x0000_i1217"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0E55&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0E55&quot; wsp:rsidP=&quot;00780E5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fldChar w:fldCharType="end"/>
      </w:r>
      <w:r w:rsidR="00A00A97" w:rsidRPr="00A00A97">
        <w:t xml:space="preserve"> =</w:t>
      </w:r>
      <w:r w:rsidR="00A00A97">
        <w:t xml:space="preserve"> 200 лк</w:t>
      </w:r>
      <w:r w:rsidR="00A00A97" w:rsidRPr="00A00A97">
        <w:t>;</w:t>
      </w:r>
    </w:p>
    <w:p w14:paraId="3A1E8C1F" w14:textId="77777777" w:rsidR="00A00A97" w:rsidRPr="00006D63" w:rsidRDefault="00F87A8C" w:rsidP="00A00A97">
      <w:r w:rsidRPr="00F87A8C">
        <w:fldChar w:fldCharType="begin"/>
      </w:r>
      <w:r w:rsidRPr="00F87A8C">
        <w:instrText xml:space="preserve"> QUOTE </w:instrText>
      </w:r>
      <w:r w:rsidR="00936153">
        <w:rPr>
          <w:position w:val="-23"/>
        </w:rPr>
        <w:pict w14:anchorId="426B8D19">
          <v:shape id="_x0000_i1218"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28B1&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28B1&quot; wsp:rsidP=&quot;002E28B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instrText xml:space="preserve"> </w:instrText>
      </w:r>
      <w:r w:rsidRPr="00F87A8C">
        <w:fldChar w:fldCharType="separate"/>
      </w:r>
      <w:r w:rsidR="00936153">
        <w:rPr>
          <w:position w:val="-23"/>
        </w:rPr>
        <w:pict w14:anchorId="3310E135">
          <v:shape id="_x0000_i1219"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28B1&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28B1&quot; wsp:rsidP=&quot;002E28B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fldChar w:fldCharType="end"/>
      </w:r>
      <w:r w:rsidR="00A00A97">
        <w:t xml:space="preserve"> —</w:t>
      </w:r>
      <w:r w:rsidR="00A00A97" w:rsidRPr="00006D63">
        <w:t xml:space="preserve"> площадь пола помещения, </w:t>
      </w:r>
      <w:r w:rsidRPr="00F87A8C">
        <w:fldChar w:fldCharType="begin"/>
      </w:r>
      <w:r w:rsidRPr="00F87A8C">
        <w:instrText xml:space="preserve"> QUOTE </w:instrText>
      </w:r>
      <w:r w:rsidR="00936153">
        <w:rPr>
          <w:position w:val="-23"/>
        </w:rPr>
        <w:pict w14:anchorId="299C8207">
          <v:shape id="_x0000_i1220"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1B89&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1B89&quot; wsp:rsidP=&quot;007E1B8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instrText xml:space="preserve"> </w:instrText>
      </w:r>
      <w:r w:rsidRPr="00F87A8C">
        <w:fldChar w:fldCharType="separate"/>
      </w:r>
      <w:r w:rsidR="00936153">
        <w:rPr>
          <w:position w:val="-23"/>
        </w:rPr>
        <w:pict w14:anchorId="7434FCDD">
          <v:shape id="_x0000_i1221"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1B89&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1B89&quot; wsp:rsidP=&quot;007E1B8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fldChar w:fldCharType="end"/>
      </w:r>
      <w:r w:rsidR="00A00A97" w:rsidRPr="00006D63">
        <w:t xml:space="preserve"> м</w:t>
      </w:r>
      <w:r w:rsidR="00A00A97" w:rsidRPr="00006D63">
        <w:rPr>
          <w:vertAlign w:val="superscript"/>
        </w:rPr>
        <w:t>2</w:t>
      </w:r>
      <w:r w:rsidR="00A00A97" w:rsidRPr="00006D63">
        <w:t>;</w:t>
      </w:r>
    </w:p>
    <w:p w14:paraId="40F25E2C" w14:textId="715624F9" w:rsidR="00A00A97" w:rsidRPr="00006D63" w:rsidRDefault="00F87A8C" w:rsidP="00A00A97">
      <w:r w:rsidRPr="00F87A8C">
        <w:fldChar w:fldCharType="begin"/>
      </w:r>
      <w:r w:rsidRPr="00F87A8C">
        <w:instrText xml:space="preserve"> QUOTE </w:instrText>
      </w:r>
      <w:r w:rsidR="00936153">
        <w:rPr>
          <w:position w:val="-23"/>
        </w:rPr>
        <w:pict w14:anchorId="2FD59E93">
          <v:shape id="_x0000_i122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289&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289&quot; wsp:rsidP=&quot;00CA0289&quot;&gt;&lt;m:oMathPara&gt;&lt;m:oMath&gt;&lt;m:r&gt;&lt;w:rPr&gt;&lt;w:rFonts w:ascii=&quot;Cambria Math&quot; w:h-ansi=&quot;Cambria Math&quot;/&gt;&lt;wx:font wx:val=&quot;Cambria Math&quot;/&gt;&lt;w:i/&gt;&lt;/w:rPr&gt;&lt;m:t&gt;Z&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5" o:title="" chromakey="white"/>
          </v:shape>
        </w:pict>
      </w:r>
      <w:r w:rsidRPr="00F87A8C">
        <w:instrText xml:space="preserve"> </w:instrText>
      </w:r>
      <w:r w:rsidRPr="00F87A8C">
        <w:fldChar w:fldCharType="separate"/>
      </w:r>
      <w:r w:rsidR="00936153">
        <w:rPr>
          <w:position w:val="-23"/>
        </w:rPr>
        <w:pict w14:anchorId="313143A5">
          <v:shape id="_x0000_i1223"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289&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289&quot; wsp:rsidP=&quot;00CA0289&quot;&gt;&lt;m:oMathPara&gt;&lt;m:oMath&gt;&lt;m:r&gt;&lt;w:rPr&gt;&lt;w:rFonts w:ascii=&quot;Cambria Math&quot; w:h-ansi=&quot;Cambria Math&quot;/&gt;&lt;wx:font wx:val=&quot;Cambria Math&quot;/&gt;&lt;w:i/&gt;&lt;/w:rPr&gt;&lt;m:t&gt;Z&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5" o:title="" chromakey="white"/>
          </v:shape>
        </w:pict>
      </w:r>
      <w:r w:rsidRPr="00F87A8C">
        <w:fldChar w:fldCharType="end"/>
      </w:r>
      <w:r w:rsidR="00A00A97">
        <w:t xml:space="preserve"> —</w:t>
      </w:r>
      <w:r w:rsidR="00A00A97" w:rsidRPr="00006D63">
        <w:t xml:space="preserve"> коэффициент, учитывающий освещение помещения люминес</w:t>
      </w:r>
      <w:r w:rsidR="00C03209">
        <w:t>-</w:t>
      </w:r>
      <w:r w:rsidR="00A00A97" w:rsidRPr="00006D63">
        <w:t xml:space="preserve">центными лампами, </w:t>
      </w:r>
      <w:r w:rsidRPr="00F87A8C">
        <w:fldChar w:fldCharType="begin"/>
      </w:r>
      <w:r w:rsidRPr="00F87A8C">
        <w:instrText xml:space="preserve"> QUOTE </w:instrText>
      </w:r>
      <w:r w:rsidR="00936153">
        <w:rPr>
          <w:position w:val="-23"/>
        </w:rPr>
        <w:pict w14:anchorId="49FCED67">
          <v:shape id="_x0000_i1224" type="#_x0000_t75" style="width:5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2E92&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42E92&quot; wsp:rsidP=&quot;00642E92&quot;&gt;&lt;m:oMathPara&gt;&lt;m:oMath&gt;&lt;m:r&gt;&lt;w:rPr&gt;&lt;w:rFonts w:ascii=&quot;Cambria Math&quot; w:h-ansi=&quot;Cambria Math&quot;/&gt;&lt;wx:font wx:val=&quot;Cambria Math&quot;/&gt;&lt;w:i/&gt;&lt;/w:rPr&gt;&lt;m:t&gt;Z=1,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6" o:title="" chromakey="white"/>
          </v:shape>
        </w:pict>
      </w:r>
      <w:r w:rsidRPr="00F87A8C">
        <w:instrText xml:space="preserve"> </w:instrText>
      </w:r>
      <w:r w:rsidRPr="00F87A8C">
        <w:fldChar w:fldCharType="separate"/>
      </w:r>
      <w:r w:rsidR="00936153">
        <w:rPr>
          <w:position w:val="-23"/>
        </w:rPr>
        <w:pict w14:anchorId="072C67CE">
          <v:shape id="_x0000_i1225" type="#_x0000_t75" style="width:5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2E92&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42E92&quot; wsp:rsidP=&quot;00642E92&quot;&gt;&lt;m:oMathPara&gt;&lt;m:oMath&gt;&lt;m:r&gt;&lt;w:rPr&gt;&lt;w:rFonts w:ascii=&quot;Cambria Math&quot; w:h-ansi=&quot;Cambria Math&quot;/&gt;&lt;wx:font wx:val=&quot;Cambria Math&quot;/&gt;&lt;w:i/&gt;&lt;/w:rPr&gt;&lt;m:t&gt;Z=1,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6" o:title="" chromakey="white"/>
          </v:shape>
        </w:pict>
      </w:r>
      <w:r w:rsidRPr="00F87A8C">
        <w:fldChar w:fldCharType="end"/>
      </w:r>
      <w:r w:rsidR="00A00A97" w:rsidRPr="00006D63">
        <w:t>;</w:t>
      </w:r>
    </w:p>
    <w:p w14:paraId="2D13A0D1" w14:textId="77777777" w:rsidR="00A00A97" w:rsidRPr="00006D63" w:rsidRDefault="00F87A8C" w:rsidP="00A00A97">
      <w:r w:rsidRPr="00F87A8C">
        <w:fldChar w:fldCharType="begin"/>
      </w:r>
      <w:r w:rsidRPr="00F87A8C">
        <w:instrText xml:space="preserve"> QUOTE </w:instrText>
      </w:r>
      <w:r w:rsidR="00936153">
        <w:rPr>
          <w:position w:val="-23"/>
        </w:rPr>
        <w:pict w14:anchorId="4D970614">
          <v:shape id="_x0000_i1226"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78E&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78E&quot; wsp:rsidP=&quot;00C8278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instrText xml:space="preserve"> </w:instrText>
      </w:r>
      <w:r w:rsidRPr="00F87A8C">
        <w:fldChar w:fldCharType="separate"/>
      </w:r>
      <w:r w:rsidR="00936153">
        <w:rPr>
          <w:position w:val="-23"/>
        </w:rPr>
        <w:pict w14:anchorId="35D1089B">
          <v:shape id="_x0000_i1227"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78E&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78E&quot; wsp:rsidP=&quot;00C8278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fldChar w:fldCharType="end"/>
      </w:r>
      <w:r w:rsidR="00A00A97">
        <w:t xml:space="preserve"> —</w:t>
      </w:r>
      <w:r w:rsidR="00A00A97" w:rsidRPr="00006D63">
        <w:t xml:space="preserve"> коэффициент запаса, </w:t>
      </w:r>
      <w:r w:rsidRPr="00D9119F">
        <w:rPr>
          <w:rFonts w:eastAsia="Times New Roman"/>
        </w:rPr>
        <w:fldChar w:fldCharType="begin"/>
      </w:r>
      <w:r w:rsidRPr="00D9119F">
        <w:rPr>
          <w:rFonts w:eastAsia="Times New Roman"/>
        </w:rPr>
        <w:instrText xml:space="preserve"> QUOTE </w:instrText>
      </w:r>
      <w:r w:rsidR="00936153">
        <w:rPr>
          <w:position w:val="-23"/>
        </w:rPr>
        <w:pict w14:anchorId="2F43E5E5">
          <v:shape id="_x0000_i1228"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0367&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0367&quot; wsp:rsidP=&quot;0008036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D9119F">
        <w:rPr>
          <w:rFonts w:eastAsia="Times New Roman"/>
        </w:rPr>
        <w:instrText xml:space="preserve"> </w:instrText>
      </w:r>
      <w:r w:rsidRPr="00D9119F">
        <w:rPr>
          <w:rFonts w:eastAsia="Times New Roman"/>
        </w:rPr>
        <w:fldChar w:fldCharType="separate"/>
      </w:r>
      <w:r w:rsidR="00936153">
        <w:rPr>
          <w:position w:val="-23"/>
        </w:rPr>
        <w:pict w14:anchorId="5AD755E3">
          <v:shape id="_x0000_i1229"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0367&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0367&quot; wsp:rsidP=&quot;0008036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D9119F">
        <w:rPr>
          <w:rFonts w:eastAsia="Times New Roman"/>
        </w:rPr>
        <w:fldChar w:fldCharType="end"/>
      </w:r>
      <w:r w:rsidR="00A00A97" w:rsidRPr="00F87A8C">
        <w:rPr>
          <w:rFonts w:eastAsia="Times New Roman"/>
        </w:rPr>
        <w:t>, поскольку помещение относится к категории «с нормальными условиями среды»</w:t>
      </w:r>
      <w:r w:rsidR="00A00A97" w:rsidRPr="00006D63">
        <w:t>;</w:t>
      </w:r>
    </w:p>
    <w:p w14:paraId="650D3BCE" w14:textId="77777777" w:rsidR="00A00A97" w:rsidRPr="00006D63" w:rsidRDefault="00F87A8C" w:rsidP="00A00A97">
      <w:r w:rsidRPr="00F87A8C">
        <w:fldChar w:fldCharType="begin"/>
      </w:r>
      <w:r w:rsidRPr="00F87A8C">
        <w:instrText xml:space="preserve"> QUOTE </w:instrText>
      </w:r>
      <w:r w:rsidR="00936153">
        <w:rPr>
          <w:position w:val="-23"/>
        </w:rPr>
        <w:pict w14:anchorId="1206BB30">
          <v:shape id="_x0000_i1230" type="#_x0000_t75" style="width:27.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3A04&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3A04&quot; wsp:rsidP=&quot;007D3A04&quot;&gt;&lt;m:oMathPara&gt;&lt;m:oMath&gt;&lt;m:r&gt;&lt;w:rPr&gt;&lt;w:rFonts w:ascii=&quot;Cambria Math&quot; w:h-ansi=&quot;Cambria Math&quot;/&gt;&lt;wx:font wx:val=&quot;Cambria Math&quot;/&gt;&lt;w:i/&gt;&lt;/w:rPr&gt;&lt;m:t&gt;РљРџ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7" o:title="" chromakey="white"/>
          </v:shape>
        </w:pict>
      </w:r>
      <w:r w:rsidRPr="00F87A8C">
        <w:instrText xml:space="preserve"> </w:instrText>
      </w:r>
      <w:r w:rsidRPr="00F87A8C">
        <w:fldChar w:fldCharType="separate"/>
      </w:r>
      <w:r w:rsidR="00936153">
        <w:rPr>
          <w:position w:val="-23"/>
        </w:rPr>
        <w:pict w14:anchorId="2747CC1F">
          <v:shape id="_x0000_i1231" type="#_x0000_t75" style="width:27.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3A04&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3A04&quot; wsp:rsidP=&quot;007D3A04&quot;&gt;&lt;m:oMathPara&gt;&lt;m:oMath&gt;&lt;m:r&gt;&lt;w:rPr&gt;&lt;w:rFonts w:ascii=&quot;Cambria Math&quot; w:h-ansi=&quot;Cambria Math&quot;/&gt;&lt;wx:font wx:val=&quot;Cambria Math&quot;/&gt;&lt;w:i/&gt;&lt;/w:rPr&gt;&lt;m:t&gt;РљРџ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7" o:title="" chromakey="white"/>
          </v:shape>
        </w:pict>
      </w:r>
      <w:r w:rsidRPr="00F87A8C">
        <w:fldChar w:fldCharType="end"/>
      </w:r>
      <w:r w:rsidR="00A00A97">
        <w:t xml:space="preserve"> —</w:t>
      </w:r>
      <w:r w:rsidR="00A00A97" w:rsidRPr="00006D63">
        <w:t xml:space="preserve"> коэффициент полезного действия люминесцентной лампы, </w:t>
      </w:r>
      <w:r w:rsidRPr="00F87A8C">
        <w:fldChar w:fldCharType="begin"/>
      </w:r>
      <w:r w:rsidRPr="00F87A8C">
        <w:instrText xml:space="preserve"> QUOTE </w:instrText>
      </w:r>
      <w:r w:rsidR="00936153">
        <w:rPr>
          <w:position w:val="-23"/>
        </w:rPr>
        <w:pict w14:anchorId="086E9722">
          <v:shape id="_x0000_i1232" type="#_x0000_t75" style="width:7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2A3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2A30&quot; wsp:rsidP=&quot;00712A30&quot;&gt;&lt;m:oMathPara&gt;&lt;m:oMath&gt;&lt;m:r&gt;&lt;w:rPr&gt;&lt;w:rFonts w:ascii=&quot;Cambria Math&quot; w:h-ansi=&quot;Cambria Math&quot;/&gt;&lt;wx:font wx:val=&quot;Cambria Math&quot;/&gt;&lt;w:i/&gt;&lt;/w:rPr&gt;&lt;m:t&gt;РљРџР”=3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8" o:title="" chromakey="white"/>
          </v:shape>
        </w:pict>
      </w:r>
      <w:r w:rsidRPr="00F87A8C">
        <w:instrText xml:space="preserve"> </w:instrText>
      </w:r>
      <w:r w:rsidRPr="00F87A8C">
        <w:fldChar w:fldCharType="separate"/>
      </w:r>
      <w:r w:rsidR="00936153">
        <w:rPr>
          <w:position w:val="-23"/>
        </w:rPr>
        <w:pict w14:anchorId="15A8ACF9">
          <v:shape id="_x0000_i1233" type="#_x0000_t75" style="width:7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2A3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2A30&quot; wsp:rsidP=&quot;00712A30&quot;&gt;&lt;m:oMathPara&gt;&lt;m:oMath&gt;&lt;m:r&gt;&lt;w:rPr&gt;&lt;w:rFonts w:ascii=&quot;Cambria Math&quot; w:h-ansi=&quot;Cambria Math&quot;/&gt;&lt;wx:font wx:val=&quot;Cambria Math&quot;/&gt;&lt;w:i/&gt;&lt;/w:rPr&gt;&lt;m:t&gt;РљРџР”=3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8" o:title="" chromakey="white"/>
          </v:shape>
        </w:pict>
      </w:r>
      <w:r w:rsidRPr="00F87A8C">
        <w:fldChar w:fldCharType="end"/>
      </w:r>
      <w:r w:rsidR="00A00A97" w:rsidRPr="00006D63">
        <w:t>;</w:t>
      </w:r>
    </w:p>
    <w:p w14:paraId="47BC2B6C" w14:textId="77777777" w:rsidR="00A00A97" w:rsidRPr="00006D63" w:rsidRDefault="00F87A8C" w:rsidP="00A00A97">
      <w:r w:rsidRPr="00F87A8C">
        <w:fldChar w:fldCharType="begin"/>
      </w:r>
      <w:r w:rsidRPr="00F87A8C">
        <w:instrText xml:space="preserve"> QUOTE </w:instrText>
      </w:r>
      <w:r w:rsidR="00936153">
        <w:rPr>
          <w:position w:val="-23"/>
        </w:rPr>
        <w:pict w14:anchorId="03009A16">
          <v:shape id="_x0000_i1234" type="#_x0000_t75" style="width:2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0B0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00B07&quot; wsp:rsidP=&quot;00A00B0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9" o:title="" chromakey="white"/>
          </v:shape>
        </w:pict>
      </w:r>
      <w:r w:rsidRPr="00F87A8C">
        <w:instrText xml:space="preserve"> </w:instrText>
      </w:r>
      <w:r w:rsidRPr="00F87A8C">
        <w:fldChar w:fldCharType="separate"/>
      </w:r>
      <w:r w:rsidR="00936153">
        <w:rPr>
          <w:position w:val="-23"/>
        </w:rPr>
        <w:pict w14:anchorId="4923F85C">
          <v:shape id="_x0000_i1235" type="#_x0000_t75" style="width:2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0B0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00B07&quot; wsp:rsidP=&quot;00A00B0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9" o:title="" chromakey="white"/>
          </v:shape>
        </w:pict>
      </w:r>
      <w:r w:rsidRPr="00F87A8C">
        <w:fldChar w:fldCharType="end"/>
      </w:r>
      <w:r w:rsidR="00A00A97">
        <w:t xml:space="preserve"> —</w:t>
      </w:r>
      <w:r w:rsidR="00A00A97" w:rsidRPr="00006D63">
        <w:t xml:space="preserve"> световой поток одного светильника;</w:t>
      </w:r>
    </w:p>
    <w:p w14:paraId="18DAA30E" w14:textId="77777777" w:rsidR="00A00A97" w:rsidRPr="00006D63" w:rsidRDefault="00F87A8C" w:rsidP="00A00A97">
      <w:r w:rsidRPr="00F87A8C">
        <w:fldChar w:fldCharType="begin"/>
      </w:r>
      <w:r w:rsidRPr="00F87A8C">
        <w:instrText xml:space="preserve"> QUOTE </w:instrText>
      </w:r>
      <w:r w:rsidR="00936153">
        <w:rPr>
          <w:position w:val="-23"/>
        </w:rPr>
        <w:pict w14:anchorId="03FBCE60">
          <v:shape id="_x0000_i1236" type="#_x0000_t75" style="width:1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86658&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86658&quot; wsp:rsidP=&quot;00E86658&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0" o:title="" chromakey="white"/>
          </v:shape>
        </w:pict>
      </w:r>
      <w:r w:rsidRPr="00F87A8C">
        <w:instrText xml:space="preserve"> </w:instrText>
      </w:r>
      <w:r w:rsidRPr="00F87A8C">
        <w:fldChar w:fldCharType="separate"/>
      </w:r>
      <w:r w:rsidR="00936153">
        <w:rPr>
          <w:position w:val="-23"/>
        </w:rPr>
        <w:pict w14:anchorId="6E28E109">
          <v:shape id="_x0000_i1237" type="#_x0000_t75" style="width:1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86658&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86658&quot; wsp:rsidP=&quot;00E86658&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0" o:title="" chromakey="white"/>
          </v:shape>
        </w:pict>
      </w:r>
      <w:r w:rsidRPr="00F87A8C">
        <w:fldChar w:fldCharType="end"/>
      </w:r>
      <w:r w:rsidR="00A00A97">
        <w:t xml:space="preserve"> —</w:t>
      </w:r>
      <w:r w:rsidR="00A00A97" w:rsidRPr="00006D63">
        <w:t xml:space="preserve"> коэффициент затенения, </w:t>
      </w:r>
      <w:r w:rsidRPr="00F87A8C">
        <w:fldChar w:fldCharType="begin"/>
      </w:r>
      <w:r w:rsidRPr="00F87A8C">
        <w:instrText xml:space="preserve"> QUOTE </w:instrText>
      </w:r>
      <w:r w:rsidR="00936153">
        <w:rPr>
          <w:position w:val="-23"/>
        </w:rPr>
        <w:pict w14:anchorId="314DFDE6">
          <v:shape id="_x0000_i1238" type="#_x0000_t75" style="width:5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050B&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050B&quot; wsp:rsidP=&quot;003105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r&gt;&lt;w:rPr&gt;&lt;w:rFonts w:ascii=&quot;Cambria Math&quot; w:h-ansi=&quot;Cambria Math&quot;/&gt;&lt;wx:font wx:val=&quot;Cambria Math&quot;/&gt;&lt;w:i/&gt;&lt;/w:rPr&gt;&lt;m:t&gt;=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1" o:title="" chromakey="white"/>
          </v:shape>
        </w:pict>
      </w:r>
      <w:r w:rsidRPr="00F87A8C">
        <w:instrText xml:space="preserve"> </w:instrText>
      </w:r>
      <w:r w:rsidRPr="00F87A8C">
        <w:fldChar w:fldCharType="separate"/>
      </w:r>
      <w:r w:rsidR="00936153">
        <w:rPr>
          <w:position w:val="-23"/>
        </w:rPr>
        <w:pict w14:anchorId="18121C20">
          <v:shape id="_x0000_i1239" type="#_x0000_t75" style="width:5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050B&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050B&quot; wsp:rsidP=&quot;003105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r&gt;&lt;w:rPr&gt;&lt;w:rFonts w:ascii=&quot;Cambria Math&quot; w:h-ansi=&quot;Cambria Math&quot;/&gt;&lt;wx:font wx:val=&quot;Cambria Math&quot;/&gt;&lt;w:i/&gt;&lt;/w:rPr&gt;&lt;m:t&gt;=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1" o:title="" chromakey="white"/>
          </v:shape>
        </w:pict>
      </w:r>
      <w:r w:rsidRPr="00F87A8C">
        <w:fldChar w:fldCharType="end"/>
      </w:r>
      <w:r w:rsidR="00A00A97" w:rsidRPr="00006D63">
        <w:t>.</w:t>
      </w:r>
    </w:p>
    <w:p w14:paraId="16AE1B3E" w14:textId="77777777"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w:r w:rsidR="00F87A8C" w:rsidRPr="00F87A8C">
        <w:fldChar w:fldCharType="begin"/>
      </w:r>
      <w:r w:rsidR="00F87A8C" w:rsidRPr="00F87A8C">
        <w:instrText xml:space="preserve"> QUOTE </w:instrText>
      </w:r>
      <w:r w:rsidR="00936153">
        <w:rPr>
          <w:position w:val="-23"/>
        </w:rPr>
        <w:pict w14:anchorId="09CDBA9D">
          <v:shape id="_x0000_i1240" type="#_x0000_t75" style="width:6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9F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149FA&quot; wsp:rsidP=&quot;00F149FA&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lt;/m:t&gt;&lt;/m:r&gt;&lt;m:r&gt;&lt;m:rPr&gt;&lt;m:sty m:val=&quot;p&quot;/&gt;&lt;/m:rPr&gt;&lt;w:rPr&gt;&lt;w:rFonts w:ascii=&quot;Cambria Math&quot; w:h-ansi=&quot;Cambria Math&quot;/&gt;&lt;wx:font wx:val=&quot;Cambria Math&quot;/&gt;&lt;/w:rPr&gt;&lt;m:t&gt;624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2" o:title="" chromakey="white"/>
          </v:shape>
        </w:pict>
      </w:r>
      <w:r w:rsidR="00F87A8C" w:rsidRPr="00F87A8C">
        <w:instrText xml:space="preserve"> </w:instrText>
      </w:r>
      <w:r w:rsidR="00F87A8C" w:rsidRPr="00F87A8C">
        <w:fldChar w:fldCharType="separate"/>
      </w:r>
      <w:r w:rsidR="00936153">
        <w:rPr>
          <w:position w:val="-23"/>
        </w:rPr>
        <w:pict w14:anchorId="347CDB59">
          <v:shape id="_x0000_i1241" type="#_x0000_t75" style="width:6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9F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149FA&quot; wsp:rsidP=&quot;00F149FA&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lt;/m:t&gt;&lt;/m:r&gt;&lt;m:r&gt;&lt;m:rPr&gt;&lt;m:sty m:val=&quot;p&quot;/&gt;&lt;/m:rPr&gt;&lt;w:rPr&gt;&lt;w:rFonts w:ascii=&quot;Cambria Math&quot; w:h-ansi=&quot;Cambria Math&quot;/&gt;&lt;wx:font wx:val=&quot;Cambria Math&quot;/&gt;&lt;/w:rPr&gt;&lt;m:t&gt;624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2" o:title="" chromakey="white"/>
          </v:shape>
        </w:pict>
      </w:r>
      <w:r w:rsidR="00F87A8C" w:rsidRPr="00F87A8C">
        <w:fldChar w:fldCharType="end"/>
      </w:r>
      <w:r>
        <w:t> </w:t>
      </w:r>
      <w:r w:rsidRPr="00006D63">
        <w:t>лм,</w:t>
      </w:r>
      <w:r w:rsidRPr="009733F6">
        <w:t xml:space="preserve"> </w:t>
      </w:r>
      <w:r w:rsidR="00F87A8C" w:rsidRPr="00F87A8C">
        <w:fldChar w:fldCharType="begin"/>
      </w:r>
      <w:r w:rsidR="00F87A8C" w:rsidRPr="00F87A8C">
        <w:instrText xml:space="preserve"> QUOTE </w:instrText>
      </w:r>
      <w:r w:rsidR="00936153">
        <w:rPr>
          <w:position w:val="-23"/>
        </w:rPr>
        <w:pict w14:anchorId="34F7B5A8">
          <v:shape id="_x0000_i1242" type="#_x0000_t75" style="width:7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0D8D&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0D8D&quot; wsp:rsidP=&quot;00DC0D8D&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СЃРІ&lt;/m:t&gt;&lt;/m:r&gt;&lt;/m:sub&gt;&lt;/m:sSub&gt;&lt;m:r&gt;&lt;w:rPr&gt;&lt;w:rFonts w:ascii=&quot;Cambria Math&quot; w:h-ansi=&quot;Cambria Math&quot;/&gt;&lt;wx:font wx:val=&quot;Cambria Math&quot;/&gt;&lt;w:i/&gt;&lt;w:sz-cs w:val=&quot;20&quot;/&gt;&lt;/w:rPr&gt;&lt;m:t&gt;=2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3" o:title="" chromakey="white"/>
          </v:shape>
        </w:pict>
      </w:r>
      <w:r w:rsidR="00F87A8C" w:rsidRPr="00F87A8C">
        <w:instrText xml:space="preserve"> </w:instrText>
      </w:r>
      <w:r w:rsidR="00F87A8C" w:rsidRPr="00F87A8C">
        <w:fldChar w:fldCharType="separate"/>
      </w:r>
      <w:r w:rsidR="00936153">
        <w:rPr>
          <w:position w:val="-23"/>
        </w:rPr>
        <w:pict w14:anchorId="1E00BD15">
          <v:shape id="_x0000_i1243" type="#_x0000_t75" style="width:7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0D8D&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0D8D&quot; wsp:rsidP=&quot;00DC0D8D&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СЃРІ&lt;/m:t&gt;&lt;/m:r&gt;&lt;/m:sub&gt;&lt;/m:sSub&gt;&lt;m:r&gt;&lt;w:rPr&gt;&lt;w:rFonts w:ascii=&quot;Cambria Math&quot; w:h-ansi=&quot;Cambria Math&quot;/&gt;&lt;wx:font wx:val=&quot;Cambria Math&quot;/&gt;&lt;w:i/&gt;&lt;w:sz-cs w:val=&quot;20&quot;/&gt;&lt;/w:rPr&gt;&lt;m:t&gt;=2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3" o:title="" chromakey="white"/>
          </v:shape>
        </w:pict>
      </w:r>
      <w:r w:rsidR="00F87A8C" w:rsidRPr="00F87A8C">
        <w:fldChar w:fldCharType="end"/>
      </w:r>
      <w:r>
        <w:t xml:space="preserve">, </w:t>
      </w:r>
      <w:r w:rsidRPr="00006D63">
        <w:t xml:space="preserve">следовательно, </w:t>
      </w:r>
      <w:r w:rsidR="00F87A8C" w:rsidRPr="00F87A8C">
        <w:fldChar w:fldCharType="begin"/>
      </w:r>
      <w:r w:rsidR="00F87A8C" w:rsidRPr="00F87A8C">
        <w:instrText xml:space="preserve"> QUOTE </w:instrText>
      </w:r>
      <w:r w:rsidR="00936153">
        <w:rPr>
          <w:position w:val="-23"/>
        </w:rPr>
        <w:pict w14:anchorId="1D629A4F">
          <v:shape id="_x0000_i1244" type="#_x0000_t75" style="width:7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4727&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F4727&quot; wsp:rsidP=&quot;00CF472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r&gt;&lt;w:rPr&gt;&lt;w:rFonts w:ascii=&quot;Cambria Math&quot; w:h-ansi=&quot;Cambria Math&quot;/&gt;&lt;wx:font wx:val=&quot;Cambria Math&quot;/&gt;&lt;w:i/&gt;&lt;/w:rPr&gt;&lt;m:t&gt;=1248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4" o:title="" chromakey="white"/>
          </v:shape>
        </w:pict>
      </w:r>
      <w:r w:rsidR="00F87A8C" w:rsidRPr="00F87A8C">
        <w:instrText xml:space="preserve"> </w:instrText>
      </w:r>
      <w:r w:rsidR="00F87A8C" w:rsidRPr="00F87A8C">
        <w:fldChar w:fldCharType="separate"/>
      </w:r>
      <w:r w:rsidR="00936153">
        <w:rPr>
          <w:position w:val="-23"/>
        </w:rPr>
        <w:pict w14:anchorId="6AC68DB5">
          <v:shape id="_x0000_i1245" type="#_x0000_t75" style="width:7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4727&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F4727&quot; wsp:rsidP=&quot;00CF472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r&gt;&lt;w:rPr&gt;&lt;w:rFonts w:ascii=&quot;Cambria Math&quot; w:h-ansi=&quot;Cambria Math&quot;/&gt;&lt;wx:font wx:val=&quot;Cambria Math&quot;/&gt;&lt;w:i/&gt;&lt;/w:rPr&gt;&lt;m:t&gt;=1248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4" o:title="" chromakey="white"/>
          </v:shape>
        </w:pict>
      </w:r>
      <w:r w:rsidR="00F87A8C" w:rsidRPr="00F87A8C">
        <w:fldChar w:fldCharType="end"/>
      </w:r>
      <w:r w:rsidRPr="00006D63">
        <w:t xml:space="preserve"> лм.</w:t>
      </w:r>
    </w:p>
    <w:p w14:paraId="3057D41E" w14:textId="77777777"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14:paraId="34715E63" w14:textId="77777777" w:rsidR="00A00A97" w:rsidRDefault="00A00A97" w:rsidP="00A00A97">
      <w:pPr>
        <w:pStyle w:val="Heading3"/>
      </w:pPr>
      <w:bookmarkStart w:id="133" w:name="_Toc420524512"/>
      <w:bookmarkStart w:id="134" w:name="_Toc420770088"/>
      <w:r>
        <w:lastRenderedPageBreak/>
        <w:t>Защита от электростатического поля</w:t>
      </w:r>
      <w:bookmarkEnd w:id="133"/>
      <w:bookmarkEnd w:id="134"/>
    </w:p>
    <w:p w14:paraId="7C3ECD7C" w14:textId="77777777" w:rsidR="00A00A97" w:rsidRPr="0056106F" w:rsidRDefault="00A00A97" w:rsidP="00A00A97">
      <w:r w:rsidRPr="0056106F">
        <w:t>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50 см согласно</w:t>
      </w:r>
      <w:r>
        <w:t xml:space="preserve"> </w:t>
      </w:r>
      <w:r w:rsidRPr="00A00A97">
        <w:t>[7]</w:t>
      </w:r>
      <w:r w:rsidRPr="0056106F">
        <w:t>.</w:t>
      </w:r>
    </w:p>
    <w:p w14:paraId="105DFFDE" w14:textId="77777777" w:rsidR="00A00A97" w:rsidRPr="0056106F" w:rsidRDefault="00A00A97" w:rsidP="00A00A97">
      <w:r w:rsidRPr="0056106F">
        <w:t>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ежедневную влажную уборку и регулярное проветривание. Удаление пыли с экрана ПЭВМ производится не реже одного раза в день.</w:t>
      </w:r>
    </w:p>
    <w:p w14:paraId="012D97D5" w14:textId="77777777" w:rsidR="00987A05" w:rsidRDefault="00A00A97" w:rsidP="00A00A97">
      <w:pPr>
        <w:pStyle w:val="Heading3"/>
      </w:pPr>
      <w:bookmarkStart w:id="135" w:name="_Toc420524513"/>
      <w:bookmarkStart w:id="136" w:name="_Toc420770089"/>
      <w:r>
        <w:t>Защита от шума и вибрации</w:t>
      </w:r>
      <w:bookmarkEnd w:id="135"/>
      <w:bookmarkEnd w:id="136"/>
    </w:p>
    <w:p w14:paraId="4D2671FD" w14:textId="77777777"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14:paraId="56EFC5CF" w14:textId="77777777"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 xml:space="preserve">дБА, а в залах обработки информации на вычислительных </w:t>
      </w:r>
      <w:r w:rsidRPr="00006D63">
        <w:rPr>
          <w:snapToGrid w:val="0"/>
        </w:rPr>
        <w:lastRenderedPageBreak/>
        <w:t>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14:paraId="478485C4" w14:textId="77777777"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14:paraId="420C9BCD" w14:textId="77777777"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A8453C" w:rsidRPr="001D4E59">
        <w:t xml:space="preserve">Таблица </w:t>
      </w:r>
      <w:r w:rsidR="00A8453C">
        <w:rPr>
          <w:noProof/>
        </w:rPr>
        <w:t>9</w:t>
      </w:r>
      <w:r w:rsidR="00D27519">
        <w:rPr>
          <w:snapToGrid w:val="0"/>
        </w:rPr>
        <w:fldChar w:fldCharType="end"/>
      </w:r>
      <w:r w:rsidRPr="00006D63">
        <w:rPr>
          <w:snapToGrid w:val="0"/>
        </w:rPr>
        <w:t>).</w:t>
      </w:r>
    </w:p>
    <w:p w14:paraId="78C1DB04" w14:textId="77777777" w:rsidR="00D27519" w:rsidRDefault="00D27519" w:rsidP="00D27519">
      <w:pPr>
        <w:pStyle w:val="TableCaption"/>
      </w:pPr>
      <w:bookmarkStart w:id="137" w:name="_Ref419841964"/>
      <w:r w:rsidRPr="001D4E59">
        <w:t xml:space="preserve">Таблица </w:t>
      </w:r>
      <w:fldSimple w:instr=" SEQ Таблица \* ARABIC ">
        <w:r w:rsidR="00A8453C">
          <w:rPr>
            <w:noProof/>
          </w:rPr>
          <w:t>9</w:t>
        </w:r>
      </w:fldSimple>
      <w:bookmarkEnd w:id="137"/>
      <w:r w:rsidRPr="001D4E59">
        <w:rPr>
          <w:noProof/>
        </w:rPr>
        <w:t xml:space="preserve"> — Уровень шума частей компьютера</w:t>
      </w:r>
    </w:p>
    <w:tbl>
      <w:tblPr>
        <w:tblW w:w="5000" w:type="pct"/>
        <w:tblLook w:val="04A0" w:firstRow="1" w:lastRow="0" w:firstColumn="1" w:lastColumn="0" w:noHBand="0" w:noVBand="1"/>
      </w:tblPr>
      <w:tblGrid>
        <w:gridCol w:w="4275"/>
        <w:gridCol w:w="5579"/>
      </w:tblGrid>
      <w:tr w:rsidR="00ED6BC4" w:rsidRPr="00F87A8C" w14:paraId="09E890E0" w14:textId="77777777" w:rsidTr="00B930AD">
        <w:tc>
          <w:tcPr>
            <w:tcW w:w="2169" w:type="pct"/>
            <w:tcBorders>
              <w:top w:val="single" w:sz="12" w:space="0" w:color="000000"/>
              <w:left w:val="single" w:sz="12" w:space="0" w:color="000000"/>
            </w:tcBorders>
            <w:hideMark/>
          </w:tcPr>
          <w:p w14:paraId="3FFC1699" w14:textId="77777777" w:rsidR="00ED6BC4" w:rsidRDefault="00ED6BC4" w:rsidP="000F7332">
            <w:pPr>
              <w:pStyle w:val="a4"/>
              <w:ind w:firstLine="0"/>
              <w:jc w:val="left"/>
              <w:rPr>
                <w:b/>
                <w:snapToGrid w:val="0"/>
                <w:szCs w:val="24"/>
              </w:rPr>
            </w:pPr>
            <w:r>
              <w:rPr>
                <w:b/>
                <w:snapToGrid w:val="0"/>
                <w:szCs w:val="24"/>
              </w:rPr>
              <w:t>Источник шума</w:t>
            </w:r>
          </w:p>
        </w:tc>
        <w:tc>
          <w:tcPr>
            <w:tcW w:w="2831" w:type="pct"/>
            <w:tcBorders>
              <w:top w:val="single" w:sz="12" w:space="0" w:color="000000"/>
              <w:left w:val="single" w:sz="6" w:space="0" w:color="000000"/>
              <w:right w:val="single" w:sz="12" w:space="0" w:color="000000"/>
            </w:tcBorders>
            <w:hideMark/>
          </w:tcPr>
          <w:p w14:paraId="44FBC605" w14:textId="77777777"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RPr="00F87A8C" w14:paraId="76D5AAD2" w14:textId="77777777" w:rsidTr="00B930AD">
        <w:tc>
          <w:tcPr>
            <w:tcW w:w="2169" w:type="pct"/>
            <w:tcBorders>
              <w:top w:val="single" w:sz="6" w:space="0" w:color="000000"/>
              <w:left w:val="single" w:sz="12" w:space="0" w:color="000000"/>
              <w:bottom w:val="single" w:sz="6" w:space="0" w:color="000000"/>
            </w:tcBorders>
            <w:hideMark/>
          </w:tcPr>
          <w:p w14:paraId="3A0A99CC" w14:textId="77777777" w:rsidR="00ED6BC4" w:rsidRDefault="00ED6BC4" w:rsidP="000F7332">
            <w:pPr>
              <w:pStyle w:val="a4"/>
              <w:ind w:firstLine="0"/>
              <w:jc w:val="left"/>
              <w:rPr>
                <w:snapToGrid w:val="0"/>
                <w:szCs w:val="24"/>
              </w:rPr>
            </w:pPr>
            <w:r>
              <w:rPr>
                <w:snapToGrid w:val="0"/>
                <w:szCs w:val="24"/>
              </w:rPr>
              <w:t>Жесткий диск</w:t>
            </w:r>
          </w:p>
        </w:tc>
        <w:tc>
          <w:tcPr>
            <w:tcW w:w="2831" w:type="pct"/>
            <w:tcBorders>
              <w:top w:val="single" w:sz="6" w:space="0" w:color="000000"/>
              <w:left w:val="single" w:sz="6" w:space="0" w:color="000000"/>
              <w:bottom w:val="single" w:sz="6" w:space="0" w:color="000000"/>
              <w:right w:val="single" w:sz="12" w:space="0" w:color="000000"/>
            </w:tcBorders>
            <w:hideMark/>
          </w:tcPr>
          <w:p w14:paraId="43BAF855" w14:textId="77777777" w:rsidR="00ED6BC4" w:rsidRDefault="00ED6BC4" w:rsidP="000F7332">
            <w:pPr>
              <w:pStyle w:val="a4"/>
              <w:ind w:firstLine="0"/>
              <w:jc w:val="left"/>
              <w:rPr>
                <w:snapToGrid w:val="0"/>
                <w:szCs w:val="24"/>
              </w:rPr>
            </w:pPr>
            <w:r>
              <w:rPr>
                <w:snapToGrid w:val="0"/>
                <w:szCs w:val="24"/>
              </w:rPr>
              <w:t>40</w:t>
            </w:r>
          </w:p>
        </w:tc>
      </w:tr>
      <w:tr w:rsidR="00ED6BC4" w:rsidRPr="00F87A8C" w14:paraId="0F06DA78" w14:textId="77777777" w:rsidTr="00B930AD">
        <w:tc>
          <w:tcPr>
            <w:tcW w:w="2169" w:type="pct"/>
            <w:tcBorders>
              <w:top w:val="single" w:sz="6" w:space="0" w:color="000000"/>
              <w:left w:val="single" w:sz="12" w:space="0" w:color="000000"/>
              <w:bottom w:val="single" w:sz="6" w:space="0" w:color="000000"/>
            </w:tcBorders>
            <w:hideMark/>
          </w:tcPr>
          <w:p w14:paraId="7E07213D" w14:textId="77777777" w:rsidR="00ED6BC4" w:rsidRDefault="00ED6BC4" w:rsidP="000F7332">
            <w:pPr>
              <w:pStyle w:val="a4"/>
              <w:ind w:firstLine="0"/>
              <w:jc w:val="left"/>
              <w:rPr>
                <w:snapToGrid w:val="0"/>
                <w:szCs w:val="24"/>
              </w:rPr>
            </w:pPr>
            <w:r>
              <w:rPr>
                <w:snapToGrid w:val="0"/>
                <w:szCs w:val="24"/>
              </w:rPr>
              <w:t>Вентилятор блока питания</w:t>
            </w:r>
          </w:p>
        </w:tc>
        <w:tc>
          <w:tcPr>
            <w:tcW w:w="2831" w:type="pct"/>
            <w:tcBorders>
              <w:top w:val="single" w:sz="6" w:space="0" w:color="000000"/>
              <w:left w:val="single" w:sz="6" w:space="0" w:color="000000"/>
              <w:bottom w:val="single" w:sz="6" w:space="0" w:color="000000"/>
              <w:right w:val="single" w:sz="12" w:space="0" w:color="000000"/>
            </w:tcBorders>
            <w:hideMark/>
          </w:tcPr>
          <w:p w14:paraId="7293112D" w14:textId="77777777" w:rsidR="00ED6BC4" w:rsidRDefault="00ED6BC4" w:rsidP="000F7332">
            <w:pPr>
              <w:pStyle w:val="a4"/>
              <w:ind w:firstLine="0"/>
              <w:jc w:val="left"/>
              <w:rPr>
                <w:snapToGrid w:val="0"/>
                <w:szCs w:val="24"/>
              </w:rPr>
            </w:pPr>
            <w:r>
              <w:rPr>
                <w:snapToGrid w:val="0"/>
                <w:szCs w:val="24"/>
              </w:rPr>
              <w:t>45</w:t>
            </w:r>
          </w:p>
        </w:tc>
      </w:tr>
      <w:tr w:rsidR="00ED6BC4" w:rsidRPr="00F87A8C" w14:paraId="48DBF904" w14:textId="77777777" w:rsidTr="00B930AD">
        <w:tc>
          <w:tcPr>
            <w:tcW w:w="2169" w:type="pct"/>
            <w:tcBorders>
              <w:top w:val="single" w:sz="6" w:space="0" w:color="000000"/>
              <w:left w:val="single" w:sz="12" w:space="0" w:color="000000"/>
              <w:bottom w:val="single" w:sz="6" w:space="0" w:color="000000"/>
            </w:tcBorders>
            <w:hideMark/>
          </w:tcPr>
          <w:p w14:paraId="14F7EF75" w14:textId="77777777" w:rsidR="00ED6BC4" w:rsidRDefault="00ED6BC4" w:rsidP="000F7332">
            <w:pPr>
              <w:pStyle w:val="a4"/>
              <w:ind w:firstLine="0"/>
              <w:jc w:val="left"/>
              <w:rPr>
                <w:snapToGrid w:val="0"/>
                <w:szCs w:val="24"/>
              </w:rPr>
            </w:pPr>
            <w:r>
              <w:rPr>
                <w:snapToGrid w:val="0"/>
                <w:szCs w:val="24"/>
              </w:rPr>
              <w:t>Монитор</w:t>
            </w:r>
          </w:p>
        </w:tc>
        <w:tc>
          <w:tcPr>
            <w:tcW w:w="2831" w:type="pct"/>
            <w:tcBorders>
              <w:top w:val="single" w:sz="6" w:space="0" w:color="000000"/>
              <w:left w:val="single" w:sz="6" w:space="0" w:color="000000"/>
              <w:bottom w:val="single" w:sz="6" w:space="0" w:color="000000"/>
              <w:right w:val="single" w:sz="12" w:space="0" w:color="000000"/>
            </w:tcBorders>
            <w:hideMark/>
          </w:tcPr>
          <w:p w14:paraId="06AA2862" w14:textId="77777777" w:rsidR="00ED6BC4" w:rsidRDefault="00ED6BC4" w:rsidP="000F7332">
            <w:pPr>
              <w:pStyle w:val="a4"/>
              <w:ind w:firstLine="0"/>
              <w:jc w:val="left"/>
              <w:rPr>
                <w:snapToGrid w:val="0"/>
                <w:szCs w:val="24"/>
              </w:rPr>
            </w:pPr>
            <w:r>
              <w:rPr>
                <w:snapToGrid w:val="0"/>
                <w:szCs w:val="24"/>
              </w:rPr>
              <w:t>17</w:t>
            </w:r>
          </w:p>
        </w:tc>
      </w:tr>
      <w:tr w:rsidR="00ED6BC4" w:rsidRPr="00F87A8C" w14:paraId="290EB8B5" w14:textId="77777777" w:rsidTr="00B930AD">
        <w:tc>
          <w:tcPr>
            <w:tcW w:w="2169" w:type="pct"/>
            <w:tcBorders>
              <w:top w:val="single" w:sz="6" w:space="0" w:color="000000"/>
              <w:left w:val="single" w:sz="12" w:space="0" w:color="000000"/>
              <w:bottom w:val="single" w:sz="12" w:space="0" w:color="000000"/>
            </w:tcBorders>
            <w:hideMark/>
          </w:tcPr>
          <w:p w14:paraId="39ECD7E2" w14:textId="77777777" w:rsidR="00ED6BC4" w:rsidRDefault="00ED6BC4" w:rsidP="000F7332">
            <w:pPr>
              <w:pStyle w:val="a4"/>
              <w:ind w:firstLine="0"/>
              <w:jc w:val="left"/>
              <w:rPr>
                <w:snapToGrid w:val="0"/>
                <w:szCs w:val="24"/>
              </w:rPr>
            </w:pPr>
            <w:r>
              <w:rPr>
                <w:snapToGrid w:val="0"/>
                <w:szCs w:val="24"/>
              </w:rPr>
              <w:t>Клавиатура</w:t>
            </w:r>
          </w:p>
        </w:tc>
        <w:tc>
          <w:tcPr>
            <w:tcW w:w="2831" w:type="pct"/>
            <w:tcBorders>
              <w:top w:val="single" w:sz="6" w:space="0" w:color="000000"/>
              <w:left w:val="single" w:sz="6" w:space="0" w:color="000000"/>
              <w:bottom w:val="single" w:sz="12" w:space="0" w:color="000000"/>
              <w:right w:val="single" w:sz="12" w:space="0" w:color="000000"/>
            </w:tcBorders>
            <w:hideMark/>
          </w:tcPr>
          <w:p w14:paraId="4E22D33D" w14:textId="77777777" w:rsidR="00ED6BC4" w:rsidRDefault="00ED6BC4" w:rsidP="000F7332">
            <w:pPr>
              <w:pStyle w:val="a4"/>
              <w:ind w:firstLine="0"/>
              <w:jc w:val="left"/>
              <w:rPr>
                <w:snapToGrid w:val="0"/>
                <w:szCs w:val="24"/>
              </w:rPr>
            </w:pPr>
            <w:r>
              <w:rPr>
                <w:snapToGrid w:val="0"/>
                <w:szCs w:val="24"/>
              </w:rPr>
              <w:t>10</w:t>
            </w:r>
          </w:p>
        </w:tc>
      </w:tr>
    </w:tbl>
    <w:p w14:paraId="733850EC" w14:textId="77777777" w:rsidR="00B930AD" w:rsidRDefault="00B930AD" w:rsidP="00ED6BC4">
      <w:pPr>
        <w:rPr>
          <w:snapToGrid w:val="0"/>
        </w:rPr>
      </w:pPr>
    </w:p>
    <w:p w14:paraId="34D0C0A9" w14:textId="77777777"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14:paraId="477BE31E" w14:textId="77777777"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14:paraId="76C4D9ED" w14:textId="77777777" w:rsidR="00ED6BC4" w:rsidRPr="00006D63" w:rsidRDefault="00F87A8C" w:rsidP="00ED6BC4">
      <w:pPr>
        <w:ind w:firstLine="720"/>
        <w:jc w:val="center"/>
        <w:rPr>
          <w:snapToGrid w:val="0"/>
        </w:rPr>
      </w:pPr>
      <w:r w:rsidRPr="00F87A8C">
        <w:rPr>
          <w:snapToGrid w:val="0"/>
        </w:rPr>
        <w:fldChar w:fldCharType="begin"/>
      </w:r>
      <w:r w:rsidRPr="00F87A8C">
        <w:rPr>
          <w:snapToGrid w:val="0"/>
        </w:rPr>
        <w:instrText xml:space="preserve"> QUOTE </w:instrText>
      </w:r>
      <w:r w:rsidR="0046168B">
        <w:rPr>
          <w:position w:val="-24"/>
        </w:rPr>
        <w:pict w14:anchorId="5E373DC1">
          <v:shape id="_x0000_i1246" type="#_x0000_t75" style="width:27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B43E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43E0&quot; wsp:rsidP=&quot;00FB43E0&quot;&gt;&lt;m:oMathPara&gt;&lt;m:oMath&gt;&lt;m:sSub&gt;&lt;m:sSubPr&gt;&lt;m:ctrlPr&gt;&lt;w:rPr&gt;&lt;w:rFonts w:ascii=&quot;Cambria Math&quot; w:h-ansi=&quot;Cambria Math&quot;/&gt;&lt;wx:font wx:val=&quot;Cambria Math&quot;/&gt;&lt;w:i/&gt;&lt;w:snapToGrid w:val=&quot;off&quot;/&gt;&lt;/w:rPr&gt;&lt;/m:ctrlPr&gt;&lt;/m:sSubPr&gt;&lt;m:e&gt;&lt;m:r&gt;&lt;w:rPr&gt;&lt;w:rFonts w:ascii=&quot;Cambria Math&quot; w:h-ansi=&quot;Cambria Math&quot;/&gt;&lt;wx:font wx:val=&quot;Cambria Math&quot;/&gt;&lt;w:i/&gt;&lt;w:snapToGrid w:val=&quot;off&quot;/&gt;&lt;/w:rPr&gt;&lt;m:t&gt;L&lt;/m:t&gt;&lt;/m:r&gt;&lt;/m:e&gt;&lt;m:sub&gt;&lt;m:r&gt;&lt;m:rPr&gt;&lt;m:sty m:val=&quot;p&quot;/&gt;&lt;/m:rPr&gt;&lt;w:rPr&gt;&lt;w:rFonts w:ascii=&quot;Cambria Math&quot; w:h-ansi=&quot;Cambria Math&quot;/&gt;&lt;wx:font wx:val=&quot;Cambria Math&quot;/&gt;&lt;w:snapToGrid w:val=&quot;off&quot;/&gt;&lt;/w:rPr&gt;&lt;m:t&gt;ОЈ&lt;/m:t&gt;&lt;/m:r&gt;&lt;m:ctrlPr&gt;&lt;w:rPr&gt;&lt;w:rFonts w:ascii=&quot;Cambria Math&quot; w:h-ansi=&quot;Cambria Math&quot;/&gt;&lt;wx:font wx:val=&quot;Cambria Math&quot;/&gt;&lt;w:snapToGrid w:val=&quot;off&quot;/&gt;&lt;/w:rPr&gt;&lt;/m:ctrlPr&gt;&lt;/m:sub&gt;&lt;/m:sSub&gt;&lt;m:r&gt;&lt;w:rPr&gt;&lt;w:rFonts w:ascii=&quot;Cambria Math&quot; w:h-ansi=&quot;Cambria Math&quot;/&gt;&lt;wx:font wx:val=&quot;Cambria Math&quot;/&gt;&lt;w:i/&gt;&lt;w:snapToGrid w:val=&quot;off&quot;/&gt;&lt;/w:rPr&gt;&lt;m:t&gt;=10в€™&lt;/m:t&gt;&lt;/m:r&gt;&lt;m:func&gt;&lt;m:funcPr&gt;&lt;m:ctrlPr&gt;&lt;w:rPr&gt;&lt;w:rFonts w:ascii=&quot;Cambria Math&quot; w:h-ansi=&quot;Cambria Math&quot;/&gt;&lt;wx:font wx:val=&quot;Cambria Math&quot;/&gt;&lt;w:snapToGrid w:val=&quot;off&quot;/&gt;&lt;/w:rPr&gt;&lt;/m:ctrlPr&gt;&lt;/m:funcPr&gt;&lt;m:fName&gt;&lt;m:r&gt;&lt;m:rPr&gt;&lt;m:sty m:val=&quot;p&quot;/&gt;&lt;/m:rPr&gt;&lt;w:rPr&gt;&lt;w:rFonts w:ascii=&quot;Cambria Math&quot; w:h-ansi=&quot;Cambria Math&quot;/&gt;&lt;wx:font wx:val=&quot;Cambria Math&quot;/&gt;&lt;w:snapToGrid w:val=&quot;off&quot;/&gt;&lt;/w:rPr&gt;&lt;m:t&gt;lg&lt;/m:t&gt;&lt;/m:r&gt;&lt;/m:fName&gt;&lt;m:e&gt;&lt;m:d&gt;&lt;m:dPr&gt;&lt;m:ctrlPr&gt;&lt;w:rPr&gt;&lt;w:rFonts w:ascii=&quot;Cambria Math&quot; w:h-ansi=&quot;Cambria Math&quot;/&gt;&lt;wx:font wx:val=&quot;Cambria Math&quot;/&gt;&lt;w:i/&gt;&lt;w:snapToGrid w:val=&quot;off&quot;/&gt;&lt;/w:rPr&gt;&lt;/m:ctrlPr&gt;&lt;/m:dPr&gt;&lt;m:e&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5&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1,7&lt;/m:t&gt;&lt;/m:r&gt;&lt;/m:sup&gt;&lt;/m:sSup&gt;&lt;m:r&gt;&lt;w:rPr&gt;&lt;w:rFonts w:ascii=&quot;Cambria Math&quot; w:h-ansi=&quot;Cambria Math&quot;/&gt;&lt;wx:font wx:val=&quot;Cambria Math&quot;/&gt;&lt;w:i/&gt;&lt;w:snapToGrid w:val=&quot;off&quot;/&gt;&lt;/w:rPr&gt;&lt;m:t&gt;+10&lt;/m:t&gt;&lt;/m:r&gt;&lt;/m:e&gt;&lt;/m:d&gt;&lt;m:ctrlPr&gt;&lt;w:rPr&gt;&lt;w:rFonts w:ascii=&quot;Cambria Math&quot; w:h-ansi=&quot;Cambria Math&quot;/&gt;&lt;wx:font wx:val=&quot;Cambria Math&quot;/&gt;&lt;w:i/&gt;&lt;w:snapToGrid w:val=&quot;off&quot;/&gt;&lt;/w:rPr&gt;&lt;/m:ctrlPr&gt;&lt;/m:e&gt;&lt;/m:func&gt;&lt;m:r&gt;&lt;w:rPr&gt;&lt;w:rFonts w:ascii=&quot;Cambria Math&quot; w:h-ansi=&quot;Cambria Math&quot;/&gt;&lt;wx:font wx:val=&quot;Cambria Math&quot;/&gt;&lt;w:i/&gt;&lt;w:snapToGrid w:val=&quot;off&quot;/&gt;&lt;/w:rPr&gt;&lt;m:t&gt;=41,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5" o:title="" chromakey="white"/>
          </v:shape>
        </w:pict>
      </w:r>
      <w:r w:rsidRPr="00F87A8C">
        <w:rPr>
          <w:snapToGrid w:val="0"/>
        </w:rPr>
        <w:instrText xml:space="preserve"> </w:instrText>
      </w:r>
      <w:r w:rsidRPr="00F87A8C">
        <w:rPr>
          <w:snapToGrid w:val="0"/>
        </w:rPr>
        <w:fldChar w:fldCharType="separate"/>
      </w:r>
      <w:r w:rsidR="0046168B">
        <w:rPr>
          <w:position w:val="-24"/>
        </w:rPr>
        <w:pict w14:anchorId="08490FA0">
          <v:shape id="_x0000_i1247" type="#_x0000_t75" style="width:27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B43E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43E0&quot; wsp:rsidP=&quot;00FB43E0&quot;&gt;&lt;m:oMathPara&gt;&lt;m:oMath&gt;&lt;m:sSub&gt;&lt;m:sSubPr&gt;&lt;m:ctrlPr&gt;&lt;w:rPr&gt;&lt;w:rFonts w:ascii=&quot;Cambria Math&quot; w:h-ansi=&quot;Cambria Math&quot;/&gt;&lt;wx:font wx:val=&quot;Cambria Math&quot;/&gt;&lt;w:i/&gt;&lt;w:snapToGrid w:val=&quot;off&quot;/&gt;&lt;/w:rPr&gt;&lt;/m:ctrlPr&gt;&lt;/m:sSubPr&gt;&lt;m:e&gt;&lt;m:r&gt;&lt;w:rPr&gt;&lt;w:rFonts w:ascii=&quot;Cambria Math&quot; w:h-ansi=&quot;Cambria Math&quot;/&gt;&lt;wx:font wx:val=&quot;Cambria Math&quot;/&gt;&lt;w:i/&gt;&lt;w:snapToGrid w:val=&quot;off&quot;/&gt;&lt;/w:rPr&gt;&lt;m:t&gt;L&lt;/m:t&gt;&lt;/m:r&gt;&lt;/m:e&gt;&lt;m:sub&gt;&lt;m:r&gt;&lt;m:rPr&gt;&lt;m:sty m:val=&quot;p&quot;/&gt;&lt;/m:rPr&gt;&lt;w:rPr&gt;&lt;w:rFonts w:ascii=&quot;Cambria Math&quot; w:h-ansi=&quot;Cambria Math&quot;/&gt;&lt;wx:font wx:val=&quot;Cambria Math&quot;/&gt;&lt;w:snapToGrid w:val=&quot;off&quot;/&gt;&lt;/w:rPr&gt;&lt;m:t&gt;ОЈ&lt;/m:t&gt;&lt;/m:r&gt;&lt;m:ctrlPr&gt;&lt;w:rPr&gt;&lt;w:rFonts w:ascii=&quot;Cambria Math&quot; w:h-ansi=&quot;Cambria Math&quot;/&gt;&lt;wx:font wx:val=&quot;Cambria Math&quot;/&gt;&lt;w:snapToGrid w:val=&quot;off&quot;/&gt;&lt;/w:rPr&gt;&lt;/m:ctrlPr&gt;&lt;/m:sub&gt;&lt;/m:sSub&gt;&lt;m:r&gt;&lt;w:rPr&gt;&lt;w:rFonts w:ascii=&quot;Cambria Math&quot; w:h-ansi=&quot;Cambria Math&quot;/&gt;&lt;wx:font wx:val=&quot;Cambria Math&quot;/&gt;&lt;w:i/&gt;&lt;w:snapToGrid w:val=&quot;off&quot;/&gt;&lt;/w:rPr&gt;&lt;m:t&gt;=10в€™&lt;/m:t&gt;&lt;/m:r&gt;&lt;m:func&gt;&lt;m:funcPr&gt;&lt;m:ctrlPr&gt;&lt;w:rPr&gt;&lt;w:rFonts w:ascii=&quot;Cambria Math&quot; w:h-ansi=&quot;Cambria Math&quot;/&gt;&lt;wx:font wx:val=&quot;Cambria Math&quot;/&gt;&lt;w:snapToGrid w:val=&quot;off&quot;/&gt;&lt;/w:rPr&gt;&lt;/m:ctrlPr&gt;&lt;/m:funcPr&gt;&lt;m:fName&gt;&lt;m:r&gt;&lt;m:rPr&gt;&lt;m:sty m:val=&quot;p&quot;/&gt;&lt;/m:rPr&gt;&lt;w:rPr&gt;&lt;w:rFonts w:ascii=&quot;Cambria Math&quot; w:h-ansi=&quot;Cambria Math&quot;/&gt;&lt;wx:font wx:val=&quot;Cambria Math&quot;/&gt;&lt;w:snapToGrid w:val=&quot;off&quot;/&gt;&lt;/w:rPr&gt;&lt;m:t&gt;lg&lt;/m:t&gt;&lt;/m:r&gt;&lt;/m:fName&gt;&lt;m:e&gt;&lt;m:d&gt;&lt;m:dPr&gt;&lt;m:ctrlPr&gt;&lt;w:rPr&gt;&lt;w:rFonts w:ascii=&quot;Cambria Math&quot; w:h-ansi=&quot;Cambria Math&quot;/&gt;&lt;wx:font wx:val=&quot;Cambria Math&quot;/&gt;&lt;w:i/&gt;&lt;w:snapToGrid w:val=&quot;off&quot;/&gt;&lt;/w:rPr&gt;&lt;/m:ctrlPr&gt;&lt;/m:dPr&gt;&lt;m:e&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5&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1,7&lt;/m:t&gt;&lt;/m:r&gt;&lt;/m:sup&gt;&lt;/m:sSup&gt;&lt;m:r&gt;&lt;w:rPr&gt;&lt;w:rFonts w:ascii=&quot;Cambria Math&quot; w:h-ansi=&quot;Cambria Math&quot;/&gt;&lt;wx:font wx:val=&quot;Cambria Math&quot;/&gt;&lt;w:i/&gt;&lt;w:snapToGrid w:val=&quot;off&quot;/&gt;&lt;/w:rPr&gt;&lt;m:t&gt;+10&lt;/m:t&gt;&lt;/m:r&gt;&lt;/m:e&gt;&lt;/m:d&gt;&lt;m:ctrlPr&gt;&lt;w:rPr&gt;&lt;w:rFonts w:ascii=&quot;Cambria Math&quot; w:h-ansi=&quot;Cambria Math&quot;/&gt;&lt;wx:font wx:val=&quot;Cambria Math&quot;/&gt;&lt;w:i/&gt;&lt;w:snapToGrid w:val=&quot;off&quot;/&gt;&lt;/w:rPr&gt;&lt;/m:ctrlPr&gt;&lt;/m:e&gt;&lt;/m:func&gt;&lt;m:r&gt;&lt;w:rPr&gt;&lt;w:rFonts w:ascii=&quot;Cambria Math&quot; w:h-ansi=&quot;Cambria Math&quot;/&gt;&lt;wx:font wx:val=&quot;Cambria Math&quot;/&gt;&lt;w:i/&gt;&lt;w:snapToGrid w:val=&quot;off&quot;/&gt;&lt;/w:rPr&gt;&lt;m:t&gt;=41,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5" o:title="" chromakey="white"/>
          </v:shape>
        </w:pict>
      </w:r>
      <w:r w:rsidRPr="00F87A8C">
        <w:rPr>
          <w:snapToGrid w:val="0"/>
        </w:rPr>
        <w:fldChar w:fldCharType="end"/>
      </w:r>
      <w:r w:rsidR="00ED6BC4" w:rsidRPr="00006D63">
        <w:rPr>
          <w:snapToGrid w:val="0"/>
        </w:rPr>
        <w:t xml:space="preserve"> дБ</w:t>
      </w:r>
    </w:p>
    <w:p w14:paraId="78E945BE" w14:textId="77777777"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14:paraId="2825728D" w14:textId="77777777" w:rsidR="00ED6BC4" w:rsidRDefault="00ED6BC4" w:rsidP="00ED6BC4">
      <w:pPr>
        <w:pStyle w:val="Heading4"/>
        <w:rPr>
          <w:snapToGrid w:val="0"/>
        </w:rPr>
      </w:pPr>
      <w:r>
        <w:rPr>
          <w:snapToGrid w:val="0"/>
        </w:rPr>
        <w:lastRenderedPageBreak/>
        <w:t>Требования к уровням вибрации на рабочем месте</w:t>
      </w:r>
    </w:p>
    <w:p w14:paraId="3FA84DAF" w14:textId="77777777"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14:paraId="36B910D6" w14:textId="77777777"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14:paraId="74C7A88C" w14:textId="77777777"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14:paraId="2A99F5A7" w14:textId="77777777" w:rsidR="00D27519" w:rsidRPr="00006D63" w:rsidRDefault="00D27519" w:rsidP="00D27519">
      <w:r w:rsidRPr="00006D63">
        <w:t>По источнику возникновения вибрация бывает:</w:t>
      </w:r>
    </w:p>
    <w:p w14:paraId="6F71C5A2" w14:textId="77777777" w:rsidR="00D27519" w:rsidRDefault="00D27519" w:rsidP="001A162E">
      <w:pPr>
        <w:pStyle w:val="ListParagraph"/>
        <w:numPr>
          <w:ilvl w:val="0"/>
          <w:numId w:val="17"/>
        </w:numPr>
      </w:pPr>
      <w:r>
        <w:t>транспортная;</w:t>
      </w:r>
    </w:p>
    <w:p w14:paraId="7AB7BA01" w14:textId="77777777" w:rsidR="00D27519" w:rsidRDefault="00D27519" w:rsidP="001A162E">
      <w:pPr>
        <w:pStyle w:val="ListParagraph"/>
        <w:numPr>
          <w:ilvl w:val="0"/>
          <w:numId w:val="17"/>
        </w:numPr>
      </w:pPr>
      <w:r>
        <w:t>технологическая;</w:t>
      </w:r>
    </w:p>
    <w:p w14:paraId="7567B6C4" w14:textId="77777777" w:rsidR="00D27519" w:rsidRDefault="00D27519" w:rsidP="001A162E">
      <w:pPr>
        <w:pStyle w:val="ListParagraph"/>
        <w:numPr>
          <w:ilvl w:val="0"/>
          <w:numId w:val="17"/>
        </w:numPr>
      </w:pPr>
      <w:r>
        <w:t>транспортно-технологическая.</w:t>
      </w:r>
    </w:p>
    <w:p w14:paraId="26DB6787" w14:textId="77777777"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14:paraId="4A1F764A" w14:textId="77777777" w:rsidR="00ED6BC4" w:rsidRDefault="00ED6BC4" w:rsidP="00ED6BC4">
      <w:pPr>
        <w:pStyle w:val="Heading3"/>
      </w:pPr>
      <w:bookmarkStart w:id="138" w:name="_Toc420524514"/>
      <w:bookmarkStart w:id="139" w:name="_Toc420770090"/>
      <w:r>
        <w:t>Эргономика рабочего места</w:t>
      </w:r>
      <w:bookmarkEnd w:id="138"/>
      <w:bookmarkEnd w:id="139"/>
    </w:p>
    <w:p w14:paraId="3409E354" w14:textId="77777777"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14:paraId="7A62DD50" w14:textId="77777777" w:rsidR="00ED6BC4" w:rsidRDefault="00ED6BC4" w:rsidP="00ED6BC4">
      <w:pPr>
        <w:pStyle w:val="Heading4"/>
      </w:pPr>
      <w:r>
        <w:t>Требования к монитору</w:t>
      </w:r>
    </w:p>
    <w:p w14:paraId="3DD13110" w14:textId="77777777"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14:paraId="1D53F4FA" w14:textId="77777777" w:rsidR="00D27519" w:rsidRPr="00006D63" w:rsidRDefault="00D27519" w:rsidP="00D27519">
      <w:r w:rsidRPr="00006D63">
        <w:lastRenderedPageBreak/>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14:paraId="38E9DD35" w14:textId="77777777"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14:paraId="7ED8118B" w14:textId="77777777" w:rsidR="00D27519" w:rsidRPr="0056106F" w:rsidRDefault="00D27519" w:rsidP="00D27519">
      <w:r w:rsidRPr="00006D63">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A8453C" w:rsidRPr="001D4E59">
        <w:t xml:space="preserve">Таблица </w:t>
      </w:r>
      <w:r w:rsidR="00A8453C">
        <w:rPr>
          <w:noProof/>
        </w:rPr>
        <w:t>10</w:t>
      </w:r>
      <w:r>
        <w:fldChar w:fldCharType="end"/>
      </w:r>
      <w:r w:rsidRPr="00006D63">
        <w:t>).</w:t>
      </w:r>
    </w:p>
    <w:p w14:paraId="4225F2CA" w14:textId="77777777" w:rsidR="00D27519" w:rsidRDefault="00D27519" w:rsidP="00D27519">
      <w:pPr>
        <w:pStyle w:val="TableCaption"/>
      </w:pPr>
      <w:bookmarkStart w:id="140" w:name="_Ref419841891"/>
      <w:r w:rsidRPr="001D4E59">
        <w:t xml:space="preserve">Таблица </w:t>
      </w:r>
      <w:fldSimple w:instr=" SEQ Таблица \* ARABIC ">
        <w:r w:rsidR="00A8453C">
          <w:rPr>
            <w:noProof/>
          </w:rPr>
          <w:t>10</w:t>
        </w:r>
      </w:fldSimple>
      <w:bookmarkEnd w:id="140"/>
      <w:r w:rsidRPr="001D4E59">
        <w:t xml:space="preserve"> — </w:t>
      </w:r>
      <w:r w:rsidRPr="001D4E59">
        <w:rPr>
          <w:noProof/>
        </w:rPr>
        <w:t>Визуальные эргономические параметры мониторо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966"/>
        <w:gridCol w:w="2493"/>
        <w:gridCol w:w="2395"/>
      </w:tblGrid>
      <w:tr w:rsidR="00D27519" w:rsidRPr="00F87A8C" w14:paraId="0C75C3C0" w14:textId="77777777" w:rsidTr="00F87A8C">
        <w:trPr>
          <w:trHeight w:val="634"/>
        </w:trPr>
        <w:tc>
          <w:tcPr>
            <w:tcW w:w="2520" w:type="pct"/>
            <w:vMerge w:val="restart"/>
            <w:shd w:val="clear" w:color="auto" w:fill="auto"/>
            <w:hideMark/>
          </w:tcPr>
          <w:p w14:paraId="44DFFB6F" w14:textId="77777777" w:rsidR="00D27519" w:rsidRPr="00F87A8C" w:rsidRDefault="00D27519" w:rsidP="00D27519">
            <w:pPr>
              <w:pStyle w:val="a1"/>
              <w:rPr>
                <w:rFonts w:eastAsia="Times New Roman"/>
                <w:b/>
                <w:iCs/>
                <w:lang w:eastAsia="ru-RU"/>
              </w:rPr>
            </w:pPr>
            <w:r w:rsidRPr="00F87A8C">
              <w:rPr>
                <w:rFonts w:eastAsia="Times New Roman"/>
                <w:b/>
                <w:iCs/>
                <w:lang w:eastAsia="ru-RU"/>
              </w:rPr>
              <w:t>Наименование параметра</w:t>
            </w:r>
          </w:p>
        </w:tc>
        <w:tc>
          <w:tcPr>
            <w:tcW w:w="2480" w:type="pct"/>
            <w:gridSpan w:val="2"/>
            <w:shd w:val="clear" w:color="auto" w:fill="auto"/>
            <w:hideMark/>
          </w:tcPr>
          <w:p w14:paraId="5FBDB92C" w14:textId="77777777" w:rsidR="00D27519" w:rsidRPr="00F87A8C" w:rsidRDefault="00D27519" w:rsidP="00D27519">
            <w:pPr>
              <w:pStyle w:val="a1"/>
              <w:rPr>
                <w:rFonts w:eastAsia="Times New Roman"/>
                <w:b/>
                <w:iCs/>
                <w:lang w:eastAsia="ru-RU"/>
              </w:rPr>
            </w:pPr>
            <w:r w:rsidRPr="00F87A8C">
              <w:rPr>
                <w:rFonts w:eastAsia="Times New Roman"/>
                <w:b/>
                <w:iCs/>
                <w:lang w:eastAsia="ru-RU"/>
              </w:rPr>
              <w:t>Диапазон изменения параметра</w:t>
            </w:r>
          </w:p>
        </w:tc>
      </w:tr>
      <w:tr w:rsidR="00D27519" w:rsidRPr="00F87A8C" w14:paraId="2CE52265" w14:textId="77777777" w:rsidTr="00F87A8C">
        <w:trPr>
          <w:trHeight w:val="540"/>
        </w:trPr>
        <w:tc>
          <w:tcPr>
            <w:tcW w:w="2520" w:type="pct"/>
            <w:vMerge/>
            <w:shd w:val="clear" w:color="auto" w:fill="auto"/>
            <w:hideMark/>
          </w:tcPr>
          <w:p w14:paraId="1CE34C68" w14:textId="77777777" w:rsidR="00D27519" w:rsidRPr="00F87A8C" w:rsidRDefault="00D27519" w:rsidP="00D27519">
            <w:pPr>
              <w:pStyle w:val="a2"/>
              <w:rPr>
                <w:rFonts w:eastAsia="Times New Roman"/>
                <w:i/>
                <w:lang w:eastAsia="ru-RU"/>
              </w:rPr>
            </w:pPr>
          </w:p>
        </w:tc>
        <w:tc>
          <w:tcPr>
            <w:tcW w:w="1265" w:type="pct"/>
            <w:shd w:val="clear" w:color="auto" w:fill="auto"/>
            <w:hideMark/>
          </w:tcPr>
          <w:p w14:paraId="56F6F956" w14:textId="77777777" w:rsidR="00D27519" w:rsidRPr="00F87A8C" w:rsidRDefault="00D27519" w:rsidP="00D27519">
            <w:pPr>
              <w:pStyle w:val="a2"/>
              <w:rPr>
                <w:rFonts w:eastAsia="Times New Roman"/>
                <w:lang w:eastAsia="ru-RU"/>
              </w:rPr>
            </w:pPr>
            <w:r w:rsidRPr="00F87A8C">
              <w:rPr>
                <w:rFonts w:eastAsia="Times New Roman"/>
                <w:lang w:eastAsia="ru-RU"/>
              </w:rPr>
              <w:t>Не менее</w:t>
            </w:r>
          </w:p>
        </w:tc>
        <w:tc>
          <w:tcPr>
            <w:tcW w:w="1215" w:type="pct"/>
            <w:shd w:val="clear" w:color="auto" w:fill="auto"/>
            <w:hideMark/>
          </w:tcPr>
          <w:p w14:paraId="5BC843FD" w14:textId="77777777" w:rsidR="00D27519" w:rsidRPr="00F87A8C" w:rsidRDefault="00D27519" w:rsidP="00D27519">
            <w:pPr>
              <w:pStyle w:val="a2"/>
              <w:rPr>
                <w:rFonts w:eastAsia="Times New Roman"/>
                <w:lang w:eastAsia="ru-RU"/>
              </w:rPr>
            </w:pPr>
            <w:r w:rsidRPr="00F87A8C">
              <w:rPr>
                <w:rFonts w:eastAsia="Times New Roman"/>
                <w:lang w:eastAsia="ru-RU"/>
              </w:rPr>
              <w:t>Не более</w:t>
            </w:r>
          </w:p>
        </w:tc>
      </w:tr>
      <w:tr w:rsidR="00D27519" w:rsidRPr="00F87A8C" w14:paraId="513B14F5" w14:textId="77777777" w:rsidTr="00F87A8C">
        <w:trPr>
          <w:trHeight w:val="540"/>
        </w:trPr>
        <w:tc>
          <w:tcPr>
            <w:tcW w:w="2520" w:type="pct"/>
            <w:shd w:val="clear" w:color="auto" w:fill="auto"/>
            <w:hideMark/>
          </w:tcPr>
          <w:p w14:paraId="6D653C3A" w14:textId="77777777" w:rsidR="00D27519" w:rsidRPr="00F87A8C" w:rsidRDefault="00D27519" w:rsidP="00D27519">
            <w:pPr>
              <w:pStyle w:val="a2"/>
              <w:rPr>
                <w:rFonts w:eastAsia="Times New Roman"/>
                <w:lang w:eastAsia="ru-RU"/>
              </w:rPr>
            </w:pPr>
            <w:r w:rsidRPr="00F87A8C">
              <w:rPr>
                <w:rFonts w:eastAsia="Times New Roman"/>
                <w:lang w:eastAsia="ru-RU"/>
              </w:rPr>
              <w:t>Яркость знака (яркость фона), д/М"</w:t>
            </w:r>
          </w:p>
        </w:tc>
        <w:tc>
          <w:tcPr>
            <w:tcW w:w="1265" w:type="pct"/>
            <w:shd w:val="clear" w:color="auto" w:fill="auto"/>
            <w:hideMark/>
          </w:tcPr>
          <w:p w14:paraId="5FC47E78" w14:textId="77777777" w:rsidR="00D27519" w:rsidRPr="00F87A8C" w:rsidRDefault="00D27519" w:rsidP="00D27519">
            <w:pPr>
              <w:pStyle w:val="a2"/>
              <w:rPr>
                <w:rFonts w:eastAsia="Times New Roman"/>
                <w:lang w:eastAsia="ru-RU"/>
              </w:rPr>
            </w:pPr>
            <w:r w:rsidRPr="00F87A8C">
              <w:rPr>
                <w:rFonts w:eastAsia="Times New Roman"/>
                <w:lang w:eastAsia="ru-RU"/>
              </w:rPr>
              <w:t>35</w:t>
            </w:r>
          </w:p>
        </w:tc>
        <w:tc>
          <w:tcPr>
            <w:tcW w:w="1215" w:type="pct"/>
            <w:shd w:val="clear" w:color="auto" w:fill="auto"/>
            <w:hideMark/>
          </w:tcPr>
          <w:p w14:paraId="1034B61C" w14:textId="77777777" w:rsidR="00D27519" w:rsidRPr="00F87A8C" w:rsidRDefault="00D27519" w:rsidP="00D27519">
            <w:pPr>
              <w:pStyle w:val="a2"/>
              <w:rPr>
                <w:rFonts w:eastAsia="Times New Roman"/>
                <w:lang w:eastAsia="ru-RU"/>
              </w:rPr>
            </w:pPr>
            <w:r w:rsidRPr="00F87A8C">
              <w:rPr>
                <w:rFonts w:eastAsia="Times New Roman"/>
                <w:lang w:eastAsia="ru-RU"/>
              </w:rPr>
              <w:t>120</w:t>
            </w:r>
          </w:p>
        </w:tc>
      </w:tr>
      <w:tr w:rsidR="00D27519" w:rsidRPr="00F87A8C" w14:paraId="02DC6977" w14:textId="77777777" w:rsidTr="00F87A8C">
        <w:trPr>
          <w:trHeight w:val="540"/>
        </w:trPr>
        <w:tc>
          <w:tcPr>
            <w:tcW w:w="2520" w:type="pct"/>
            <w:shd w:val="clear" w:color="auto" w:fill="auto"/>
            <w:hideMark/>
          </w:tcPr>
          <w:p w14:paraId="629FCB1A" w14:textId="77777777" w:rsidR="00D27519" w:rsidRPr="00F87A8C" w:rsidRDefault="00D27519" w:rsidP="00D27519">
            <w:pPr>
              <w:pStyle w:val="a2"/>
              <w:rPr>
                <w:rFonts w:eastAsia="Times New Roman"/>
                <w:lang w:eastAsia="ru-RU"/>
              </w:rPr>
            </w:pPr>
            <w:r w:rsidRPr="00F87A8C">
              <w:rPr>
                <w:rFonts w:eastAsia="Times New Roman"/>
                <w:lang w:eastAsia="ru-RU"/>
              </w:rPr>
              <w:t>Внешняя освещенность экрана, Лк</w:t>
            </w:r>
          </w:p>
        </w:tc>
        <w:tc>
          <w:tcPr>
            <w:tcW w:w="1265" w:type="pct"/>
            <w:shd w:val="clear" w:color="auto" w:fill="auto"/>
            <w:hideMark/>
          </w:tcPr>
          <w:p w14:paraId="273F84F4" w14:textId="77777777" w:rsidR="00D27519" w:rsidRPr="00F87A8C" w:rsidRDefault="00D27519" w:rsidP="00D27519">
            <w:pPr>
              <w:pStyle w:val="a2"/>
              <w:rPr>
                <w:rFonts w:eastAsia="Times New Roman"/>
                <w:lang w:eastAsia="ru-RU"/>
              </w:rPr>
            </w:pPr>
            <w:r w:rsidRPr="00F87A8C">
              <w:rPr>
                <w:rFonts w:eastAsia="Times New Roman"/>
                <w:lang w:eastAsia="ru-RU"/>
              </w:rPr>
              <w:t>100</w:t>
            </w:r>
          </w:p>
        </w:tc>
        <w:tc>
          <w:tcPr>
            <w:tcW w:w="1215" w:type="pct"/>
            <w:shd w:val="clear" w:color="auto" w:fill="auto"/>
            <w:hideMark/>
          </w:tcPr>
          <w:p w14:paraId="4ADC5CAE" w14:textId="77777777" w:rsidR="00D27519" w:rsidRPr="00F87A8C" w:rsidRDefault="00D27519" w:rsidP="00D27519">
            <w:pPr>
              <w:pStyle w:val="a2"/>
              <w:rPr>
                <w:rFonts w:eastAsia="Times New Roman"/>
                <w:lang w:eastAsia="ru-RU"/>
              </w:rPr>
            </w:pPr>
            <w:r w:rsidRPr="00F87A8C">
              <w:rPr>
                <w:rFonts w:eastAsia="Times New Roman"/>
                <w:lang w:eastAsia="ru-RU"/>
              </w:rPr>
              <w:t>250</w:t>
            </w:r>
          </w:p>
        </w:tc>
      </w:tr>
      <w:tr w:rsidR="00D27519" w:rsidRPr="00F87A8C" w14:paraId="2D37F36B" w14:textId="77777777" w:rsidTr="00F87A8C">
        <w:trPr>
          <w:trHeight w:val="540"/>
        </w:trPr>
        <w:tc>
          <w:tcPr>
            <w:tcW w:w="2520" w:type="pct"/>
            <w:shd w:val="clear" w:color="auto" w:fill="auto"/>
            <w:hideMark/>
          </w:tcPr>
          <w:p w14:paraId="5CC69D12" w14:textId="77777777" w:rsidR="00D27519" w:rsidRPr="00F87A8C" w:rsidRDefault="00D27519" w:rsidP="00D27519">
            <w:pPr>
              <w:pStyle w:val="a2"/>
              <w:rPr>
                <w:rFonts w:eastAsia="Times New Roman"/>
                <w:lang w:eastAsia="ru-RU"/>
              </w:rPr>
            </w:pPr>
            <w:r w:rsidRPr="00F87A8C">
              <w:rPr>
                <w:rFonts w:eastAsia="Times New Roman"/>
                <w:lang w:eastAsia="ru-RU"/>
              </w:rPr>
              <w:t>Угловой размер знака, угл. мин.</w:t>
            </w:r>
          </w:p>
        </w:tc>
        <w:tc>
          <w:tcPr>
            <w:tcW w:w="1265" w:type="pct"/>
            <w:shd w:val="clear" w:color="auto" w:fill="auto"/>
            <w:hideMark/>
          </w:tcPr>
          <w:p w14:paraId="4A84A723" w14:textId="77777777" w:rsidR="00D27519" w:rsidRPr="00F87A8C" w:rsidRDefault="00D27519" w:rsidP="00D27519">
            <w:pPr>
              <w:pStyle w:val="a2"/>
              <w:rPr>
                <w:rFonts w:eastAsia="Times New Roman"/>
                <w:lang w:eastAsia="ru-RU"/>
              </w:rPr>
            </w:pPr>
            <w:r w:rsidRPr="00F87A8C">
              <w:rPr>
                <w:rFonts w:eastAsia="Times New Roman"/>
                <w:lang w:eastAsia="ru-RU"/>
              </w:rPr>
              <w:t>16</w:t>
            </w:r>
          </w:p>
        </w:tc>
        <w:tc>
          <w:tcPr>
            <w:tcW w:w="1215" w:type="pct"/>
            <w:shd w:val="clear" w:color="auto" w:fill="auto"/>
            <w:hideMark/>
          </w:tcPr>
          <w:p w14:paraId="5E0CD443" w14:textId="77777777" w:rsidR="00D27519" w:rsidRPr="00F87A8C" w:rsidRDefault="00D27519" w:rsidP="00D27519">
            <w:pPr>
              <w:pStyle w:val="a2"/>
              <w:rPr>
                <w:rFonts w:eastAsia="Times New Roman"/>
                <w:lang w:eastAsia="ru-RU"/>
              </w:rPr>
            </w:pPr>
            <w:r w:rsidRPr="00F87A8C">
              <w:rPr>
                <w:rFonts w:eastAsia="Times New Roman"/>
                <w:lang w:eastAsia="ru-RU"/>
              </w:rPr>
              <w:t>60</w:t>
            </w:r>
          </w:p>
        </w:tc>
      </w:tr>
    </w:tbl>
    <w:p w14:paraId="56822AFC" w14:textId="77777777"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A8453C" w:rsidRPr="001D4E59">
        <w:t xml:space="preserve">Таблица </w:t>
      </w:r>
      <w:r w:rsidR="00A8453C">
        <w:rPr>
          <w:noProof/>
        </w:rPr>
        <w:t>11</w:t>
      </w:r>
      <w:r>
        <w:fldChar w:fldCharType="end"/>
      </w:r>
      <w:r w:rsidRPr="00006D63">
        <w:t>).</w:t>
      </w:r>
    </w:p>
    <w:p w14:paraId="5AB7DA97" w14:textId="77777777" w:rsidR="00D27519" w:rsidRDefault="00D27519" w:rsidP="00D27519">
      <w:pPr>
        <w:pStyle w:val="TableCaption"/>
      </w:pPr>
      <w:bookmarkStart w:id="141" w:name="_Ref419841933"/>
      <w:r w:rsidRPr="001D4E59">
        <w:t xml:space="preserve">Таблица </w:t>
      </w:r>
      <w:fldSimple w:instr=" SEQ Таблица \* ARABIC ">
        <w:r w:rsidR="00A8453C">
          <w:rPr>
            <w:noProof/>
          </w:rPr>
          <w:t>11</w:t>
        </w:r>
      </w:fldSimple>
      <w:bookmarkEnd w:id="141"/>
      <w:r w:rsidRPr="001D4E59">
        <w:t xml:space="preserve"> — Нормируемые визуальные параметры мониторо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6159"/>
        <w:gridCol w:w="3695"/>
      </w:tblGrid>
      <w:tr w:rsidR="00D27519" w:rsidRPr="00F87A8C" w14:paraId="31CEE38F" w14:textId="77777777" w:rsidTr="001D4E59">
        <w:trPr>
          <w:trHeight w:val="259"/>
        </w:trPr>
        <w:tc>
          <w:tcPr>
            <w:tcW w:w="3125" w:type="pct"/>
            <w:shd w:val="clear" w:color="auto" w:fill="auto"/>
            <w:hideMark/>
          </w:tcPr>
          <w:p w14:paraId="5A49B2EA" w14:textId="77777777" w:rsidR="00D27519" w:rsidRPr="00F87A8C" w:rsidRDefault="00D27519" w:rsidP="00D27519">
            <w:pPr>
              <w:pStyle w:val="a1"/>
              <w:rPr>
                <w:rFonts w:eastAsia="Times New Roman"/>
                <w:b/>
                <w:iCs/>
                <w:lang w:eastAsia="ru-RU"/>
              </w:rPr>
            </w:pPr>
            <w:r w:rsidRPr="00F87A8C">
              <w:rPr>
                <w:rFonts w:eastAsia="Times New Roman"/>
                <w:b/>
                <w:iCs/>
                <w:lang w:eastAsia="ru-RU"/>
              </w:rPr>
              <w:t>Наименование параметра</w:t>
            </w:r>
          </w:p>
        </w:tc>
        <w:tc>
          <w:tcPr>
            <w:tcW w:w="1875" w:type="pct"/>
            <w:shd w:val="clear" w:color="auto" w:fill="auto"/>
            <w:hideMark/>
          </w:tcPr>
          <w:p w14:paraId="58618F9A" w14:textId="77777777" w:rsidR="00D27519" w:rsidRPr="00F87A8C" w:rsidRDefault="00D27519" w:rsidP="00D27519">
            <w:pPr>
              <w:pStyle w:val="a1"/>
              <w:rPr>
                <w:rFonts w:eastAsia="Times New Roman"/>
                <w:b/>
                <w:iCs/>
                <w:lang w:eastAsia="ru-RU"/>
              </w:rPr>
            </w:pPr>
            <w:r w:rsidRPr="00F87A8C">
              <w:rPr>
                <w:rFonts w:eastAsia="Times New Roman"/>
                <w:b/>
                <w:iCs/>
                <w:lang w:eastAsia="ru-RU"/>
              </w:rPr>
              <w:t>Значение параметра</w:t>
            </w:r>
          </w:p>
        </w:tc>
      </w:tr>
      <w:tr w:rsidR="00D27519" w:rsidRPr="00F87A8C" w14:paraId="1A873F08" w14:textId="77777777" w:rsidTr="001D4E59">
        <w:trPr>
          <w:trHeight w:val="230"/>
        </w:trPr>
        <w:tc>
          <w:tcPr>
            <w:tcW w:w="3125" w:type="pct"/>
            <w:shd w:val="clear" w:color="auto" w:fill="auto"/>
            <w:hideMark/>
          </w:tcPr>
          <w:p w14:paraId="68FCABE7" w14:textId="77777777" w:rsidR="00D27519" w:rsidRPr="00F87A8C" w:rsidRDefault="00D27519" w:rsidP="00D27519">
            <w:pPr>
              <w:pStyle w:val="a2"/>
              <w:rPr>
                <w:rFonts w:eastAsia="Times New Roman"/>
                <w:lang w:eastAsia="ru-RU"/>
              </w:rPr>
            </w:pPr>
            <w:r w:rsidRPr="00F87A8C">
              <w:rPr>
                <w:rFonts w:eastAsia="Times New Roman"/>
                <w:lang w:eastAsia="ru-RU"/>
              </w:rPr>
              <w:t>Контраст (для монохромных мониторов)</w:t>
            </w:r>
          </w:p>
        </w:tc>
        <w:tc>
          <w:tcPr>
            <w:tcW w:w="1875" w:type="pct"/>
            <w:shd w:val="clear" w:color="auto" w:fill="auto"/>
            <w:hideMark/>
          </w:tcPr>
          <w:p w14:paraId="405BBDA5" w14:textId="77777777" w:rsidR="00D27519" w:rsidRPr="00F87A8C" w:rsidRDefault="00D27519" w:rsidP="00D27519">
            <w:pPr>
              <w:pStyle w:val="a2"/>
              <w:rPr>
                <w:rFonts w:eastAsia="Times New Roman"/>
                <w:lang w:eastAsia="ru-RU"/>
              </w:rPr>
            </w:pPr>
            <w:r w:rsidRPr="00F87A8C">
              <w:rPr>
                <w:rFonts w:eastAsia="Times New Roman"/>
                <w:lang w:eastAsia="ru-RU"/>
              </w:rPr>
              <w:t>От 3:1 до 1,5:1</w:t>
            </w:r>
          </w:p>
        </w:tc>
      </w:tr>
      <w:tr w:rsidR="00D27519" w:rsidRPr="00F87A8C" w14:paraId="5E171196" w14:textId="77777777" w:rsidTr="001D4E59">
        <w:trPr>
          <w:trHeight w:val="288"/>
        </w:trPr>
        <w:tc>
          <w:tcPr>
            <w:tcW w:w="3125" w:type="pct"/>
            <w:tcBorders>
              <w:bottom w:val="nil"/>
            </w:tcBorders>
            <w:shd w:val="clear" w:color="auto" w:fill="auto"/>
            <w:hideMark/>
          </w:tcPr>
          <w:p w14:paraId="5189D273" w14:textId="77777777" w:rsidR="00D27519" w:rsidRPr="00F87A8C" w:rsidRDefault="00D27519" w:rsidP="00D27519">
            <w:pPr>
              <w:pStyle w:val="a2"/>
              <w:rPr>
                <w:rFonts w:eastAsia="Times New Roman"/>
                <w:lang w:eastAsia="ru-RU"/>
              </w:rPr>
            </w:pPr>
            <w:r w:rsidRPr="00F87A8C">
              <w:rPr>
                <w:rFonts w:eastAsia="Times New Roman"/>
                <w:lang w:eastAsia="ru-RU"/>
              </w:rPr>
              <w:t>Неравномерность яркости элементов знаков, %</w:t>
            </w:r>
          </w:p>
        </w:tc>
        <w:tc>
          <w:tcPr>
            <w:tcW w:w="1875" w:type="pct"/>
            <w:tcBorders>
              <w:bottom w:val="nil"/>
            </w:tcBorders>
            <w:shd w:val="clear" w:color="auto" w:fill="auto"/>
            <w:hideMark/>
          </w:tcPr>
          <w:p w14:paraId="2F5B56A0" w14:textId="77777777" w:rsidR="00D27519" w:rsidRPr="00F87A8C" w:rsidRDefault="00D27519" w:rsidP="00D27519">
            <w:pPr>
              <w:pStyle w:val="a2"/>
              <w:rPr>
                <w:rFonts w:eastAsia="Times New Roman"/>
                <w:lang w:eastAsia="ru-RU"/>
              </w:rPr>
            </w:pPr>
            <w:r w:rsidRPr="00F87A8C">
              <w:rPr>
                <w:rFonts w:eastAsia="Times New Roman"/>
                <w:lang w:eastAsia="ru-RU"/>
              </w:rPr>
              <w:t>Не более ±25</w:t>
            </w:r>
          </w:p>
        </w:tc>
      </w:tr>
      <w:tr w:rsidR="001D4E59" w:rsidRPr="00F87A8C" w14:paraId="1D7E5BEC" w14:textId="77777777" w:rsidTr="001D4E59">
        <w:trPr>
          <w:trHeight w:val="288"/>
        </w:trPr>
        <w:tc>
          <w:tcPr>
            <w:tcW w:w="3125" w:type="pct"/>
            <w:tcBorders>
              <w:top w:val="nil"/>
              <w:left w:val="nil"/>
              <w:right w:val="nil"/>
            </w:tcBorders>
            <w:shd w:val="clear" w:color="auto" w:fill="auto"/>
          </w:tcPr>
          <w:p w14:paraId="6F69A06C" w14:textId="2ABF0EEB" w:rsidR="001D4E59" w:rsidRPr="001D4E59" w:rsidRDefault="001D4E59" w:rsidP="001D4E59">
            <w:pPr>
              <w:pStyle w:val="TableCaption"/>
              <w:rPr>
                <w:lang w:eastAsia="ru-RU"/>
              </w:rPr>
            </w:pPr>
            <w:r>
              <w:rPr>
                <w:lang w:eastAsia="ru-RU"/>
              </w:rPr>
              <w:lastRenderedPageBreak/>
              <w:t xml:space="preserve">Продолжение таблицы </w:t>
            </w:r>
            <w:r>
              <w:rPr>
                <w:lang w:eastAsia="ru-RU"/>
              </w:rPr>
              <w:fldChar w:fldCharType="begin"/>
            </w:r>
            <w:r>
              <w:rPr>
                <w:lang w:eastAsia="ru-RU"/>
              </w:rPr>
              <w:instrText xml:space="preserve"> REF _Ref419841933 </w:instrText>
            </w:r>
            <w:r>
              <w:rPr>
                <w:lang w:val="en-US" w:eastAsia="ru-RU"/>
              </w:rPr>
              <w:instrText xml:space="preserve">\# 0 </w:instrText>
            </w:r>
            <w:r>
              <w:rPr>
                <w:lang w:eastAsia="ru-RU"/>
              </w:rPr>
              <w:instrText xml:space="preserve">\h  \* MERGEFORMAT </w:instrText>
            </w:r>
            <w:r>
              <w:rPr>
                <w:lang w:eastAsia="ru-RU"/>
              </w:rPr>
            </w:r>
            <w:r>
              <w:rPr>
                <w:lang w:eastAsia="ru-RU"/>
              </w:rPr>
              <w:fldChar w:fldCharType="separate"/>
            </w:r>
            <w:r w:rsidR="00A8453C">
              <w:rPr>
                <w:lang w:val="en-US" w:eastAsia="ru-RU"/>
              </w:rPr>
              <w:t>11</w:t>
            </w:r>
            <w:r>
              <w:rPr>
                <w:lang w:eastAsia="ru-RU"/>
              </w:rPr>
              <w:fldChar w:fldCharType="end"/>
            </w:r>
          </w:p>
        </w:tc>
        <w:tc>
          <w:tcPr>
            <w:tcW w:w="1875" w:type="pct"/>
            <w:tcBorders>
              <w:top w:val="nil"/>
              <w:left w:val="nil"/>
              <w:right w:val="nil"/>
            </w:tcBorders>
            <w:shd w:val="clear" w:color="auto" w:fill="auto"/>
          </w:tcPr>
          <w:p w14:paraId="423C470B" w14:textId="77777777" w:rsidR="001D4E59" w:rsidRPr="00F87A8C" w:rsidRDefault="001D4E59" w:rsidP="00D27519">
            <w:pPr>
              <w:pStyle w:val="a2"/>
              <w:rPr>
                <w:rFonts w:eastAsia="Times New Roman"/>
                <w:lang w:eastAsia="ru-RU"/>
              </w:rPr>
            </w:pPr>
          </w:p>
        </w:tc>
      </w:tr>
      <w:tr w:rsidR="00D27519" w:rsidRPr="00F87A8C" w14:paraId="04C0FC6A" w14:textId="77777777" w:rsidTr="001D4E59">
        <w:trPr>
          <w:trHeight w:val="288"/>
        </w:trPr>
        <w:tc>
          <w:tcPr>
            <w:tcW w:w="3125" w:type="pct"/>
            <w:shd w:val="clear" w:color="auto" w:fill="auto"/>
            <w:hideMark/>
          </w:tcPr>
          <w:p w14:paraId="360AA30D" w14:textId="77777777" w:rsidR="00D27519" w:rsidRPr="00F87A8C" w:rsidRDefault="00D27519" w:rsidP="00D27519">
            <w:pPr>
              <w:pStyle w:val="a2"/>
              <w:rPr>
                <w:rFonts w:eastAsia="Times New Roman"/>
                <w:lang w:eastAsia="ru-RU"/>
              </w:rPr>
            </w:pPr>
            <w:r w:rsidRPr="00F87A8C">
              <w:rPr>
                <w:rFonts w:eastAsia="Times New Roman"/>
                <w:lang w:eastAsia="ru-RU"/>
              </w:rPr>
              <w:t>Неравномерность яркости рабочего поля экрана</w:t>
            </w:r>
          </w:p>
        </w:tc>
        <w:tc>
          <w:tcPr>
            <w:tcW w:w="1875" w:type="pct"/>
            <w:shd w:val="clear" w:color="auto" w:fill="auto"/>
            <w:hideMark/>
          </w:tcPr>
          <w:p w14:paraId="511DF15A" w14:textId="77777777" w:rsidR="00D27519" w:rsidRPr="00F87A8C" w:rsidRDefault="00D27519" w:rsidP="00D27519">
            <w:pPr>
              <w:pStyle w:val="a2"/>
              <w:rPr>
                <w:rFonts w:eastAsia="Times New Roman"/>
                <w:lang w:eastAsia="ru-RU"/>
              </w:rPr>
            </w:pPr>
            <w:r w:rsidRPr="00F87A8C">
              <w:rPr>
                <w:rFonts w:eastAsia="Times New Roman"/>
                <w:lang w:eastAsia="ru-RU"/>
              </w:rPr>
              <w:t>Не более ±20</w:t>
            </w:r>
          </w:p>
        </w:tc>
      </w:tr>
      <w:tr w:rsidR="00D27519" w:rsidRPr="00F87A8C" w14:paraId="2E0D458A" w14:textId="77777777" w:rsidTr="001D4E59">
        <w:trPr>
          <w:trHeight w:val="463"/>
        </w:trPr>
        <w:tc>
          <w:tcPr>
            <w:tcW w:w="3125" w:type="pct"/>
            <w:tcBorders>
              <w:bottom w:val="single" w:sz="4" w:space="0" w:color="auto"/>
            </w:tcBorders>
            <w:shd w:val="clear" w:color="auto" w:fill="auto"/>
            <w:hideMark/>
          </w:tcPr>
          <w:p w14:paraId="7AA02580" w14:textId="77777777" w:rsidR="00D27519" w:rsidRPr="00F87A8C" w:rsidRDefault="00D27519" w:rsidP="00D27519">
            <w:pPr>
              <w:pStyle w:val="a2"/>
              <w:rPr>
                <w:rFonts w:eastAsia="Times New Roman"/>
                <w:lang w:eastAsia="ru-RU"/>
              </w:rPr>
            </w:pPr>
            <w:r w:rsidRPr="00F87A8C">
              <w:rPr>
                <w:rFonts w:eastAsia="Times New Roman"/>
                <w:lang w:eastAsia="ru-RU"/>
              </w:rPr>
              <w:t>Формат матрицы знака</w:t>
            </w:r>
          </w:p>
          <w:p w14:paraId="6CCBAC23" w14:textId="77777777" w:rsidR="00D27519" w:rsidRPr="00F87A8C" w:rsidRDefault="00D27519" w:rsidP="00D27519">
            <w:pPr>
              <w:pStyle w:val="a2"/>
              <w:rPr>
                <w:rFonts w:eastAsia="Times New Roman"/>
                <w:lang w:eastAsia="ru-RU"/>
              </w:rPr>
            </w:pPr>
            <w:r w:rsidRPr="00F87A8C">
              <w:rPr>
                <w:rFonts w:eastAsia="Times New Roman"/>
                <w:lang w:eastAsia="ru-RU"/>
              </w:rPr>
              <w:t>Для прописных букв и цифр</w:t>
            </w:r>
          </w:p>
        </w:tc>
        <w:tc>
          <w:tcPr>
            <w:tcW w:w="1875" w:type="pct"/>
            <w:tcBorders>
              <w:bottom w:val="single" w:sz="4" w:space="0" w:color="auto"/>
            </w:tcBorders>
            <w:shd w:val="clear" w:color="auto" w:fill="auto"/>
            <w:hideMark/>
          </w:tcPr>
          <w:p w14:paraId="5C97B8AB" w14:textId="77777777" w:rsidR="00D27519" w:rsidRPr="00F87A8C" w:rsidRDefault="00D27519" w:rsidP="00D27519">
            <w:pPr>
              <w:pStyle w:val="a2"/>
              <w:rPr>
                <w:rFonts w:eastAsia="Times New Roman"/>
                <w:lang w:eastAsia="ru-RU"/>
              </w:rPr>
            </w:pPr>
            <w:r w:rsidRPr="00F87A8C">
              <w:rPr>
                <w:rFonts w:eastAsia="Times New Roman"/>
                <w:lang w:eastAsia="ru-RU"/>
              </w:rPr>
              <w:t>Не менее 7×9 элементов изображения (пикселов)</w:t>
            </w:r>
          </w:p>
          <w:p w14:paraId="43945EFF" w14:textId="77777777" w:rsidR="00D27519" w:rsidRPr="00F87A8C" w:rsidRDefault="00D27519" w:rsidP="00D27519">
            <w:pPr>
              <w:pStyle w:val="a2"/>
              <w:rPr>
                <w:rFonts w:eastAsia="Times New Roman"/>
                <w:lang w:eastAsia="ru-RU"/>
              </w:rPr>
            </w:pPr>
            <w:r w:rsidRPr="00F87A8C">
              <w:rPr>
                <w:rFonts w:eastAsia="Times New Roman"/>
                <w:lang w:eastAsia="ru-RU"/>
              </w:rPr>
              <w:t>Не менее 5×7 элементов изображения (пикселов)</w:t>
            </w:r>
          </w:p>
        </w:tc>
      </w:tr>
      <w:tr w:rsidR="00D27519" w:rsidRPr="00F87A8C" w14:paraId="447794BD" w14:textId="77777777" w:rsidTr="001D4E59">
        <w:trPr>
          <w:trHeight w:val="470"/>
        </w:trPr>
        <w:tc>
          <w:tcPr>
            <w:tcW w:w="3125" w:type="pct"/>
            <w:tcBorders>
              <w:bottom w:val="nil"/>
            </w:tcBorders>
            <w:shd w:val="clear" w:color="auto" w:fill="auto"/>
            <w:hideMark/>
          </w:tcPr>
          <w:p w14:paraId="4E317DFF" w14:textId="77777777" w:rsidR="00D27519" w:rsidRPr="00F87A8C" w:rsidRDefault="00D27519" w:rsidP="00D27519">
            <w:pPr>
              <w:pStyle w:val="a2"/>
              <w:rPr>
                <w:rFonts w:eastAsia="Times New Roman"/>
                <w:lang w:eastAsia="ru-RU"/>
              </w:rPr>
            </w:pPr>
            <w:r w:rsidRPr="00F87A8C">
              <w:rPr>
                <w:rFonts w:eastAsia="Times New Roman"/>
                <w:lang w:eastAsia="ru-RU"/>
              </w:rPr>
              <w:t>Отношение ширины знака к его длине (для прописных букв)</w:t>
            </w:r>
          </w:p>
        </w:tc>
        <w:tc>
          <w:tcPr>
            <w:tcW w:w="1875" w:type="pct"/>
            <w:tcBorders>
              <w:bottom w:val="nil"/>
            </w:tcBorders>
            <w:shd w:val="clear" w:color="auto" w:fill="auto"/>
            <w:hideMark/>
          </w:tcPr>
          <w:p w14:paraId="5BBB88AF" w14:textId="77777777" w:rsidR="00D27519" w:rsidRPr="00F87A8C" w:rsidRDefault="00D27519" w:rsidP="00D27519">
            <w:pPr>
              <w:pStyle w:val="a2"/>
              <w:rPr>
                <w:rFonts w:eastAsia="Times New Roman"/>
                <w:lang w:eastAsia="ru-RU"/>
              </w:rPr>
            </w:pPr>
            <w:r w:rsidRPr="00F87A8C">
              <w:rPr>
                <w:rFonts w:eastAsia="Times New Roman"/>
                <w:lang w:eastAsia="ru-RU"/>
              </w:rPr>
              <w:t>От 0,7 до 0,9 (допускается от 0,5 до 1,0)</w:t>
            </w:r>
          </w:p>
        </w:tc>
      </w:tr>
      <w:tr w:rsidR="00D27519" w:rsidRPr="00F87A8C" w14:paraId="100D5935" w14:textId="77777777" w:rsidTr="001D4E59">
        <w:trPr>
          <w:trHeight w:val="470"/>
        </w:trPr>
        <w:tc>
          <w:tcPr>
            <w:tcW w:w="3125" w:type="pct"/>
            <w:tcBorders>
              <w:top w:val="single" w:sz="4" w:space="0" w:color="auto"/>
            </w:tcBorders>
            <w:shd w:val="clear" w:color="auto" w:fill="auto"/>
            <w:hideMark/>
          </w:tcPr>
          <w:p w14:paraId="3A91F778" w14:textId="77777777" w:rsidR="00D27519" w:rsidRPr="00F87A8C" w:rsidRDefault="00D27519" w:rsidP="00D27519">
            <w:pPr>
              <w:pStyle w:val="a2"/>
              <w:rPr>
                <w:rFonts w:eastAsia="Times New Roman"/>
                <w:lang w:eastAsia="ru-RU"/>
              </w:rPr>
            </w:pPr>
            <w:r w:rsidRPr="00F87A8C">
              <w:rPr>
                <w:rFonts w:eastAsia="Times New Roman"/>
                <w:lang w:eastAsia="ru-RU"/>
              </w:rPr>
              <w:t>Наименование параметра</w:t>
            </w:r>
          </w:p>
        </w:tc>
        <w:tc>
          <w:tcPr>
            <w:tcW w:w="1875" w:type="pct"/>
            <w:tcBorders>
              <w:top w:val="single" w:sz="4" w:space="0" w:color="auto"/>
            </w:tcBorders>
            <w:shd w:val="clear" w:color="auto" w:fill="auto"/>
            <w:hideMark/>
          </w:tcPr>
          <w:p w14:paraId="0CCF8426" w14:textId="77777777" w:rsidR="00D27519" w:rsidRPr="00F87A8C" w:rsidRDefault="00D27519" w:rsidP="00D27519">
            <w:pPr>
              <w:pStyle w:val="a2"/>
              <w:rPr>
                <w:rFonts w:eastAsia="Times New Roman"/>
                <w:lang w:eastAsia="ru-RU"/>
              </w:rPr>
            </w:pPr>
            <w:r w:rsidRPr="00F87A8C">
              <w:rPr>
                <w:rFonts w:eastAsia="Times New Roman"/>
                <w:lang w:eastAsia="ru-RU"/>
              </w:rPr>
              <w:t>Значение параметра</w:t>
            </w:r>
          </w:p>
        </w:tc>
      </w:tr>
      <w:tr w:rsidR="00D27519" w:rsidRPr="00F87A8C" w14:paraId="073BE9CF" w14:textId="77777777" w:rsidTr="001D4E59">
        <w:trPr>
          <w:trHeight w:val="470"/>
        </w:trPr>
        <w:tc>
          <w:tcPr>
            <w:tcW w:w="3125" w:type="pct"/>
            <w:shd w:val="clear" w:color="auto" w:fill="auto"/>
            <w:hideMark/>
          </w:tcPr>
          <w:p w14:paraId="6B2410F5" w14:textId="77777777" w:rsidR="00D27519" w:rsidRPr="00F87A8C" w:rsidRDefault="00D27519" w:rsidP="00D27519">
            <w:pPr>
              <w:pStyle w:val="a2"/>
              <w:rPr>
                <w:rFonts w:eastAsia="Times New Roman"/>
                <w:lang w:eastAsia="ru-RU"/>
              </w:rPr>
            </w:pPr>
            <w:r w:rsidRPr="00F87A8C">
              <w:rPr>
                <w:rFonts w:eastAsia="Times New Roman"/>
                <w:lang w:eastAsia="ru-RU"/>
              </w:rPr>
              <w:t>Размер минимального элемента отображение (пиксела) для монохромного монитора, мм</w:t>
            </w:r>
          </w:p>
        </w:tc>
        <w:tc>
          <w:tcPr>
            <w:tcW w:w="1875" w:type="pct"/>
            <w:shd w:val="clear" w:color="auto" w:fill="auto"/>
            <w:hideMark/>
          </w:tcPr>
          <w:p w14:paraId="61AB6483" w14:textId="77777777" w:rsidR="00D27519" w:rsidRPr="00F87A8C" w:rsidRDefault="00D27519" w:rsidP="00D27519">
            <w:pPr>
              <w:pStyle w:val="a2"/>
              <w:rPr>
                <w:rFonts w:eastAsia="Times New Roman"/>
                <w:lang w:eastAsia="ru-RU"/>
              </w:rPr>
            </w:pPr>
            <w:r w:rsidRPr="00F87A8C">
              <w:rPr>
                <w:rFonts w:eastAsia="Times New Roman"/>
                <w:lang w:eastAsia="ru-RU"/>
              </w:rPr>
              <w:t>0,3</w:t>
            </w:r>
          </w:p>
        </w:tc>
      </w:tr>
      <w:tr w:rsidR="00D27519" w:rsidRPr="00F87A8C" w14:paraId="5CFE801F" w14:textId="77777777" w:rsidTr="001D4E59">
        <w:trPr>
          <w:trHeight w:val="240"/>
        </w:trPr>
        <w:tc>
          <w:tcPr>
            <w:tcW w:w="3125" w:type="pct"/>
            <w:shd w:val="clear" w:color="auto" w:fill="auto"/>
            <w:hideMark/>
          </w:tcPr>
          <w:p w14:paraId="2085531D" w14:textId="77777777" w:rsidR="00D27519" w:rsidRPr="00F87A8C" w:rsidRDefault="00D27519" w:rsidP="00D27519">
            <w:pPr>
              <w:pStyle w:val="a2"/>
              <w:rPr>
                <w:rFonts w:eastAsia="Times New Roman"/>
                <w:lang w:eastAsia="ru-RU"/>
              </w:rPr>
            </w:pPr>
            <w:r w:rsidRPr="00F87A8C">
              <w:rPr>
                <w:rFonts w:eastAsia="Times New Roman"/>
                <w:lang w:eastAsia="ru-RU"/>
              </w:rPr>
              <w:t>Угол наклона линии наблюдения, град</w:t>
            </w:r>
          </w:p>
        </w:tc>
        <w:tc>
          <w:tcPr>
            <w:tcW w:w="1875" w:type="pct"/>
            <w:shd w:val="clear" w:color="auto" w:fill="auto"/>
            <w:hideMark/>
          </w:tcPr>
          <w:p w14:paraId="35D239C1" w14:textId="77777777" w:rsidR="00D27519" w:rsidRPr="00F87A8C" w:rsidRDefault="00D27519" w:rsidP="00D27519">
            <w:pPr>
              <w:pStyle w:val="a2"/>
              <w:rPr>
                <w:rFonts w:eastAsia="Times New Roman"/>
                <w:lang w:eastAsia="ru-RU"/>
              </w:rPr>
            </w:pPr>
            <w:r w:rsidRPr="00F87A8C">
              <w:rPr>
                <w:rFonts w:eastAsia="Times New Roman"/>
                <w:lang w:eastAsia="ru-RU"/>
              </w:rPr>
              <w:t>Не более 60 град ниже горизонтали</w:t>
            </w:r>
          </w:p>
        </w:tc>
      </w:tr>
      <w:tr w:rsidR="00D27519" w:rsidRPr="00F87A8C" w14:paraId="21E1E05C" w14:textId="77777777" w:rsidTr="001D4E59">
        <w:trPr>
          <w:trHeight w:val="470"/>
        </w:trPr>
        <w:tc>
          <w:tcPr>
            <w:tcW w:w="3125" w:type="pct"/>
            <w:shd w:val="clear" w:color="auto" w:fill="auto"/>
            <w:hideMark/>
          </w:tcPr>
          <w:p w14:paraId="2A860B64" w14:textId="77777777" w:rsidR="00D27519" w:rsidRPr="00F87A8C" w:rsidRDefault="00D27519" w:rsidP="00D27519">
            <w:pPr>
              <w:pStyle w:val="a2"/>
              <w:rPr>
                <w:rFonts w:eastAsia="Times New Roman"/>
                <w:lang w:eastAsia="ru-RU"/>
              </w:rPr>
            </w:pPr>
            <w:r w:rsidRPr="00F87A8C">
              <w:rPr>
                <w:rFonts w:eastAsia="Times New Roman"/>
                <w:lang w:eastAsia="ru-RU"/>
              </w:rPr>
              <w:t>Угол наблюдения, град</w:t>
            </w:r>
          </w:p>
        </w:tc>
        <w:tc>
          <w:tcPr>
            <w:tcW w:w="1875" w:type="pct"/>
            <w:shd w:val="clear" w:color="auto" w:fill="auto"/>
            <w:hideMark/>
          </w:tcPr>
          <w:p w14:paraId="736FC4E8" w14:textId="77777777" w:rsidR="00D27519" w:rsidRPr="00F87A8C" w:rsidRDefault="00D27519" w:rsidP="00D27519">
            <w:pPr>
              <w:pStyle w:val="a2"/>
              <w:rPr>
                <w:rFonts w:eastAsia="Times New Roman"/>
                <w:lang w:eastAsia="ru-RU"/>
              </w:rPr>
            </w:pPr>
            <w:r w:rsidRPr="00F87A8C">
              <w:rPr>
                <w:rFonts w:eastAsia="Times New Roman"/>
                <w:lang w:eastAsia="ru-RU"/>
              </w:rPr>
              <w:t>Не более 40 град от нормали к любой точке экрана дисплея</w:t>
            </w:r>
          </w:p>
        </w:tc>
      </w:tr>
      <w:tr w:rsidR="00D27519" w:rsidRPr="00F87A8C" w14:paraId="70357E9F" w14:textId="77777777" w:rsidTr="001D4E59">
        <w:trPr>
          <w:trHeight w:val="470"/>
        </w:trPr>
        <w:tc>
          <w:tcPr>
            <w:tcW w:w="3125" w:type="pct"/>
            <w:shd w:val="clear" w:color="auto" w:fill="auto"/>
          </w:tcPr>
          <w:p w14:paraId="7168E86F" w14:textId="77777777" w:rsidR="00D27519" w:rsidRPr="00F87A8C" w:rsidRDefault="00D27519" w:rsidP="00D27519">
            <w:pPr>
              <w:pStyle w:val="a2"/>
              <w:rPr>
                <w:rFonts w:eastAsia="Times New Roman"/>
                <w:lang w:eastAsia="ru-RU"/>
              </w:rPr>
            </w:pPr>
            <w:r w:rsidRPr="00F87A8C">
              <w:rPr>
                <w:rFonts w:eastAsia="Times New Roman"/>
                <w:lang w:eastAsia="ru-RU"/>
              </w:rPr>
              <w:t>Допустимое горизонтальное смещение однотипных знаков, % от ширины знака</w:t>
            </w:r>
          </w:p>
        </w:tc>
        <w:tc>
          <w:tcPr>
            <w:tcW w:w="1875" w:type="pct"/>
            <w:shd w:val="clear" w:color="auto" w:fill="auto"/>
          </w:tcPr>
          <w:p w14:paraId="60A9E14F" w14:textId="77777777" w:rsidR="00D27519" w:rsidRPr="00F87A8C" w:rsidRDefault="00D27519" w:rsidP="00D27519">
            <w:pPr>
              <w:pStyle w:val="a2"/>
              <w:rPr>
                <w:rFonts w:eastAsia="Times New Roman"/>
                <w:lang w:eastAsia="ru-RU"/>
              </w:rPr>
            </w:pPr>
            <w:r w:rsidRPr="00F87A8C">
              <w:rPr>
                <w:rFonts w:eastAsia="Times New Roman"/>
                <w:lang w:eastAsia="ru-RU"/>
              </w:rPr>
              <w:t>Не более 5</w:t>
            </w:r>
          </w:p>
        </w:tc>
      </w:tr>
      <w:tr w:rsidR="00D27519" w:rsidRPr="00F87A8C" w14:paraId="75875D44" w14:textId="77777777" w:rsidTr="001D4E59">
        <w:trPr>
          <w:trHeight w:val="470"/>
        </w:trPr>
        <w:tc>
          <w:tcPr>
            <w:tcW w:w="3125" w:type="pct"/>
            <w:tcBorders>
              <w:bottom w:val="nil"/>
            </w:tcBorders>
            <w:shd w:val="clear" w:color="auto" w:fill="auto"/>
          </w:tcPr>
          <w:p w14:paraId="4F477B51" w14:textId="6F449AE4" w:rsidR="00D27519" w:rsidRPr="00F87A8C" w:rsidRDefault="00D27519" w:rsidP="00906C47">
            <w:pPr>
              <w:pStyle w:val="a2"/>
              <w:rPr>
                <w:rFonts w:eastAsia="Times New Roman"/>
                <w:lang w:eastAsia="ru-RU"/>
              </w:rPr>
            </w:pPr>
            <w:r w:rsidRPr="00F87A8C">
              <w:rPr>
                <w:rFonts w:eastAsia="Times New Roman"/>
                <w:lang w:eastAsia="ru-RU"/>
              </w:rPr>
              <w:t xml:space="preserve">Допустимое вертикальное </w:t>
            </w:r>
            <w:r w:rsidR="001D4E59" w:rsidRPr="00F87A8C">
              <w:rPr>
                <w:rFonts w:eastAsia="Times New Roman"/>
                <w:lang w:eastAsia="ru-RU"/>
              </w:rPr>
              <w:t>смещение однотипных знаков, % от ширины знака</w:t>
            </w:r>
          </w:p>
        </w:tc>
        <w:tc>
          <w:tcPr>
            <w:tcW w:w="1875" w:type="pct"/>
            <w:tcBorders>
              <w:bottom w:val="nil"/>
            </w:tcBorders>
            <w:shd w:val="clear" w:color="auto" w:fill="auto"/>
          </w:tcPr>
          <w:p w14:paraId="0452BF73" w14:textId="77777777" w:rsidR="00D27519" w:rsidRPr="00F87A8C" w:rsidRDefault="00D27519" w:rsidP="00906C47">
            <w:pPr>
              <w:pStyle w:val="a2"/>
              <w:rPr>
                <w:rFonts w:eastAsia="Times New Roman"/>
                <w:lang w:eastAsia="ru-RU"/>
              </w:rPr>
            </w:pPr>
            <w:r w:rsidRPr="00F87A8C">
              <w:rPr>
                <w:rFonts w:eastAsia="Times New Roman"/>
                <w:lang w:eastAsia="ru-RU"/>
              </w:rPr>
              <w:t>Не более 5</w:t>
            </w:r>
          </w:p>
        </w:tc>
      </w:tr>
      <w:tr w:rsidR="00D27519" w:rsidRPr="00F87A8C" w14:paraId="2C528A58" w14:textId="77777777" w:rsidTr="001D4E59">
        <w:trPr>
          <w:trHeight w:val="470"/>
        </w:trPr>
        <w:tc>
          <w:tcPr>
            <w:tcW w:w="3125" w:type="pct"/>
            <w:tcBorders>
              <w:top w:val="single" w:sz="4" w:space="0" w:color="auto"/>
            </w:tcBorders>
            <w:shd w:val="clear" w:color="auto" w:fill="auto"/>
          </w:tcPr>
          <w:p w14:paraId="4328B1E6" w14:textId="77777777" w:rsidR="00D27519" w:rsidRPr="00F87A8C" w:rsidRDefault="00D27519" w:rsidP="00D27519">
            <w:pPr>
              <w:pStyle w:val="a2"/>
              <w:rPr>
                <w:rFonts w:eastAsia="Times New Roman"/>
                <w:lang w:eastAsia="ru-RU"/>
              </w:rPr>
            </w:pPr>
            <w:r w:rsidRPr="00F87A8C">
              <w:rPr>
                <w:rFonts w:eastAsia="Times New Roman"/>
                <w:lang w:eastAsia="ru-RU"/>
              </w:rPr>
              <w:t>Допустимая пространственная нестабильность изображения (дрожание по амплитуде изображения) при частоте колебаний в диапазоне 0,5-30 Гц</w:t>
            </w:r>
          </w:p>
        </w:tc>
        <w:tc>
          <w:tcPr>
            <w:tcW w:w="1875" w:type="pct"/>
            <w:tcBorders>
              <w:top w:val="single" w:sz="4" w:space="0" w:color="auto"/>
            </w:tcBorders>
            <w:shd w:val="clear" w:color="auto" w:fill="auto"/>
          </w:tcPr>
          <w:p w14:paraId="0B3D92A2" w14:textId="77777777" w:rsidR="00D27519" w:rsidRPr="00F87A8C" w:rsidRDefault="00D27519" w:rsidP="00D27519">
            <w:pPr>
              <w:pStyle w:val="a2"/>
              <w:rPr>
                <w:rFonts w:eastAsia="Times New Roman"/>
                <w:lang w:eastAsia="ru-RU"/>
              </w:rPr>
            </w:pPr>
            <w:r w:rsidRPr="00F87A8C">
              <w:rPr>
                <w:rFonts w:eastAsia="Times New Roman"/>
                <w:lang w:eastAsia="ru-RU"/>
              </w:rPr>
              <w:t xml:space="preserve">Не более </w:t>
            </w:r>
            <w:r w:rsidR="00F87A8C" w:rsidRPr="00F87A8C">
              <w:fldChar w:fldCharType="begin"/>
            </w:r>
            <w:r w:rsidR="00F87A8C" w:rsidRPr="00F87A8C">
              <w:instrText xml:space="preserve"> QUOTE </w:instrText>
            </w:r>
            <w:r w:rsidR="00936153">
              <w:rPr>
                <w:position w:val="-20"/>
              </w:rPr>
              <w:pict w14:anchorId="75E91FEC">
                <v:shape id="_x0000_i1248" type="#_x0000_t75" style="width:3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2CE4&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2CE4&quot; wsp:rsidP=&quot;00232CE4&quot;&gt;&lt;m:oMathPara&gt;&lt;m:oMath&gt;&lt;m:r&gt;&lt;w:rPr&gt;&lt;w:rFonts w:ascii=&quot;Cambria Math&quot; w:h-ansi=&quot;Cambria Math&quot;/&gt;&lt;wx:font wx:val=&quot;Cambria Math&quot;/&gt;&lt;w:i/&gt;&lt;/w:rPr&gt;&lt;m:t&gt;2Lв€™&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e&lt;/m:t&gt;&lt;/m:r&gt;&lt;/m:e&gt;&lt;m:sup&gt;&lt;m:r&gt;&lt;w:rPr&gt;&lt;w:rFonts w:ascii=&quot;Cambria Math&quot; w:h-ansi=&quot;Cambria Math&quot;/&gt;&lt;wx:font wx:val=&quot;Cambria Math&quot;/&gt;&lt;w:i/&gt;&lt;/w:rPr&gt;&lt;m:t&gt;-4&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6" o:title="" chromakey="white"/>
                </v:shape>
              </w:pict>
            </w:r>
            <w:r w:rsidR="00F87A8C" w:rsidRPr="00F87A8C">
              <w:instrText xml:space="preserve"> </w:instrText>
            </w:r>
            <w:r w:rsidR="00F87A8C" w:rsidRPr="00F87A8C">
              <w:fldChar w:fldCharType="separate"/>
            </w:r>
            <w:r w:rsidR="00936153">
              <w:rPr>
                <w:position w:val="-20"/>
              </w:rPr>
              <w:pict w14:anchorId="0B7AA6C9">
                <v:shape id="_x0000_i1249" type="#_x0000_t75" style="width:3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2CE4&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2CE4&quot; wsp:rsidP=&quot;00232CE4&quot;&gt;&lt;m:oMathPara&gt;&lt;m:oMath&gt;&lt;m:r&gt;&lt;w:rPr&gt;&lt;w:rFonts w:ascii=&quot;Cambria Math&quot; w:h-ansi=&quot;Cambria Math&quot;/&gt;&lt;wx:font wx:val=&quot;Cambria Math&quot;/&gt;&lt;w:i/&gt;&lt;/w:rPr&gt;&lt;m:t&gt;2Lв€™&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e&lt;/m:t&gt;&lt;/m:r&gt;&lt;/m:e&gt;&lt;m:sup&gt;&lt;m:r&gt;&lt;w:rPr&gt;&lt;w:rFonts w:ascii=&quot;Cambria Math&quot; w:h-ansi=&quot;Cambria Math&quot;/&gt;&lt;wx:font wx:val=&quot;Cambria Math&quot;/&gt;&lt;w:i/&gt;&lt;/w:rPr&gt;&lt;m:t&gt;-4&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6" o:title="" chromakey="white"/>
                </v:shape>
              </w:pict>
            </w:r>
            <w:r w:rsidR="00F87A8C" w:rsidRPr="00F87A8C">
              <w:fldChar w:fldCharType="end"/>
            </w:r>
            <w:r w:rsidRPr="00F87A8C">
              <w:rPr>
                <w:rFonts w:eastAsia="Times New Roman"/>
                <w:lang w:eastAsia="ru-RU"/>
              </w:rPr>
              <w:t xml:space="preserve">, </w:t>
            </w:r>
            <w:r w:rsidR="00F87A8C" w:rsidRPr="00F87A8C">
              <w:fldChar w:fldCharType="begin"/>
            </w:r>
            <w:r w:rsidR="00F87A8C" w:rsidRPr="00F87A8C">
              <w:instrText xml:space="preserve"> QUOTE </w:instrText>
            </w:r>
            <w:r w:rsidR="00936153">
              <w:rPr>
                <w:position w:val="-20"/>
              </w:rPr>
              <w:pict w14:anchorId="7B5D1ED8">
                <v:shape id="_x0000_i1250"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D73FB&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73FB&quot; wsp:rsidP=&quot;007D73FB&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7" o:title="" chromakey="white"/>
                </v:shape>
              </w:pict>
            </w:r>
            <w:r w:rsidR="00F87A8C" w:rsidRPr="00F87A8C">
              <w:instrText xml:space="preserve"> </w:instrText>
            </w:r>
            <w:r w:rsidR="00F87A8C" w:rsidRPr="00F87A8C">
              <w:fldChar w:fldCharType="separate"/>
            </w:r>
            <w:r w:rsidR="00936153">
              <w:rPr>
                <w:position w:val="-20"/>
              </w:rPr>
              <w:pict w14:anchorId="3E753CA7">
                <v:shape id="_x0000_i1251"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D73FB&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73FB&quot; wsp:rsidP=&quot;007D73FB&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7" o:title="" chromakey="white"/>
                </v:shape>
              </w:pict>
            </w:r>
            <w:r w:rsidR="00F87A8C" w:rsidRPr="00F87A8C">
              <w:fldChar w:fldCharType="end"/>
            </w:r>
            <w:r w:rsidRPr="00F87A8C">
              <w:rPr>
                <w:rFonts w:eastAsia="Times New Roman"/>
                <w:lang w:eastAsia="ru-RU"/>
              </w:rPr>
              <w:t>- расстояние наблюдения, мм.</w:t>
            </w:r>
          </w:p>
          <w:p w14:paraId="542F0EAB" w14:textId="77777777" w:rsidR="00D27519" w:rsidRPr="00F87A8C" w:rsidRDefault="00D27519" w:rsidP="00D27519">
            <w:pPr>
              <w:pStyle w:val="a2"/>
              <w:rPr>
                <w:rFonts w:eastAsia="Times New Roman"/>
                <w:lang w:eastAsia="ru-RU"/>
              </w:rPr>
            </w:pPr>
          </w:p>
        </w:tc>
      </w:tr>
      <w:tr w:rsidR="00D27519" w:rsidRPr="00F87A8C" w14:paraId="6CA8BC58" w14:textId="77777777" w:rsidTr="001D4E59">
        <w:trPr>
          <w:trHeight w:val="470"/>
        </w:trPr>
        <w:tc>
          <w:tcPr>
            <w:tcW w:w="3125" w:type="pct"/>
            <w:shd w:val="clear" w:color="auto" w:fill="auto"/>
          </w:tcPr>
          <w:p w14:paraId="75920BBC" w14:textId="77777777" w:rsidR="00D27519" w:rsidRPr="00F87A8C" w:rsidRDefault="00D27519" w:rsidP="00D27519">
            <w:pPr>
              <w:pStyle w:val="a2"/>
              <w:rPr>
                <w:rFonts w:eastAsia="Times New Roman"/>
                <w:lang w:eastAsia="ru-RU"/>
              </w:rPr>
            </w:pPr>
            <w:r w:rsidRPr="00F87A8C">
              <w:rPr>
                <w:rFonts w:eastAsia="Times New Roman"/>
                <w:lang w:eastAsia="ru-RU"/>
              </w:rPr>
              <w:t>Допустимая временная нестабильность изображения (мерцание)</w:t>
            </w:r>
          </w:p>
        </w:tc>
        <w:tc>
          <w:tcPr>
            <w:tcW w:w="1875" w:type="pct"/>
            <w:shd w:val="clear" w:color="auto" w:fill="auto"/>
          </w:tcPr>
          <w:p w14:paraId="7ED92D38" w14:textId="77777777" w:rsidR="00D27519" w:rsidRPr="00F87A8C" w:rsidRDefault="00D27519" w:rsidP="00D27519">
            <w:pPr>
              <w:pStyle w:val="a2"/>
              <w:rPr>
                <w:rFonts w:eastAsia="Times New Roman"/>
                <w:lang w:eastAsia="ru-RU"/>
              </w:rPr>
            </w:pPr>
            <w:r w:rsidRPr="00F87A8C">
              <w:rPr>
                <w:rFonts w:eastAsia="Times New Roman"/>
                <w:lang w:eastAsia="ru-RU"/>
              </w:rPr>
              <w:t>Не должна быть зафиксирована 90% наблюдателей</w:t>
            </w:r>
          </w:p>
        </w:tc>
      </w:tr>
      <w:tr w:rsidR="00D27519" w:rsidRPr="00F87A8C" w14:paraId="595FA655" w14:textId="77777777" w:rsidTr="001D4E59">
        <w:trPr>
          <w:trHeight w:val="470"/>
        </w:trPr>
        <w:tc>
          <w:tcPr>
            <w:tcW w:w="3125" w:type="pct"/>
            <w:shd w:val="clear" w:color="auto" w:fill="auto"/>
          </w:tcPr>
          <w:p w14:paraId="204E77AD" w14:textId="77777777" w:rsidR="00D27519" w:rsidRPr="00F87A8C" w:rsidRDefault="00D27519" w:rsidP="00D27519">
            <w:pPr>
              <w:pStyle w:val="a2"/>
              <w:rPr>
                <w:rFonts w:eastAsia="Times New Roman"/>
                <w:lang w:eastAsia="ru-RU"/>
              </w:rPr>
            </w:pPr>
            <w:r w:rsidRPr="00F87A8C">
              <w:rPr>
                <w:rFonts w:eastAsia="Times New Roman"/>
                <w:lang w:eastAsia="ru-RU"/>
              </w:rPr>
              <w:t>Отражательная способность, зеркальное смешанное отражение (блики) (допускается выполнение требований при использовании приэкранного фильтра). %</w:t>
            </w:r>
          </w:p>
        </w:tc>
        <w:tc>
          <w:tcPr>
            <w:tcW w:w="1875" w:type="pct"/>
            <w:shd w:val="clear" w:color="auto" w:fill="auto"/>
          </w:tcPr>
          <w:p w14:paraId="7D51FD7D" w14:textId="77777777" w:rsidR="00D27519" w:rsidRPr="00F87A8C" w:rsidRDefault="00D27519" w:rsidP="00D27519">
            <w:pPr>
              <w:pStyle w:val="a2"/>
              <w:rPr>
                <w:rFonts w:eastAsia="Times New Roman"/>
                <w:lang w:eastAsia="ru-RU"/>
              </w:rPr>
            </w:pPr>
            <w:r w:rsidRPr="00F87A8C">
              <w:rPr>
                <w:rFonts w:eastAsia="Times New Roman"/>
                <w:lang w:eastAsia="ru-RU"/>
              </w:rPr>
              <w:t>Не более 1</w:t>
            </w:r>
          </w:p>
          <w:p w14:paraId="4D7695DA" w14:textId="77777777" w:rsidR="00D27519" w:rsidRPr="00F87A8C" w:rsidRDefault="00D27519" w:rsidP="00D27519">
            <w:pPr>
              <w:pStyle w:val="a2"/>
              <w:rPr>
                <w:rFonts w:eastAsia="Times New Roman"/>
                <w:lang w:eastAsia="ru-RU"/>
              </w:rPr>
            </w:pPr>
          </w:p>
        </w:tc>
      </w:tr>
    </w:tbl>
    <w:p w14:paraId="457CF86D" w14:textId="77777777" w:rsidR="00ED6BC4" w:rsidRDefault="00ED6BC4" w:rsidP="00ED6BC4">
      <w:pPr>
        <w:pStyle w:val="Heading4"/>
        <w:rPr>
          <w:lang w:val="en-US"/>
        </w:rPr>
      </w:pPr>
      <w:r>
        <w:t>Требования к мебели</w:t>
      </w:r>
    </w:p>
    <w:p w14:paraId="66533680" w14:textId="77777777" w:rsidR="00340E23" w:rsidRDefault="00340E23" w:rsidP="00340E23">
      <w:r w:rsidRPr="00006D63">
        <w:t xml:space="preserve">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w:t>
      </w:r>
      <w:r w:rsidRPr="00006D63">
        <w:lastRenderedPageBreak/>
        <w:t>рук, ног, правильной конструкцией сиденья, способствующей равномерному распределению массы тела.</w:t>
      </w:r>
    </w:p>
    <w:p w14:paraId="215EC297" w14:textId="77777777"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14:paraId="4B5BD885" w14:textId="77777777" w:rsidR="00340E23" w:rsidRPr="00006D63" w:rsidRDefault="00340E23" w:rsidP="00340E23">
      <w:r w:rsidRPr="00006D63">
        <w:t xml:space="preserve">Высота рабочей поверхности стола должна регулироваться в пределах 680-800 мм; при отсутствии такой возможности высота рабочей поверхности стола должна составлять 725 мм. Рабочий стол должен иметь пространство для постановки ног, которое составляет: высоту - не менее 600 мм, ширину - не менее 500 мм, глубину на уровне колен - не менее 450 мм и на уровне вытянутых ног - не менее 650 мм. </w:t>
      </w:r>
    </w:p>
    <w:p w14:paraId="1D8E52F7" w14:textId="77777777"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14:paraId="78118FBD" w14:textId="77777777" w:rsidR="00340E23" w:rsidRPr="00340E23" w:rsidRDefault="00340E23" w:rsidP="00340E23">
      <w:r w:rsidRPr="00340E23">
        <w:t>Все данные требования на рабочем месте удовлетворяются.</w:t>
      </w:r>
    </w:p>
    <w:p w14:paraId="54C446D6" w14:textId="77777777" w:rsidR="00136EC2" w:rsidRDefault="00136EC2" w:rsidP="00136EC2">
      <w:pPr>
        <w:pStyle w:val="Heading3"/>
        <w:rPr>
          <w:lang w:val="en-US"/>
        </w:rPr>
      </w:pPr>
      <w:bookmarkStart w:id="142" w:name="_Toc420524515"/>
      <w:bookmarkStart w:id="143" w:name="_Toc420770091"/>
      <w:r>
        <w:t>Оценка качества программного продукта</w:t>
      </w:r>
      <w:bookmarkEnd w:id="142"/>
      <w:bookmarkEnd w:id="143"/>
    </w:p>
    <w:p w14:paraId="08DE5F48" w14:textId="77777777"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14:paraId="55F9F0F9" w14:textId="77777777" w:rsidR="0042076F" w:rsidRPr="008657DA" w:rsidRDefault="00F15D66" w:rsidP="0042076F">
      <w:r>
        <w:t>Также было установлено квалифакционное тестирование:</w:t>
      </w:r>
    </w:p>
    <w:p w14:paraId="709E538D" w14:textId="77777777" w:rsidR="00F15D66" w:rsidRDefault="00F15D66" w:rsidP="00F15D66">
      <w:r>
        <w:t xml:space="preserve">«Испытание состоит из последовательности операций модификации текста одновременно двумя пользователями при нахождении обоих курсоров на </w:t>
      </w:r>
      <w:r>
        <w:lastRenderedPageBreak/>
        <w:t>одной позиции: одновременная двойная запись, одновременная запись и удаление текста» (из ТЗ).</w:t>
      </w:r>
    </w:p>
    <w:p w14:paraId="04F832ED" w14:textId="77777777"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14:paraId="40C65463" w14:textId="77777777"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14:paraId="13A02CD7" w14:textId="77777777"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14:paraId="02E4E38A" w14:textId="77777777" w:rsidR="00340E23" w:rsidRPr="008657DA" w:rsidRDefault="00340E23" w:rsidP="00C03209">
      <w:pPr>
        <w:pStyle w:val="ListParagraph"/>
        <w:numPr>
          <w:ilvl w:val="0"/>
          <w:numId w:val="40"/>
        </w:numPr>
      </w:pPr>
      <w:r w:rsidRPr="008657DA">
        <w:t>обеспечена бессбойность и устойчивость в работе программы;</w:t>
      </w:r>
    </w:p>
    <w:p w14:paraId="21F9D7C9" w14:textId="77777777" w:rsidR="00340E23" w:rsidRDefault="00340E23" w:rsidP="00C03209">
      <w:pPr>
        <w:pStyle w:val="ListParagraph"/>
        <w:numPr>
          <w:ilvl w:val="0"/>
          <w:numId w:val="40"/>
        </w:numPr>
      </w:pPr>
      <w:r w:rsidRPr="008657DA">
        <w:t>предписанные функции обработки ошибок, возникающих в процессе работы программы, выполняются точно.</w:t>
      </w:r>
    </w:p>
    <w:p w14:paraId="08D80BC6" w14:textId="77777777"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14:paraId="63485590" w14:textId="77777777" w:rsidR="00340E23" w:rsidRPr="008657DA" w:rsidRDefault="00340E23" w:rsidP="00C03209">
      <w:pPr>
        <w:pStyle w:val="ListParagraph"/>
        <w:numPr>
          <w:ilvl w:val="0"/>
          <w:numId w:val="39"/>
        </w:numPr>
      </w:pPr>
      <w:r w:rsidRPr="008657DA">
        <w:t>программный продукт удовлетворяет изначально поставленным требованиям;</w:t>
      </w:r>
    </w:p>
    <w:p w14:paraId="69075CB6" w14:textId="77777777" w:rsidR="00340E23" w:rsidRPr="008657DA" w:rsidRDefault="00340E23" w:rsidP="00C03209">
      <w:pPr>
        <w:pStyle w:val="ListParagraph"/>
        <w:numPr>
          <w:ilvl w:val="0"/>
          <w:numId w:val="3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14:paraId="5A7CA56E" w14:textId="77777777"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14:paraId="7AE35BB4" w14:textId="77777777" w:rsidR="00136EC2" w:rsidRDefault="00136EC2" w:rsidP="00136EC2">
      <w:pPr>
        <w:pStyle w:val="Heading3"/>
        <w:rPr>
          <w:lang w:val="en-US"/>
        </w:rPr>
      </w:pPr>
      <w:bookmarkStart w:id="144" w:name="_Toc420524516"/>
      <w:bookmarkStart w:id="145" w:name="_Toc420770092"/>
      <w:r>
        <w:t>Пожарная безопасность</w:t>
      </w:r>
      <w:bookmarkEnd w:id="144"/>
      <w:bookmarkEnd w:id="145"/>
    </w:p>
    <w:p w14:paraId="7F41F40F" w14:textId="77777777" w:rsidR="00340E23" w:rsidRPr="00006D63" w:rsidRDefault="00340E23" w:rsidP="00340E23">
      <w:r w:rsidRPr="00006D63">
        <w:t xml:space="preserve">Профилактические мероприятия по противопожарной безопасности проводятся в соответствии с [13]. Пожарная безопасность при проектировании </w:t>
      </w:r>
      <w:r w:rsidRPr="00006D63">
        <w:lastRenderedPageBreak/>
        <w:t>должна обеспечиваться системами предотвращения пожара и противопожарной защиты, в том числе организационно-техническими мероприятиями.</w:t>
      </w:r>
    </w:p>
    <w:p w14:paraId="203CE467" w14:textId="77777777"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14:paraId="5B130E1F" w14:textId="77777777"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14:paraId="051198C7" w14:textId="77777777"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14:paraId="0F1EB1C9" w14:textId="77777777"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w:t>
      </w:r>
      <w:r w:rsidRPr="00006D63">
        <w:lastRenderedPageBreak/>
        <w:t xml:space="preserve">Эксплуатация ЭВМ связана с необходимостью проведения обслуживающих, ремонтных и профилактических работ. </w:t>
      </w:r>
    </w:p>
    <w:p w14:paraId="279714EF" w14:textId="77777777" w:rsidR="00340E23" w:rsidRPr="00006D63" w:rsidRDefault="00340E23" w:rsidP="00340E23">
      <w:r w:rsidRPr="00006D63">
        <w:t>Для предотвращения пожара предусматриваются следующие меры:</w:t>
      </w:r>
    </w:p>
    <w:p w14:paraId="6A0ACF0B" w14:textId="77777777" w:rsidR="00340E23" w:rsidRDefault="00340E23" w:rsidP="00C03209">
      <w:pPr>
        <w:pStyle w:val="ListParagraph"/>
        <w:numPr>
          <w:ilvl w:val="0"/>
          <w:numId w:val="38"/>
        </w:numPr>
      </w:pPr>
      <w:r>
        <w:t>предотвращение образования горючей среды;</w:t>
      </w:r>
    </w:p>
    <w:p w14:paraId="3BB5B801" w14:textId="77777777" w:rsidR="00340E23" w:rsidRPr="008657DA" w:rsidRDefault="00340E23" w:rsidP="00C03209">
      <w:pPr>
        <w:pStyle w:val="ListParagraph"/>
        <w:numPr>
          <w:ilvl w:val="0"/>
          <w:numId w:val="38"/>
        </w:numPr>
      </w:pPr>
      <w:r w:rsidRPr="008657DA">
        <w:t>предотвращение появления источников загорания в горючей среде;</w:t>
      </w:r>
    </w:p>
    <w:p w14:paraId="4560E47E" w14:textId="77777777" w:rsidR="00340E23" w:rsidRPr="008657DA" w:rsidRDefault="00340E23" w:rsidP="00C03209">
      <w:pPr>
        <w:pStyle w:val="ListParagraph"/>
        <w:numPr>
          <w:ilvl w:val="0"/>
          <w:numId w:val="38"/>
        </w:numPr>
      </w:pPr>
      <w:r w:rsidRPr="008657DA">
        <w:t xml:space="preserve">уменьшение определяющего размера горючей среды ниже максимальной горючести. </w:t>
      </w:r>
    </w:p>
    <w:p w14:paraId="312A7F5B" w14:textId="77777777"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14:paraId="466487C5" w14:textId="77777777" w:rsidR="00340E23" w:rsidRPr="008657DA" w:rsidRDefault="00340E23" w:rsidP="00C03209">
      <w:pPr>
        <w:pStyle w:val="ListParagraph"/>
        <w:numPr>
          <w:ilvl w:val="0"/>
          <w:numId w:val="37"/>
        </w:numPr>
      </w:pPr>
      <w:r w:rsidRPr="008657DA">
        <w:t>применять электрооборудование в соответствии с требованиями [2];</w:t>
      </w:r>
    </w:p>
    <w:p w14:paraId="19B975DF" w14:textId="77777777" w:rsidR="00340E23" w:rsidRPr="008657DA" w:rsidRDefault="00340E23" w:rsidP="00C03209">
      <w:pPr>
        <w:pStyle w:val="ListParagraph"/>
        <w:numPr>
          <w:ilvl w:val="0"/>
          <w:numId w:val="37"/>
        </w:numPr>
      </w:pPr>
      <w:r w:rsidRPr="008657DA">
        <w:t>применять в конструкции быстродействующие средства защитного отключения возможных источников зажигания;</w:t>
      </w:r>
    </w:p>
    <w:p w14:paraId="7AEBB5AA" w14:textId="77777777" w:rsidR="00340E23" w:rsidRPr="008657DA" w:rsidRDefault="00340E23" w:rsidP="00C03209">
      <w:pPr>
        <w:pStyle w:val="ListParagraph"/>
        <w:numPr>
          <w:ilvl w:val="0"/>
          <w:numId w:val="37"/>
        </w:numPr>
      </w:pPr>
      <w:r w:rsidRPr="008657DA">
        <w:t>выполнять действующие строительные нормы, правила и стандарты.</w:t>
      </w:r>
    </w:p>
    <w:p w14:paraId="3FA529CD" w14:textId="77777777" w:rsidR="00340E23" w:rsidRPr="007F5DD7" w:rsidRDefault="00340E23" w:rsidP="007F5DD7">
      <w:r w:rsidRPr="00006D63">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20 м. Огнетушители, имеющие полную массу менее 15 кг, должны быть расположены таким образом, чтобы их верх располагался на высоте не более 1,5 м от пола. </w:t>
      </w:r>
      <w:r w:rsidRPr="00006D63">
        <w:rPr>
          <w:color w:val="000000"/>
        </w:rPr>
        <w:t>В помещениях категории В и класса пожара Е должно быть не менее 2 огнетушителей ОУ-5 на 400 м</w:t>
      </w:r>
      <w:r w:rsidRPr="00006D63">
        <w:rPr>
          <w:color w:val="000000"/>
          <w:vertAlign w:val="superscript"/>
        </w:rPr>
        <w:t>2</w:t>
      </w:r>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14:paraId="3E417ECE" w14:textId="77777777" w:rsidR="00340E23" w:rsidRPr="00340E23" w:rsidRDefault="00340E23" w:rsidP="00340E23">
      <w:r w:rsidRPr="0056106F">
        <w:t>На случай возникновения пожара в помещении предусмотрена возможность эвакуации людей.</w:t>
      </w:r>
    </w:p>
    <w:p w14:paraId="71AA7CCD" w14:textId="77777777" w:rsidR="00136EC2" w:rsidRDefault="00136EC2" w:rsidP="00136EC2">
      <w:pPr>
        <w:pStyle w:val="Heading3"/>
      </w:pPr>
      <w:bookmarkStart w:id="146" w:name="_Toc420524517"/>
      <w:bookmarkStart w:id="147" w:name="_Toc420770093"/>
      <w:r>
        <w:lastRenderedPageBreak/>
        <w:t>Чрезвычайные ситуации</w:t>
      </w:r>
      <w:bookmarkEnd w:id="146"/>
      <w:bookmarkEnd w:id="147"/>
    </w:p>
    <w:p w14:paraId="3482A7C1" w14:textId="77777777" w:rsidR="00340E23" w:rsidRDefault="00340E23" w:rsidP="00340E23">
      <w:r>
        <w:t>Наиболее вероятные ЧС:</w:t>
      </w:r>
    </w:p>
    <w:p w14:paraId="136A6484" w14:textId="77777777" w:rsidR="00340E23" w:rsidRDefault="00340E23" w:rsidP="00C03209">
      <w:pPr>
        <w:pStyle w:val="ListParagraph"/>
        <w:numPr>
          <w:ilvl w:val="0"/>
          <w:numId w:val="36"/>
        </w:numPr>
      </w:pPr>
      <w:r>
        <w:t>пожары;</w:t>
      </w:r>
    </w:p>
    <w:p w14:paraId="739EE7C7" w14:textId="77777777" w:rsidR="00340E23" w:rsidRPr="0056106F" w:rsidRDefault="00340E23" w:rsidP="00C03209">
      <w:pPr>
        <w:pStyle w:val="ListParagraph"/>
        <w:numPr>
          <w:ilvl w:val="0"/>
          <w:numId w:val="36"/>
        </w:numPr>
      </w:pPr>
      <w:r w:rsidRPr="0056106F">
        <w:t>аварии на близлежащих промышленных объектах;</w:t>
      </w:r>
    </w:p>
    <w:p w14:paraId="322EB69A" w14:textId="77777777" w:rsidR="00340E23" w:rsidRPr="0056106F" w:rsidRDefault="00340E23" w:rsidP="00C03209">
      <w:pPr>
        <w:pStyle w:val="ListParagraph"/>
        <w:numPr>
          <w:ilvl w:val="0"/>
          <w:numId w:val="36"/>
        </w:numPr>
      </w:pPr>
      <w:r w:rsidRPr="0056106F">
        <w:t>аварии на системах тепло-газоснабжения;</w:t>
      </w:r>
    </w:p>
    <w:p w14:paraId="45200EC8" w14:textId="77777777" w:rsidR="00340E23" w:rsidRDefault="00340E23" w:rsidP="00C03209">
      <w:pPr>
        <w:pStyle w:val="ListParagraph"/>
        <w:numPr>
          <w:ilvl w:val="0"/>
          <w:numId w:val="36"/>
        </w:numPr>
      </w:pPr>
      <w:r>
        <w:t>стихийные бедствия.</w:t>
      </w:r>
    </w:p>
    <w:p w14:paraId="79E3EA84" w14:textId="77777777"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14:paraId="37A8BE51" w14:textId="77777777"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14:paraId="5F9A06B6" w14:textId="77777777" w:rsidR="00340E23" w:rsidRPr="0056106F" w:rsidRDefault="00340E23" w:rsidP="00340E23">
      <w:r w:rsidRPr="0056106F">
        <w:t>Если произошел пожар, необходимо принять следующие основные меры:</w:t>
      </w:r>
    </w:p>
    <w:p w14:paraId="3300536D" w14:textId="77777777" w:rsidR="00340E23" w:rsidRDefault="00340E23" w:rsidP="00C03209">
      <w:pPr>
        <w:pStyle w:val="ListParagraph"/>
        <w:numPr>
          <w:ilvl w:val="0"/>
          <w:numId w:val="35"/>
        </w:numPr>
      </w:pPr>
      <w:r>
        <w:t>вызвать пожарную команду;</w:t>
      </w:r>
    </w:p>
    <w:p w14:paraId="2E8D583D" w14:textId="77777777" w:rsidR="00340E23" w:rsidRDefault="00340E23" w:rsidP="00C03209">
      <w:pPr>
        <w:pStyle w:val="ListParagraph"/>
        <w:numPr>
          <w:ilvl w:val="0"/>
          <w:numId w:val="35"/>
        </w:numPr>
      </w:pPr>
      <w:r>
        <w:t>эвакуировать людей;</w:t>
      </w:r>
    </w:p>
    <w:p w14:paraId="7F7ED541" w14:textId="77777777" w:rsidR="007F5DD7" w:rsidRDefault="00340E23" w:rsidP="00C03209">
      <w:pPr>
        <w:pStyle w:val="ListParagraph"/>
        <w:numPr>
          <w:ilvl w:val="0"/>
          <w:numId w:val="35"/>
        </w:numPr>
      </w:pPr>
      <w:r>
        <w:t>обесточить помещение.</w:t>
      </w:r>
    </w:p>
    <w:p w14:paraId="3FC80830" w14:textId="77777777" w:rsidR="007F5DD7" w:rsidRDefault="007F5DD7" w:rsidP="007F5DD7">
      <w:pPr>
        <w:pStyle w:val="Heading2"/>
      </w:pPr>
      <w:bookmarkStart w:id="148" w:name="_Toc420524518"/>
      <w:bookmarkStart w:id="149" w:name="_Toc420770094"/>
      <w:r>
        <w:t>Природопользование и охрана окружающей среды</w:t>
      </w:r>
      <w:bookmarkEnd w:id="148"/>
      <w:bookmarkEnd w:id="149"/>
    </w:p>
    <w:p w14:paraId="77EEF0BA" w14:textId="77777777"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14:paraId="249600DD" w14:textId="77777777" w:rsidR="00FA0319" w:rsidRPr="00006D63" w:rsidRDefault="00FA0319" w:rsidP="00FA0319">
      <w:r w:rsidRPr="00006D63">
        <w:lastRenderedPageBreak/>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14:paraId="29ABEA57" w14:textId="77777777" w:rsidR="007F5DD7" w:rsidRDefault="007F5DD7" w:rsidP="007F5DD7">
      <w:pPr>
        <w:pStyle w:val="Heading3"/>
      </w:pPr>
      <w:bookmarkStart w:id="150" w:name="_Toc420524519"/>
      <w:bookmarkStart w:id="151" w:name="_Toc420770095"/>
      <w:r>
        <w:t>Оценка качества окружающей среды места проведения работ</w:t>
      </w:r>
      <w:bookmarkEnd w:id="150"/>
      <w:bookmarkEnd w:id="151"/>
    </w:p>
    <w:p w14:paraId="4349CD18" w14:textId="77777777"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14:paraId="014DE21F" w14:textId="77777777"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14:paraId="23E86EEB" w14:textId="77777777" w:rsidR="007F5DD7" w:rsidRDefault="007F5DD7" w:rsidP="007F5DD7">
      <w:pPr>
        <w:pStyle w:val="Heading3"/>
      </w:pPr>
      <w:bookmarkStart w:id="152" w:name="_Toc420524520"/>
      <w:bookmarkStart w:id="153" w:name="_Toc420770096"/>
      <w:r>
        <w:t>Состояние атмосферного воздуха</w:t>
      </w:r>
      <w:bookmarkEnd w:id="152"/>
      <w:bookmarkEnd w:id="153"/>
    </w:p>
    <w:p w14:paraId="26F3F4EE" w14:textId="77777777" w:rsidR="000F7332" w:rsidRDefault="000F7332" w:rsidP="000F7332">
      <w:r>
        <w:t>Проблемы состояния воздуха связаны с ежегодным выбросом большого количества вредных веществ. По данным Уралгидромета на 4 квартал 2014 года (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14:paraId="78081F58" w14:textId="77777777"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14:paraId="6AA76319" w14:textId="77777777"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14:paraId="32919C83" w14:textId="77777777" w:rsidR="007F5DD7" w:rsidRDefault="007F5DD7" w:rsidP="007F5DD7">
      <w:pPr>
        <w:pStyle w:val="Heading3"/>
      </w:pPr>
      <w:bookmarkStart w:id="154" w:name="_Toc420524521"/>
      <w:bookmarkStart w:id="155" w:name="_Toc420770097"/>
      <w:r>
        <w:lastRenderedPageBreak/>
        <w:t>Экологичность помещения</w:t>
      </w:r>
      <w:bookmarkEnd w:id="154"/>
      <w:bookmarkEnd w:id="155"/>
    </w:p>
    <w:p w14:paraId="172E0CAF" w14:textId="77777777"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14:paraId="5CA946CD" w14:textId="77777777"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1 мм; рентгеновское излучение &gt; 1,2 кэВ.</w:t>
      </w:r>
    </w:p>
    <w:p w14:paraId="650E0D46" w14:textId="77777777"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14:paraId="6720185C" w14:textId="77777777"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14:paraId="55536AC5" w14:textId="77777777" w:rsidR="007F5DD7" w:rsidRDefault="007F5DD7" w:rsidP="007F5DD7">
      <w:pPr>
        <w:pStyle w:val="Heading3"/>
      </w:pPr>
      <w:bookmarkStart w:id="156" w:name="_Toc420524522"/>
      <w:bookmarkStart w:id="157" w:name="_Toc420770098"/>
      <w:r>
        <w:t>Состояние хозяйственно-питьевого водоснабжения</w:t>
      </w:r>
      <w:bookmarkEnd w:id="156"/>
      <w:bookmarkEnd w:id="157"/>
    </w:p>
    <w:p w14:paraId="7C33F03D" w14:textId="77777777"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w:t>
      </w:r>
      <w:r w:rsidRPr="00006D63">
        <w:lastRenderedPageBreak/>
        <w:t xml:space="preserve">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14:paraId="6F944AD8" w14:textId="77777777" w:rsidR="007F5DD7" w:rsidRDefault="007F5DD7" w:rsidP="007F5DD7">
      <w:pPr>
        <w:pStyle w:val="Heading3"/>
      </w:pPr>
      <w:bookmarkStart w:id="158" w:name="_Toc420524523"/>
      <w:bookmarkStart w:id="159" w:name="_Toc420770099"/>
      <w:r>
        <w:t>Мероприятия по охране окружающей среды</w:t>
      </w:r>
      <w:bookmarkEnd w:id="158"/>
      <w:bookmarkEnd w:id="159"/>
    </w:p>
    <w:p w14:paraId="270835E2" w14:textId="77777777"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14:paraId="0107EADC" w14:textId="77777777" w:rsidR="00FA0319" w:rsidRPr="00006D63" w:rsidRDefault="00FA0319" w:rsidP="00FA0319">
      <w:r w:rsidRPr="00006D63">
        <w:t xml:space="preserve">Генеральным планом </w:t>
      </w:r>
      <w:r w:rsidR="000F7332">
        <w:t xml:space="preserve">по развитию Екатеринбурга до 2025 г. </w:t>
      </w:r>
      <w:r w:rsidRPr="00006D63">
        <w:t>предусматривается проведение комплекса мероприятий, направленных на 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14:paraId="27C99F8A" w14:textId="77777777" w:rsidR="00FA0319" w:rsidRPr="00006D63" w:rsidRDefault="00FA0319" w:rsidP="00FA0319">
      <w:r w:rsidRPr="00006D63">
        <w:t>В целях улучшения качества атмосферного воздуха запланировано:</w:t>
      </w:r>
    </w:p>
    <w:p w14:paraId="7CFA2BA6" w14:textId="77777777" w:rsidR="00FA0319" w:rsidRPr="00C03209" w:rsidRDefault="00FA0319" w:rsidP="00C03209">
      <w:pPr>
        <w:numPr>
          <w:ilvl w:val="0"/>
          <w:numId w:val="34"/>
        </w:numPr>
        <w:ind w:left="709" w:hanging="425"/>
      </w:pPr>
      <w:r w:rsidRPr="00C03209">
        <w:t>вынос за пределы жилых зон более 30 экологически опасных производств;</w:t>
      </w:r>
    </w:p>
    <w:p w14:paraId="246985B1" w14:textId="77777777" w:rsidR="00FA0319" w:rsidRPr="00C03209" w:rsidRDefault="00FA0319" w:rsidP="00C03209">
      <w:pPr>
        <w:numPr>
          <w:ilvl w:val="0"/>
          <w:numId w:val="34"/>
        </w:numPr>
        <w:ind w:left="709" w:hanging="425"/>
      </w:pPr>
      <w:r w:rsidRPr="00C03209">
        <w:t>сокращение величины санитарно-защитных зон промышленных и коммунальных предприятий за счет;</w:t>
      </w:r>
    </w:p>
    <w:p w14:paraId="7F3A9543" w14:textId="77777777" w:rsidR="00FA0319" w:rsidRPr="00C03209" w:rsidRDefault="00FA0319" w:rsidP="00C03209">
      <w:pPr>
        <w:numPr>
          <w:ilvl w:val="0"/>
          <w:numId w:val="34"/>
        </w:numPr>
        <w:ind w:left="709" w:hanging="425"/>
      </w:pPr>
      <w:r w:rsidRPr="00C03209">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14:paraId="057D33DD" w14:textId="77777777" w:rsidR="00FA0319" w:rsidRPr="00C03209" w:rsidRDefault="00FA0319" w:rsidP="00C03209">
      <w:pPr>
        <w:numPr>
          <w:ilvl w:val="0"/>
          <w:numId w:val="34"/>
        </w:numPr>
        <w:ind w:left="709" w:hanging="425"/>
      </w:pPr>
      <w:r w:rsidRPr="00C03209">
        <w:lastRenderedPageBreak/>
        <w:t>экономического воздействия на предприятия в зависимости от величины загрязнения.</w:t>
      </w:r>
    </w:p>
    <w:p w14:paraId="2F3B56F7" w14:textId="77777777"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14:paraId="1284059E" w14:textId="77777777" w:rsidR="00FA0319" w:rsidRPr="00006D63" w:rsidRDefault="00FA0319" w:rsidP="00FA0319">
      <w:r w:rsidRPr="00006D63">
        <w:t>Для улучшения качества водных объектов планируется:</w:t>
      </w:r>
    </w:p>
    <w:p w14:paraId="6DD8479A" w14:textId="77777777" w:rsidR="00FA0319" w:rsidRPr="00C03209" w:rsidRDefault="00FA0319" w:rsidP="00C03209">
      <w:pPr>
        <w:numPr>
          <w:ilvl w:val="0"/>
          <w:numId w:val="33"/>
        </w:numPr>
        <w:ind w:left="709" w:hanging="425"/>
      </w:pPr>
      <w:r w:rsidRPr="00C03209">
        <w:t>снижение объемов загрязненных стоков в водоемы и предотвращение их загрязнения;</w:t>
      </w:r>
    </w:p>
    <w:p w14:paraId="1D3FCA8B" w14:textId="77777777" w:rsidR="00FA0319" w:rsidRPr="00C03209" w:rsidRDefault="00FA0319" w:rsidP="00C03209">
      <w:pPr>
        <w:numPr>
          <w:ilvl w:val="0"/>
          <w:numId w:val="33"/>
        </w:numPr>
        <w:ind w:left="709" w:hanging="425"/>
      </w:pPr>
      <w:r w:rsidRPr="00C03209">
        <w:t>реабилитация рек, озер, водохранилищ, прудов на территории города;</w:t>
      </w:r>
    </w:p>
    <w:p w14:paraId="334A0A0B" w14:textId="77777777" w:rsidR="00FA0319" w:rsidRPr="00C03209" w:rsidRDefault="00FA0319" w:rsidP="00C03209">
      <w:pPr>
        <w:numPr>
          <w:ilvl w:val="0"/>
          <w:numId w:val="33"/>
        </w:numPr>
        <w:ind w:left="709" w:hanging="425"/>
      </w:pPr>
      <w:r w:rsidRPr="00C03209">
        <w:t>формирование городской системы ливневой канализации и строительство очистных сооружений;</w:t>
      </w:r>
    </w:p>
    <w:p w14:paraId="3A700FC7" w14:textId="77777777" w:rsidR="00FA0319" w:rsidRPr="00C03209" w:rsidRDefault="00FA0319" w:rsidP="00C03209">
      <w:pPr>
        <w:numPr>
          <w:ilvl w:val="0"/>
          <w:numId w:val="33"/>
        </w:numPr>
        <w:ind w:left="709" w:hanging="425"/>
      </w:pPr>
      <w:r w:rsidRPr="00C03209">
        <w:t>проведение инвентаризации и санации существующих сетей.</w:t>
      </w:r>
    </w:p>
    <w:p w14:paraId="781A1F94" w14:textId="77777777" w:rsidR="007F5DD7" w:rsidRDefault="007F5DD7" w:rsidP="007F5DD7">
      <w:pPr>
        <w:pStyle w:val="Heading2"/>
      </w:pPr>
      <w:bookmarkStart w:id="160" w:name="_Toc420501403"/>
      <w:bookmarkStart w:id="161" w:name="_Toc420524524"/>
      <w:bookmarkStart w:id="162" w:name="_Toc420770100"/>
      <w:r>
        <w:t>Выводы</w:t>
      </w:r>
      <w:bookmarkEnd w:id="160"/>
      <w:bookmarkEnd w:id="161"/>
      <w:bookmarkEnd w:id="162"/>
    </w:p>
    <w:p w14:paraId="1D3A6C40" w14:textId="77777777"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14:paraId="655793E9" w14:textId="77777777" w:rsidR="00FA0319" w:rsidRPr="00006D63" w:rsidRDefault="00FA0319" w:rsidP="00FA0319">
      <w:r w:rsidRPr="00006D63">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14:paraId="6BD2487A" w14:textId="77777777"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14:paraId="7D3373AB" w14:textId="77777777"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14:paraId="39E950FF" w14:textId="77777777" w:rsidR="00507478" w:rsidRPr="00006D63" w:rsidRDefault="00507478" w:rsidP="00507478">
      <w:r w:rsidRPr="00507478">
        <w:t>Влажная уборка помещения не проводится ежедневно.</w:t>
      </w:r>
    </w:p>
    <w:p w14:paraId="46D51370" w14:textId="77777777" w:rsidR="00507478" w:rsidRDefault="00507478" w:rsidP="00507478">
      <w:r>
        <w:lastRenderedPageBreak/>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14:paraId="7757907E" w14:textId="77777777"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14:paraId="754F25AF" w14:textId="77777777" w:rsidR="007D4192" w:rsidRDefault="007D4192" w:rsidP="007D4192">
      <w:pPr>
        <w:pStyle w:val="Heading1"/>
      </w:pPr>
      <w:bookmarkStart w:id="163" w:name="_Toc420524525"/>
      <w:bookmarkStart w:id="164" w:name="_Toc420770101"/>
      <w:r>
        <w:lastRenderedPageBreak/>
        <w:t>Экономическая часть</w:t>
      </w:r>
      <w:bookmarkEnd w:id="163"/>
      <w:bookmarkEnd w:id="164"/>
    </w:p>
    <w:p w14:paraId="7865AAC6" w14:textId="77777777" w:rsidR="00C66317" w:rsidRPr="00C66317" w:rsidRDefault="00C66317" w:rsidP="00C66317">
      <w:pPr>
        <w:pStyle w:val="Heading2"/>
      </w:pPr>
      <w:bookmarkStart w:id="165" w:name="_Toc420524526"/>
      <w:bookmarkStart w:id="166" w:name="_Toc420770102"/>
      <w:r>
        <w:t>Технико-экономические требования</w:t>
      </w:r>
      <w:bookmarkEnd w:id="165"/>
      <w:bookmarkEnd w:id="166"/>
    </w:p>
    <w:p w14:paraId="6F55660A" w14:textId="77777777"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14:paraId="3A386E11" w14:textId="2FE18F0C" w:rsidR="007D4192" w:rsidRDefault="003A592A" w:rsidP="007D4192">
      <w:r>
        <w:t>Ожидается, что в</w:t>
      </w:r>
      <w:r w:rsidR="007D4192">
        <w:t xml:space="preserve"> случае внедрения программы на производстве, будут достигнуты </w:t>
      </w:r>
      <w:r w:rsidR="006656C3">
        <w:t>следующие</w:t>
      </w:r>
      <w:r w:rsidR="007D4192">
        <w:t xml:space="preserve"> цели:</w:t>
      </w:r>
    </w:p>
    <w:p w14:paraId="21E35353" w14:textId="77777777"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14:paraId="29006621" w14:textId="77777777"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14:paraId="0F5AC4B3" w14:textId="77777777"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14:paraId="2838D029" w14:textId="77777777"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14:paraId="26967329" w14:textId="77777777" w:rsidR="00617A53" w:rsidRDefault="00C66317" w:rsidP="00FB0E8A">
      <w:pPr>
        <w:pStyle w:val="Heading2"/>
      </w:pPr>
      <w:bookmarkStart w:id="167" w:name="_Toc420524527"/>
      <w:bookmarkStart w:id="168" w:name="_Ref420527781"/>
      <w:bookmarkStart w:id="169" w:name="_Ref420527790"/>
      <w:bookmarkStart w:id="170" w:name="_Ref420527795"/>
      <w:bookmarkStart w:id="171" w:name="_Toc420770103"/>
      <w:r>
        <w:t>Расчет экономического эффекта</w:t>
      </w:r>
      <w:bookmarkEnd w:id="167"/>
      <w:bookmarkEnd w:id="168"/>
      <w:bookmarkEnd w:id="169"/>
      <w:bookmarkEnd w:id="170"/>
      <w:bookmarkEnd w:id="171"/>
    </w:p>
    <w:p w14:paraId="74CCC38F" w14:textId="77777777"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14:paraId="6E7732B7" w14:textId="77777777" w:rsidR="00CF5A28" w:rsidRDefault="00CF5A28" w:rsidP="00CF5A28"/>
    <w:p w14:paraId="6DE19ABA" w14:textId="77777777" w:rsidR="00CF5A28" w:rsidRDefault="00CF5A28" w:rsidP="00CF5A28"/>
    <w:p w14:paraId="02F9C257" w14:textId="77777777" w:rsidR="00A45AAD" w:rsidRPr="00A45AAD" w:rsidRDefault="003636A6" w:rsidP="00374AE2">
      <w:pPr>
        <w:rPr>
          <w:b/>
        </w:rPr>
      </w:pPr>
      <w:r>
        <w:rPr>
          <w:b/>
        </w:rPr>
        <w:lastRenderedPageBreak/>
        <w:t>Парный обзор кода</w:t>
      </w:r>
    </w:p>
    <w:p w14:paraId="42A14551" w14:textId="77777777"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A8453C">
        <w:t>9</w:t>
      </w:r>
      <w:r w:rsidR="0027598B">
        <w:fldChar w:fldCharType="end"/>
      </w:r>
      <w:r w:rsidR="00D626FB">
        <w:t>)</w:t>
      </w:r>
      <w:r w:rsidR="003839A5" w:rsidRPr="003839A5">
        <w:t xml:space="preserve">: </w:t>
      </w:r>
    </w:p>
    <w:p w14:paraId="3FED19BB" w14:textId="77777777"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14:paraId="0600FB98" w14:textId="77777777" w:rsidR="00D626FB" w:rsidRDefault="003839A5" w:rsidP="0027598B">
      <w:pPr>
        <w:pStyle w:val="a0"/>
      </w:pPr>
      <w:r>
        <w:t>проверка кода у дежурного автотестировщика.</w:t>
      </w:r>
    </w:p>
    <w:p w14:paraId="6EC0B5D5" w14:textId="77777777" w:rsidR="00D626FB" w:rsidRDefault="0046168B" w:rsidP="00D626FB">
      <w:pPr>
        <w:pStyle w:val="TableCaption"/>
        <w:jc w:val="center"/>
      </w:pPr>
      <w:r>
        <w:rPr>
          <w:noProof/>
          <w:lang w:eastAsia="ru-RU"/>
        </w:rPr>
        <w:pict w14:anchorId="32A4B9FF">
          <v:shape id="Picture 13" o:spid="_x0000_i1252" type="#_x0000_t75" style="width:480pt;height:250.5pt;visibility:visible">
            <v:imagedata r:id="rId88" o:title=""/>
          </v:shape>
        </w:pict>
      </w:r>
    </w:p>
    <w:p w14:paraId="720C8E62" w14:textId="77777777" w:rsidR="00D626FB" w:rsidRDefault="00D626FB" w:rsidP="00D626FB">
      <w:pPr>
        <w:pStyle w:val="Caption"/>
      </w:pPr>
      <w:bookmarkStart w:id="172" w:name="_Ref420078553"/>
      <w:r w:rsidRPr="006656C3">
        <w:t xml:space="preserve">Рисунок </w:t>
      </w:r>
      <w:fldSimple w:instr=" SEQ Рисунок \* ARABIC ">
        <w:r w:rsidR="00A8453C">
          <w:rPr>
            <w:noProof/>
          </w:rPr>
          <w:t>9</w:t>
        </w:r>
      </w:fldSimple>
      <w:bookmarkEnd w:id="172"/>
      <w:r w:rsidRPr="006656C3">
        <w:t xml:space="preserve"> — Разработка ПО по методологии </w:t>
      </w:r>
      <w:r w:rsidRPr="006656C3">
        <w:rPr>
          <w:lang w:val="en-US"/>
        </w:rPr>
        <w:t>Scrum</w:t>
      </w:r>
      <w:r w:rsidRPr="006656C3">
        <w:t>. 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14:paraId="66BF35EB" w14:textId="77777777" w:rsidR="00D626FB" w:rsidRPr="00D626FB" w:rsidRDefault="00D626FB" w:rsidP="00D626FB"/>
    <w:p w14:paraId="50845D00" w14:textId="77777777"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14:paraId="00F0A0AC" w14:textId="77777777"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w:t>
      </w:r>
      <w:r w:rsidR="00CC1C7F">
        <w:lastRenderedPageBreak/>
        <w:t xml:space="preserve">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14:paraId="2A508788" w14:textId="77777777" w:rsidR="003D0931" w:rsidRPr="003D0931" w:rsidRDefault="0027598B" w:rsidP="00F467AE">
      <w:r>
        <w:t>В среднем</w:t>
      </w:r>
      <w:r w:rsidR="00943EA5">
        <w:t xml:space="preserve"> первоначальный</w:t>
      </w:r>
      <w:r>
        <w:t xml:space="preserve"> обзор кода </w:t>
      </w:r>
      <w:r w:rsidR="00B339E6" w:rsidRPr="00B339E6">
        <w:t>(</w:t>
      </w:r>
      <w:r w:rsidR="00B339E6">
        <w:t xml:space="preserve">обозначение </w:t>
      </w:r>
      <w:r w:rsidR="00F87A8C" w:rsidRPr="00F87A8C">
        <w:fldChar w:fldCharType="begin"/>
      </w:r>
      <w:r w:rsidR="00F87A8C" w:rsidRPr="00F87A8C">
        <w:instrText xml:space="preserve"> QUOTE </w:instrText>
      </w:r>
      <w:r w:rsidR="00936153">
        <w:rPr>
          <w:position w:val="-23"/>
        </w:rPr>
        <w:pict w14:anchorId="7480319E">
          <v:shape id="_x0000_i1253"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3CA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3CAA&quot; wsp:rsidP=&quot;00523CAA&quot;&gt;&lt;m:oMathPara&gt;&lt;m:oMath&gt;&lt;m:r&gt;&lt;w:rPr&gt;&lt;w:rFonts w:ascii=&quot;Cambria Math&quot; w:h-ansi=&quot;Cambria Math&quot;/&gt;&lt;wx:font wx:val=&quot;Cambria Math&quot;/&gt;&lt;w:i/&gt;&lt;w:lang w:val=&quot;EN-US&quot;/&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9" o:title="" chromakey="white"/>
          </v:shape>
        </w:pict>
      </w:r>
      <w:r w:rsidR="00F87A8C" w:rsidRPr="00F87A8C">
        <w:instrText xml:space="preserve"> </w:instrText>
      </w:r>
      <w:r w:rsidR="00F87A8C" w:rsidRPr="00F87A8C">
        <w:fldChar w:fldCharType="separate"/>
      </w:r>
      <w:r w:rsidR="00936153">
        <w:rPr>
          <w:position w:val="-23"/>
        </w:rPr>
        <w:pict w14:anchorId="74FC6D43">
          <v:shape id="_x0000_i1254"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3CA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3CAA&quot; wsp:rsidP=&quot;00523CAA&quot;&gt;&lt;m:oMathPara&gt;&lt;m:oMath&gt;&lt;m:r&gt;&lt;w:rPr&gt;&lt;w:rFonts w:ascii=&quot;Cambria Math&quot; w:h-ansi=&quot;Cambria Math&quot;/&gt;&lt;wx:font wx:val=&quot;Cambria Math&quot;/&gt;&lt;w:i/&gt;&lt;w:lang w:val=&quot;EN-US&quot;/&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9" o:title="" chromakey="white"/>
          </v:shape>
        </w:pict>
      </w:r>
      <w:r w:rsidR="00F87A8C" w:rsidRPr="00F87A8C">
        <w:fldChar w:fldCharType="end"/>
      </w:r>
      <w:r w:rsidR="00B339E6" w:rsidRPr="00B339E6">
        <w:t xml:space="preserve">) </w:t>
      </w:r>
      <w:r>
        <w:t xml:space="preserve">занимает </w:t>
      </w:r>
      <w:r w:rsidR="00F87A8C" w:rsidRPr="00F87A8C">
        <w:fldChar w:fldCharType="begin"/>
      </w:r>
      <w:r w:rsidR="00F87A8C" w:rsidRPr="00F87A8C">
        <w:instrText xml:space="preserve"> QUOTE </w:instrText>
      </w:r>
      <w:r w:rsidR="00936153">
        <w:rPr>
          <w:position w:val="-23"/>
        </w:rPr>
        <w:pict w14:anchorId="12F88EB7">
          <v:shape id="_x0000_i1255" type="#_x0000_t75" style="width:4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ED6D45&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D6D45&quot; wsp:rsidP=&quot;00ED6D4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0" o:title="" chromakey="white"/>
          </v:shape>
        </w:pict>
      </w:r>
      <w:r w:rsidR="00F87A8C" w:rsidRPr="00F87A8C">
        <w:instrText xml:space="preserve"> </w:instrText>
      </w:r>
      <w:r w:rsidR="00F87A8C" w:rsidRPr="00F87A8C">
        <w:fldChar w:fldCharType="separate"/>
      </w:r>
      <w:r w:rsidR="00936153">
        <w:rPr>
          <w:position w:val="-23"/>
        </w:rPr>
        <w:pict w14:anchorId="6487C132">
          <v:shape id="_x0000_i1256" type="#_x0000_t75" style="width:4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ED6D45&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D6D45&quot; wsp:rsidP=&quot;00ED6D4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0" o:title="" chromakey="white"/>
          </v:shape>
        </w:pict>
      </w:r>
      <w:r w:rsidR="00F87A8C" w:rsidRPr="00F87A8C">
        <w:fldChar w:fldCharType="end"/>
      </w:r>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470B7647">
          <v:shape id="_x0000_i1257"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80E16&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80E16&quot; wsp:rsidP=&quot;00280E16&quot;&gt;&lt;m:oMathPara&gt;&lt;m:oMath&gt;&lt;m:sSub&gt;&lt;m:sSubPr&gt;&lt;m:ctrlPr&gt;&lt;w:rPr&gt;&lt;w:rFonts w:ascii=&quot;Cambria Math&quot; w:fareast=&quot;Times New Roman&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fareast=&quot;Times New Roman&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1DC556D7">
          <v:shape id="_x0000_i1258"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80E16&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80E16&quot; wsp:rsidP=&quot;00280E16&quot;&gt;&lt;m:oMathPara&gt;&lt;m:oMath&gt;&lt;m:sSub&gt;&lt;m:sSubPr&gt;&lt;m:ctrlPr&gt;&lt;w:rPr&gt;&lt;w:rFonts w:ascii=&quot;Cambria Math&quot; w:fareast=&quot;Times New Roman&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fareast=&quot;Times New Roman&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1" o:title="" chromakey="white"/>
          </v:shape>
        </w:pict>
      </w:r>
      <w:r w:rsidR="00F87A8C" w:rsidRPr="00D9119F">
        <w:rPr>
          <w:rFonts w:eastAsia="Times New Roman"/>
        </w:rPr>
        <w:fldChar w:fldCharType="end"/>
      </w:r>
      <w:r w:rsidR="008A3D91" w:rsidRPr="00F87A8C">
        <w:rPr>
          <w:rFonts w:eastAsia="Times New Roman"/>
        </w:rPr>
        <w:t xml:space="preserve">, т. е. </w:t>
      </w:r>
      <w:r w:rsidR="00F87A8C" w:rsidRPr="00F87A8C">
        <w:fldChar w:fldCharType="begin"/>
      </w:r>
      <w:r w:rsidR="00F87A8C" w:rsidRPr="00F87A8C">
        <w:instrText xml:space="preserve"> QUOTE </w:instrText>
      </w:r>
      <w:r w:rsidR="00936153">
        <w:rPr>
          <w:position w:val="-23"/>
        </w:rPr>
        <w:pict w14:anchorId="36A12FCD">
          <v:shape id="_x0000_i1259" type="#_x0000_t75" style="width:69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4C7C&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4C7C&quot; wsp:rsidP=&quot;00B44C7C&quot;&gt;&lt;m:oMathPara&gt;&lt;m:oMath&gt;&lt;m:sSub&gt;&lt;m:sSubPr&gt;&lt;m:ctrlPr&gt;&lt;w:rPr&gt;&lt;w:rFonts w:ascii=&quot;Cambria Math&quot; w:h-ansi=&quot;Cambria Math&quot;/&gt;&lt;wx:font wx:val=&quot;Cambria Math&quot;/&gt;&lt;w:i/&gt;&lt;/w:rPr&gt;&lt;/m:ctrlPr&gt;&lt;/m:sSubPr&gt;&lt;m:e&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e&gt;&lt;/m:acc&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3+&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2" o:title="" chromakey="white"/>
          </v:shape>
        </w:pict>
      </w:r>
      <w:r w:rsidR="00F87A8C" w:rsidRPr="00F87A8C">
        <w:instrText xml:space="preserve"> </w:instrText>
      </w:r>
      <w:r w:rsidR="00F87A8C" w:rsidRPr="00F87A8C">
        <w:fldChar w:fldCharType="separate"/>
      </w:r>
      <w:r w:rsidR="00936153">
        <w:rPr>
          <w:position w:val="-23"/>
        </w:rPr>
        <w:pict w14:anchorId="60B3A011">
          <v:shape id="_x0000_i1260" type="#_x0000_t75" style="width:69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4C7C&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4C7C&quot; wsp:rsidP=&quot;00B44C7C&quot;&gt;&lt;m:oMathPara&gt;&lt;m:oMath&gt;&lt;m:sSub&gt;&lt;m:sSubPr&gt;&lt;m:ctrlPr&gt;&lt;w:rPr&gt;&lt;w:rFonts w:ascii=&quot;Cambria Math&quot; w:h-ansi=&quot;Cambria Math&quot;/&gt;&lt;wx:font wx:val=&quot;Cambria Math&quot;/&gt;&lt;w:i/&gt;&lt;/w:rPr&gt;&lt;/m:ctrlPr&gt;&lt;/m:sSubPr&gt;&lt;m:e&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e&gt;&lt;/m:acc&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3+&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2" o:title="" chromakey="white"/>
          </v:shape>
        </w:pict>
      </w:r>
      <w:r w:rsidR="00F87A8C" w:rsidRPr="00F87A8C">
        <w:fldChar w:fldCharType="end"/>
      </w:r>
      <w:r>
        <w:t xml:space="preserve">. Вторая </w:t>
      </w:r>
      <w:r w:rsidR="00B339E6" w:rsidRPr="00B339E6">
        <w:t>(</w:t>
      </w:r>
      <w:r w:rsidR="003A073F">
        <w:t>и последующие</w:t>
      </w:r>
      <w:r w:rsidR="00B339E6" w:rsidRPr="00B339E6">
        <w:t>)</w:t>
      </w:r>
      <w:r>
        <w:t xml:space="preserve"> </w:t>
      </w:r>
      <w:r w:rsidR="003A073F">
        <w:t xml:space="preserve">попытки </w:t>
      </w:r>
      <w:r w:rsidR="00F87A8C" w:rsidRPr="00D9119F">
        <w:rPr>
          <w:rFonts w:eastAsia="Times New Roman"/>
        </w:rPr>
        <w:fldChar w:fldCharType="begin"/>
      </w:r>
      <w:r w:rsidR="00F87A8C" w:rsidRPr="00D9119F">
        <w:rPr>
          <w:rFonts w:eastAsia="Times New Roman"/>
        </w:rPr>
        <w:instrText xml:space="preserve"> QUOTE </w:instrText>
      </w:r>
      <w:r w:rsidR="00936153">
        <w:rPr>
          <w:position w:val="-23"/>
        </w:rPr>
        <w:pict w14:anchorId="661088C9">
          <v:shape id="_x0000_i1261" type="#_x0000_t75" style="width: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4F9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4F9E&quot; wsp:rsidP=&quot;00EB4F9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2&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936153">
        <w:rPr>
          <w:position w:val="-23"/>
        </w:rPr>
        <w:pict w14:anchorId="235C7458">
          <v:shape id="_x0000_i1262" type="#_x0000_t75" style="width: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4F9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4F9E&quot; wsp:rsidP=&quot;00EB4F9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2&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3" o:title="" chromakey="white"/>
          </v:shape>
        </w:pict>
      </w:r>
      <w:r w:rsidR="00F87A8C" w:rsidRPr="00D9119F">
        <w:rPr>
          <w:rFonts w:eastAsia="Times New Roman"/>
        </w:rPr>
        <w:fldChar w:fldCharType="end"/>
      </w:r>
      <w:r w:rsidR="00E004D0" w:rsidRPr="00F87A8C">
        <w:rPr>
          <w:rFonts w:eastAsia="Times New Roman"/>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w:r w:rsidR="00F87A8C" w:rsidRPr="00F87A8C">
        <w:fldChar w:fldCharType="begin"/>
      </w:r>
      <w:r w:rsidR="00F87A8C" w:rsidRPr="00F87A8C">
        <w:instrText xml:space="preserve"> QUOTE </w:instrText>
      </w:r>
      <w:r w:rsidR="00936153">
        <w:rPr>
          <w:position w:val="-23"/>
        </w:rPr>
        <w:pict w14:anchorId="2CE807F8">
          <v:shape id="_x0000_i1263" type="#_x0000_t75" style="width:9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5D10&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5D10&quot; wsp:rsidP=&quot;00215D10&quot;&gt;&lt;m:oMathPara&gt;&lt;m:oMath&gt;&lt;m:r&gt;&lt;w:rPr&gt;&lt;w:rFonts w:ascii=&quot;Cambria Math&quot; w:h-ansi=&quot;Cambria Math&quot;/&gt;&lt;wx:font wx:val=&quot;Cambria Math&quot;/&gt;&lt;w:i/&gt;&lt;/w:rPr&gt;&lt;m:t&gt;в€Ђ&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  1 в‰¤t&lt;/m:t&gt;&lt;/m:r&gt;&lt;/m:e&gt;&lt;m:sub&gt;&lt;m:r&gt;&lt;w:rPr&gt;&lt;w:rFonts w:ascii=&quot;Cambria Math&quot; w:h-ansi=&quot;Cambria Math&quot;/&gt;&lt;wx:font wx:val=&quot;Cambria Math&quot;/&gt;&lt;w:i/&gt;&lt;/w:rPr&gt;&lt;m:t&gt;i&lt;/m:t&gt;&lt;/m:r&gt;&lt;/m:sub&gt;&lt;/m:sSub&gt;&lt;m:r&gt;&lt;w:rPr&gt;&lt;w:rFonts w:ascii=&quot;Cambria Math&quot; w:h-ansi=&quot;Cambria Math&quot;/&gt;&lt;wx:font wx:val=&quot;Cambria Math&quot;/&gt;&lt;w:i/&gt;&lt;/w:rPr&gt;&lt;m:t&gt;в‰¤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4" o:title="" chromakey="white"/>
          </v:shape>
        </w:pict>
      </w:r>
      <w:r w:rsidR="00F87A8C" w:rsidRPr="00F87A8C">
        <w:instrText xml:space="preserve"> </w:instrText>
      </w:r>
      <w:r w:rsidR="00F87A8C" w:rsidRPr="00F87A8C">
        <w:fldChar w:fldCharType="separate"/>
      </w:r>
      <w:r w:rsidR="00936153">
        <w:rPr>
          <w:position w:val="-23"/>
        </w:rPr>
        <w:pict w14:anchorId="5C86912E">
          <v:shape id="_x0000_i1264" type="#_x0000_t75" style="width:9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5D10&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5D10&quot; wsp:rsidP=&quot;00215D10&quot;&gt;&lt;m:oMathPara&gt;&lt;m:oMath&gt;&lt;m:r&gt;&lt;w:rPr&gt;&lt;w:rFonts w:ascii=&quot;Cambria Math&quot; w:h-ansi=&quot;Cambria Math&quot;/&gt;&lt;wx:font wx:val=&quot;Cambria Math&quot;/&gt;&lt;w:i/&gt;&lt;/w:rPr&gt;&lt;m:t&gt;в€Ђ&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  1 в‰¤t&lt;/m:t&gt;&lt;/m:r&gt;&lt;/m:e&gt;&lt;m:sub&gt;&lt;m:r&gt;&lt;w:rPr&gt;&lt;w:rFonts w:ascii=&quot;Cambria Math&quot; w:h-ansi=&quot;Cambria Math&quot;/&gt;&lt;wx:font wx:val=&quot;Cambria Math&quot;/&gt;&lt;w:i/&gt;&lt;/w:rPr&gt;&lt;m:t&gt;i&lt;/m:t&gt;&lt;/m:r&gt;&lt;/m:sub&gt;&lt;/m:sSub&gt;&lt;m:r&gt;&lt;w:rPr&gt;&lt;w:rFonts w:ascii=&quot;Cambria Math&quot; w:h-ansi=&quot;Cambria Math&quot;/&gt;&lt;wx:font wx:val=&quot;Cambria Math&quot;/&gt;&lt;w:i/&gt;&lt;/w:rPr&gt;&lt;m:t&gt;в‰¤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4" o:title="" chromakey="white"/>
          </v:shape>
        </w:pict>
      </w:r>
      <w:r w:rsidR="00F87A8C" w:rsidRPr="00F87A8C">
        <w:fldChar w:fldCharType="end"/>
      </w:r>
      <w:r w:rsidR="003D0931">
        <w:t>.</w:t>
      </w:r>
    </w:p>
    <w:p w14:paraId="6E6C23DA" w14:textId="77777777" w:rsidR="003839A5" w:rsidRDefault="00F467AE" w:rsidP="00F467AE">
      <w:r>
        <w:t>Парный обзор кода заставляет больше тратить времени первоначально</w:t>
      </w:r>
      <w:r w:rsidR="008A3D91">
        <w:t xml:space="preserve"> (обозначение </w:t>
      </w:r>
      <w:r w:rsidR="00F87A8C" w:rsidRPr="00F87A8C">
        <w:fldChar w:fldCharType="begin"/>
      </w:r>
      <w:r w:rsidR="00F87A8C" w:rsidRPr="00F87A8C">
        <w:instrText xml:space="preserve"> QUOTE </w:instrText>
      </w:r>
      <w:r w:rsidR="00936153">
        <w:rPr>
          <w:position w:val="-23"/>
        </w:rPr>
        <w:pict w14:anchorId="317C749E">
          <v:shape id="_x0000_i1265"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161C2&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161C2&quot; wsp:rsidP=&quot;00C161C2&quot;&gt;&lt;m:oMathPara&gt;&lt;m:oMath&gt;&lt;m:r&gt;&lt;w:rPr&gt;&lt;w:rFonts w:ascii=&quot;Cambria Math&quot; w:h-ansi=&quot;Cambria Math&quot;/&gt;&lt;wx:font wx:val=&quot;Cambria Math&quot;/&gt;&lt;w:i/&gt;&lt;w:lang w:val=&quot;EN-US&quot;/&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5" o:title="" chromakey="white"/>
          </v:shape>
        </w:pict>
      </w:r>
      <w:r w:rsidR="00F87A8C" w:rsidRPr="00F87A8C">
        <w:instrText xml:space="preserve"> </w:instrText>
      </w:r>
      <w:r w:rsidR="00F87A8C" w:rsidRPr="00F87A8C">
        <w:fldChar w:fldCharType="separate"/>
      </w:r>
      <w:r w:rsidR="00936153">
        <w:rPr>
          <w:position w:val="-23"/>
        </w:rPr>
        <w:pict w14:anchorId="0E92A240">
          <v:shape id="_x0000_i1266"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161C2&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161C2&quot; wsp:rsidP=&quot;00C161C2&quot;&gt;&lt;m:oMathPara&gt;&lt;m:oMath&gt;&lt;m:r&gt;&lt;w:rPr&gt;&lt;w:rFonts w:ascii=&quot;Cambria Math&quot; w:h-ansi=&quot;Cambria Math&quot;/&gt;&lt;wx:font wx:val=&quot;Cambria Math&quot;/&gt;&lt;w:i/&gt;&lt;w:lang w:val=&quot;EN-US&quot;/&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5" o:title="" chromakey="white"/>
          </v:shape>
        </w:pict>
      </w:r>
      <w:r w:rsidR="00F87A8C" w:rsidRPr="00F87A8C">
        <w:fldChar w:fldCharType="end"/>
      </w:r>
      <w:r w:rsidR="008A3D91" w:rsidRPr="008A3D91">
        <w:t>)</w:t>
      </w:r>
      <w:r>
        <w:t>: предположительно 15 минут времени рецензента и сотрудника</w:t>
      </w:r>
      <w:r w:rsidR="00B339E6" w:rsidRPr="00B339E6">
        <w:t xml:space="preserve">, </w:t>
      </w:r>
      <w:r w:rsidR="00E004D0">
        <w:t xml:space="preserve">т. е. </w:t>
      </w:r>
      <w:r w:rsidR="00F87A8C" w:rsidRPr="00F87A8C">
        <w:fldChar w:fldCharType="begin"/>
      </w:r>
      <w:r w:rsidR="00F87A8C" w:rsidRPr="00F87A8C">
        <w:instrText xml:space="preserve"> QUOTE </w:instrText>
      </w:r>
      <w:r w:rsidR="00936153">
        <w:rPr>
          <w:position w:val="-23"/>
        </w:rPr>
        <w:pict w14:anchorId="2A67245A">
          <v:shape id="_x0000_i1267" type="#_x0000_t75" style="width:96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232B6&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232B6&quot; wsp:rsidP=&quot;00E232B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e&gt;&lt;/m:acc&gt;&lt;m:r&gt;&lt;w:rPr&gt;&lt;w:rFonts w:ascii=&quot;Cambria Math&quot; w:fareast=&quot;Times New Roman&quot; w:h-ansi=&quot;Cambria Math&quot;/&gt;&lt;wx:font wx:val=&quot;Cambria Math&quot;/&gt;&lt;w:i/&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6" o:title="" chromakey="white"/>
          </v:shape>
        </w:pict>
      </w:r>
      <w:r w:rsidR="00F87A8C" w:rsidRPr="00F87A8C">
        <w:instrText xml:space="preserve"> </w:instrText>
      </w:r>
      <w:r w:rsidR="00F87A8C" w:rsidRPr="00F87A8C">
        <w:fldChar w:fldCharType="separate"/>
      </w:r>
      <w:r w:rsidR="00936153">
        <w:rPr>
          <w:position w:val="-23"/>
        </w:rPr>
        <w:pict w14:anchorId="51EA65E3">
          <v:shape id="_x0000_i1268" type="#_x0000_t75" style="width:96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232B6&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232B6&quot; wsp:rsidP=&quot;00E232B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e&gt;&lt;/m:acc&gt;&lt;m:r&gt;&lt;w:rPr&gt;&lt;w:rFonts w:ascii=&quot;Cambria Math&quot; w:fareast=&quot;Times New Roman&quot; w:h-ansi=&quot;Cambria Math&quot;/&gt;&lt;wx:font wx:val=&quot;Cambria Math&quot;/&gt;&lt;w:i/&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6" o:title="" chromakey="white"/>
          </v:shape>
        </w:pict>
      </w:r>
      <w:r w:rsidR="00F87A8C" w:rsidRPr="00F87A8C">
        <w:fldChar w:fldCharType="end"/>
      </w:r>
      <w:r>
        <w:t>, но зато значительно уменьшит риск повторных попыток</w:t>
      </w:r>
      <w:r w:rsidR="003D0931" w:rsidRPr="003D0931">
        <w:t xml:space="preserve"> </w:t>
      </w:r>
      <w:r w:rsidR="003D0931">
        <w:t xml:space="preserve">и время исправления </w:t>
      </w:r>
      <w:r w:rsidR="00F87A8C" w:rsidRPr="00F87A8C">
        <w:fldChar w:fldCharType="begin"/>
      </w:r>
      <w:r w:rsidR="00F87A8C" w:rsidRPr="00F87A8C">
        <w:instrText xml:space="preserve"> QUOTE </w:instrText>
      </w:r>
      <w:r w:rsidR="00936153">
        <w:rPr>
          <w:position w:val="-23"/>
        </w:rPr>
        <w:pict w14:anchorId="2853A376">
          <v:shape id="_x0000_i1269" type="#_x0000_t75" style="width:5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13C9&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13C9&quot; wsp:rsidP=&quot;007713C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1&lt;/m:t&gt;&lt;/m:r&gt;&lt;/m:sub&gt;&lt;/m:sSub&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7" o:title="" chromakey="white"/>
          </v:shape>
        </w:pict>
      </w:r>
      <w:r w:rsidR="00F87A8C" w:rsidRPr="00F87A8C">
        <w:instrText xml:space="preserve"> </w:instrText>
      </w:r>
      <w:r w:rsidR="00F87A8C" w:rsidRPr="00F87A8C">
        <w:fldChar w:fldCharType="separate"/>
      </w:r>
      <w:r w:rsidR="00936153">
        <w:rPr>
          <w:position w:val="-23"/>
        </w:rPr>
        <w:pict w14:anchorId="2BB2B238">
          <v:shape id="_x0000_i1270" type="#_x0000_t75" style="width:5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13C9&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13C9&quot; wsp:rsidP=&quot;007713C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1&lt;/m:t&gt;&lt;/m:r&gt;&lt;/m:sub&gt;&lt;/m:sSub&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7" o:title="" chromakey="white"/>
          </v:shape>
        </w:pict>
      </w:r>
      <w:r w:rsidR="00F87A8C" w:rsidRPr="00F87A8C">
        <w:fldChar w:fldCharType="end"/>
      </w:r>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A8453C">
        <w:t>12</w:t>
      </w:r>
      <w:r w:rsidR="003E7648">
        <w:fldChar w:fldCharType="end"/>
      </w:r>
      <w:r w:rsidR="003E7648">
        <w:t>.</w:t>
      </w:r>
    </w:p>
    <w:p w14:paraId="45A8576C" w14:textId="77777777" w:rsidR="003E7648" w:rsidRDefault="003E7648" w:rsidP="003E7648">
      <w:pPr>
        <w:pStyle w:val="TableCaption"/>
      </w:pPr>
      <w:bookmarkStart w:id="173" w:name="_Ref420083496"/>
      <w:r w:rsidRPr="006656C3">
        <w:t xml:space="preserve">Таблица </w:t>
      </w:r>
      <w:fldSimple w:instr=" SEQ Таблица \* ARABIC ">
        <w:r w:rsidR="00A8453C">
          <w:rPr>
            <w:noProof/>
          </w:rPr>
          <w:t>12</w:t>
        </w:r>
      </w:fldSimple>
      <w:bookmarkEnd w:id="173"/>
      <w:r w:rsidRPr="006656C3">
        <w:t xml:space="preserve"> — Сравнение </w:t>
      </w:r>
      <w:r w:rsidR="003C3795" w:rsidRPr="006656C3">
        <w:t xml:space="preserve">затрат по </w:t>
      </w:r>
      <w:r w:rsidRPr="006656C3">
        <w:t>времени при парном и обычном обзоре код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0"/>
        <w:gridCol w:w="1413"/>
        <w:gridCol w:w="1650"/>
        <w:gridCol w:w="1506"/>
        <w:gridCol w:w="1585"/>
      </w:tblGrid>
      <w:tr w:rsidR="008B10AA" w:rsidRPr="00F87A8C" w14:paraId="480AE6B8" w14:textId="77777777" w:rsidTr="00F87A8C">
        <w:tc>
          <w:tcPr>
            <w:tcW w:w="1877" w:type="pct"/>
            <w:vMerge w:val="restart"/>
            <w:shd w:val="clear" w:color="auto" w:fill="auto"/>
            <w:vAlign w:val="center"/>
          </w:tcPr>
          <w:p w14:paraId="662E97C8" w14:textId="77777777" w:rsidR="00E004D0" w:rsidRPr="00F87A8C" w:rsidRDefault="00E004D0" w:rsidP="00BA7A47">
            <w:pPr>
              <w:pStyle w:val="a1"/>
              <w:rPr>
                <w:lang w:val="en-US"/>
              </w:rPr>
            </w:pPr>
            <w:r w:rsidRPr="00F87A8C">
              <w:rPr>
                <w:lang w:val="en-US"/>
              </w:rPr>
              <w:t>---</w:t>
            </w:r>
          </w:p>
        </w:tc>
        <w:tc>
          <w:tcPr>
            <w:tcW w:w="1554" w:type="pct"/>
            <w:gridSpan w:val="2"/>
            <w:shd w:val="clear" w:color="auto" w:fill="auto"/>
          </w:tcPr>
          <w:p w14:paraId="2481D3C9" w14:textId="77777777" w:rsidR="00E004D0" w:rsidRPr="00F87A8C" w:rsidRDefault="00E004D0" w:rsidP="00BA7A47">
            <w:pPr>
              <w:pStyle w:val="a1"/>
            </w:pPr>
            <w:r w:rsidRPr="00F87A8C">
              <w:t>Обзор кода</w:t>
            </w:r>
          </w:p>
        </w:tc>
        <w:tc>
          <w:tcPr>
            <w:tcW w:w="1568" w:type="pct"/>
            <w:gridSpan w:val="2"/>
            <w:shd w:val="clear" w:color="auto" w:fill="auto"/>
          </w:tcPr>
          <w:p w14:paraId="23A690BA" w14:textId="77777777" w:rsidR="00E004D0" w:rsidRPr="00F87A8C" w:rsidRDefault="00E004D0" w:rsidP="00BA7A47">
            <w:pPr>
              <w:pStyle w:val="a1"/>
              <w:rPr>
                <w:lang w:val="en-US"/>
              </w:rPr>
            </w:pPr>
            <w:r w:rsidRPr="00F87A8C">
              <w:t>Парный обзор кода</w:t>
            </w:r>
          </w:p>
        </w:tc>
      </w:tr>
      <w:tr w:rsidR="008B10AA" w:rsidRPr="00F87A8C" w14:paraId="2292D823" w14:textId="77777777" w:rsidTr="00F87A8C">
        <w:tc>
          <w:tcPr>
            <w:tcW w:w="1877" w:type="pct"/>
            <w:vMerge/>
            <w:shd w:val="clear" w:color="auto" w:fill="auto"/>
          </w:tcPr>
          <w:p w14:paraId="6541EEB1" w14:textId="77777777" w:rsidR="00E004D0" w:rsidRPr="00F87A8C" w:rsidRDefault="00E004D0" w:rsidP="00BA7A47">
            <w:pPr>
              <w:pStyle w:val="a1"/>
            </w:pPr>
          </w:p>
        </w:tc>
        <w:tc>
          <w:tcPr>
            <w:tcW w:w="717" w:type="pct"/>
            <w:shd w:val="clear" w:color="auto" w:fill="auto"/>
          </w:tcPr>
          <w:p w14:paraId="2D6EF1F1" w14:textId="77777777" w:rsidR="00E14CE2" w:rsidRPr="00F87A8C" w:rsidRDefault="00E004D0" w:rsidP="00180656">
            <w:pPr>
              <w:pStyle w:val="a1"/>
            </w:pPr>
            <w:r w:rsidRPr="00F87A8C">
              <w:t>Рецензент</w:t>
            </w:r>
            <w:r w:rsidR="00E14CE2" w:rsidRPr="00F87A8C">
              <w:t xml:space="preserve"> </w:t>
            </w:r>
          </w:p>
          <w:p w14:paraId="144464C6" w14:textId="77777777" w:rsidR="00E004D0" w:rsidRPr="00F87A8C" w:rsidRDefault="00F87A8C" w:rsidP="00180656">
            <w:pPr>
              <w:pStyle w:val="a1"/>
            </w:pPr>
            <w:r w:rsidRPr="00F87A8C">
              <w:fldChar w:fldCharType="begin"/>
            </w:r>
            <w:r w:rsidRPr="00F87A8C">
              <w:instrText xml:space="preserve"> QUOTE </w:instrText>
            </w:r>
            <w:r w:rsidR="00936153">
              <w:rPr>
                <w:position w:val="-20"/>
              </w:rPr>
              <w:pict w14:anchorId="016BEBB5">
                <v:shape id="_x0000_i1271" type="#_x0000_t75" style="width:8.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2BE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2BEA&quot; wsp:rsidP=&quot;00812BEA&quot;&gt;&lt;m:oMathPara&gt;&lt;m:oMath&gt;&lt;m:r&gt;&lt;w:rPr&gt;&lt;w:rFonts w:ascii=&quot;Cambria Math&quot; w:h-ansi=&quot;Cambria Math&quot;/&gt;&lt;wx:font wx:val=&quot;Cambria Math&quot;/&gt;&lt;w:i/&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8" o:title="" chromakey="white"/>
                </v:shape>
              </w:pict>
            </w:r>
            <w:r w:rsidRPr="00F87A8C">
              <w:instrText xml:space="preserve"> </w:instrText>
            </w:r>
            <w:r w:rsidRPr="00F87A8C">
              <w:fldChar w:fldCharType="separate"/>
            </w:r>
            <w:r w:rsidR="00936153">
              <w:rPr>
                <w:position w:val="-20"/>
              </w:rPr>
              <w:pict w14:anchorId="243E3EAB">
                <v:shape id="_x0000_i1272" type="#_x0000_t75" style="width:8.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2BE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2BEA&quot; wsp:rsidP=&quot;00812BEA&quot;&gt;&lt;m:oMathPara&gt;&lt;m:oMath&gt;&lt;m:r&gt;&lt;w:rPr&gt;&lt;w:rFonts w:ascii=&quot;Cambria Math&quot; w:h-ansi=&quot;Cambria Math&quot;/&gt;&lt;wx:font wx:val=&quot;Cambria Math&quot;/&gt;&lt;w:i/&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8" o:title="" chromakey="white"/>
                </v:shape>
              </w:pict>
            </w:r>
            <w:r w:rsidRPr="00F87A8C">
              <w:fldChar w:fldCharType="end"/>
            </w:r>
            <w:r w:rsidR="00BA7A47" w:rsidRPr="00F87A8C">
              <w:t>, м</w:t>
            </w:r>
            <w:r w:rsidR="00180656" w:rsidRPr="00F87A8C">
              <w:t>ин</w:t>
            </w:r>
          </w:p>
        </w:tc>
        <w:tc>
          <w:tcPr>
            <w:tcW w:w="837" w:type="pct"/>
            <w:shd w:val="clear" w:color="auto" w:fill="auto"/>
          </w:tcPr>
          <w:p w14:paraId="1EDAB894" w14:textId="77777777" w:rsidR="00E14CE2" w:rsidRPr="00F87A8C" w:rsidRDefault="00E004D0" w:rsidP="00180656">
            <w:pPr>
              <w:pStyle w:val="a1"/>
            </w:pPr>
            <w:r w:rsidRPr="00F87A8C">
              <w:t>Разработчик</w:t>
            </w:r>
            <w:r w:rsidR="00E14CE2" w:rsidRPr="00F87A8C">
              <w:t xml:space="preserve"> </w:t>
            </w:r>
          </w:p>
          <w:p w14:paraId="47E7C588" w14:textId="77777777" w:rsidR="00E004D0" w:rsidRPr="00F87A8C" w:rsidRDefault="00F87A8C" w:rsidP="00180656">
            <w:pPr>
              <w:pStyle w:val="a1"/>
            </w:pPr>
            <w:r w:rsidRPr="00F87A8C">
              <w:fldChar w:fldCharType="begin"/>
            </w:r>
            <w:r w:rsidRPr="00F87A8C">
              <w:instrText xml:space="preserve"> QUOTE </w:instrText>
            </w:r>
            <w:r w:rsidR="00936153">
              <w:rPr>
                <w:position w:val="-20"/>
              </w:rPr>
              <w:pict w14:anchorId="02F6FDA4">
                <v:shape id="_x0000_i1273" type="#_x0000_t75" style="width:8.2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5783F&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783F&quot; wsp:rsidP=&quot;0065783F&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9" o:title="" chromakey="white"/>
                </v:shape>
              </w:pict>
            </w:r>
            <w:r w:rsidRPr="00F87A8C">
              <w:instrText xml:space="preserve"> </w:instrText>
            </w:r>
            <w:r w:rsidRPr="00F87A8C">
              <w:fldChar w:fldCharType="separate"/>
            </w:r>
            <w:r w:rsidR="00936153">
              <w:rPr>
                <w:position w:val="-20"/>
              </w:rPr>
              <w:pict w14:anchorId="586D418C">
                <v:shape id="_x0000_i1274" type="#_x0000_t75" style="width:8.2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5783F&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783F&quot; wsp:rsidP=&quot;0065783F&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9" o:title="" chromakey="white"/>
                </v:shape>
              </w:pict>
            </w:r>
            <w:r w:rsidRPr="00F87A8C">
              <w:fldChar w:fldCharType="end"/>
            </w:r>
            <w:r w:rsidR="00BA7A47" w:rsidRPr="00F87A8C">
              <w:t>, м</w:t>
            </w:r>
            <w:r w:rsidR="00180656" w:rsidRPr="00F87A8C">
              <w:t>ин</w:t>
            </w:r>
          </w:p>
        </w:tc>
        <w:tc>
          <w:tcPr>
            <w:tcW w:w="764" w:type="pct"/>
            <w:shd w:val="clear" w:color="auto" w:fill="auto"/>
          </w:tcPr>
          <w:p w14:paraId="2191BBFD" w14:textId="77777777" w:rsidR="00E14CE2" w:rsidRPr="00F87A8C" w:rsidRDefault="00E004D0" w:rsidP="00180656">
            <w:pPr>
              <w:pStyle w:val="a1"/>
            </w:pPr>
            <w:r w:rsidRPr="00F87A8C">
              <w:t>Рецензент</w:t>
            </w:r>
          </w:p>
          <w:p w14:paraId="6EE59A9F" w14:textId="77777777" w:rsidR="00E004D0" w:rsidRPr="00F87A8C" w:rsidRDefault="00F87A8C" w:rsidP="00180656">
            <w:pPr>
              <w:pStyle w:val="a1"/>
            </w:pPr>
            <w:r w:rsidRPr="00F87A8C">
              <w:fldChar w:fldCharType="begin"/>
            </w:r>
            <w:r w:rsidRPr="00F87A8C">
              <w:instrText xml:space="preserve"> QUOTE </w:instrText>
            </w:r>
            <w:r w:rsidR="00936153">
              <w:rPr>
                <w:position w:val="-20"/>
              </w:rPr>
              <w:pict w14:anchorId="72788C8F">
                <v:shape id="_x0000_i1275" type="#_x0000_t75" style="width:15.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0DAD&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0DAD&quot; wsp:rsidP=&quot;00230DAD&quot;&gt;&lt;m:oMathPara&gt;&lt;m:oMath&gt;&lt;m:r&gt;&lt;w:rPr&gt;&lt;w:rFonts w:ascii=&quot;Cambria Math&quot; w:h-ansi=&quot;Cambria Math&quot;/&gt;&lt;wx:font wx:val=&quot;Cambria Math&quot;/&gt;&lt;w:i/&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0" o:title="" chromakey="white"/>
                </v:shape>
              </w:pict>
            </w:r>
            <w:r w:rsidRPr="00F87A8C">
              <w:instrText xml:space="preserve"> </w:instrText>
            </w:r>
            <w:r w:rsidRPr="00F87A8C">
              <w:fldChar w:fldCharType="separate"/>
            </w:r>
            <w:r w:rsidR="00936153">
              <w:rPr>
                <w:position w:val="-20"/>
              </w:rPr>
              <w:pict w14:anchorId="15B54A4E">
                <v:shape id="_x0000_i1276" type="#_x0000_t75" style="width:15.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0DAD&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0DAD&quot; wsp:rsidP=&quot;00230DAD&quot;&gt;&lt;m:oMathPara&gt;&lt;m:oMath&gt;&lt;m:r&gt;&lt;w:rPr&gt;&lt;w:rFonts w:ascii=&quot;Cambria Math&quot; w:h-ansi=&quot;Cambria Math&quot;/&gt;&lt;wx:font wx:val=&quot;Cambria Math&quot;/&gt;&lt;w:i/&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0" o:title="" chromakey="white"/>
                </v:shape>
              </w:pict>
            </w:r>
            <w:r w:rsidRPr="00F87A8C">
              <w:fldChar w:fldCharType="end"/>
            </w:r>
            <w:r w:rsidR="00BA7A47" w:rsidRPr="00F87A8C">
              <w:t>, м</w:t>
            </w:r>
            <w:r w:rsidR="00180656" w:rsidRPr="00F87A8C">
              <w:t>ин</w:t>
            </w:r>
          </w:p>
        </w:tc>
        <w:tc>
          <w:tcPr>
            <w:tcW w:w="804" w:type="pct"/>
            <w:shd w:val="clear" w:color="auto" w:fill="auto"/>
          </w:tcPr>
          <w:p w14:paraId="7969AB10" w14:textId="77777777" w:rsidR="00E14CE2" w:rsidRPr="00F87A8C" w:rsidRDefault="00E004D0" w:rsidP="00180656">
            <w:pPr>
              <w:pStyle w:val="a1"/>
            </w:pPr>
            <w:r w:rsidRPr="00F87A8C">
              <w:t>Разработчик</w:t>
            </w:r>
          </w:p>
          <w:p w14:paraId="65D474D4" w14:textId="77777777" w:rsidR="00E004D0" w:rsidRPr="00F87A8C" w:rsidRDefault="00F87A8C" w:rsidP="00180656">
            <w:pPr>
              <w:pStyle w:val="a1"/>
            </w:pPr>
            <w:r w:rsidRPr="00F87A8C">
              <w:fldChar w:fldCharType="begin"/>
            </w:r>
            <w:r w:rsidRPr="00F87A8C">
              <w:instrText xml:space="preserve"> QUOTE </w:instrText>
            </w:r>
            <w:r w:rsidR="00936153">
              <w:rPr>
                <w:position w:val="-20"/>
              </w:rPr>
              <w:pict w14:anchorId="66F04BA7">
                <v:shape id="_x0000_i1277" type="#_x0000_t75" style="width:15.7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7C92&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7C92&quot; wsp:rsidP=&quot;00707C92&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P&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1" o:title="" chromakey="white"/>
                </v:shape>
              </w:pict>
            </w:r>
            <w:r w:rsidRPr="00F87A8C">
              <w:instrText xml:space="preserve"> </w:instrText>
            </w:r>
            <w:r w:rsidRPr="00F87A8C">
              <w:fldChar w:fldCharType="separate"/>
            </w:r>
            <w:r w:rsidR="00936153">
              <w:rPr>
                <w:position w:val="-20"/>
              </w:rPr>
              <w:pict w14:anchorId="2B934426">
                <v:shape id="_x0000_i1278" type="#_x0000_t75" style="width:15.7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7C92&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7C92&quot; wsp:rsidP=&quot;00707C92&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P&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1" o:title="" chromakey="white"/>
                </v:shape>
              </w:pict>
            </w:r>
            <w:r w:rsidRPr="00F87A8C">
              <w:fldChar w:fldCharType="end"/>
            </w:r>
            <w:r w:rsidR="00BA7A47" w:rsidRPr="00F87A8C">
              <w:t>, м</w:t>
            </w:r>
            <w:r w:rsidR="00180656" w:rsidRPr="00F87A8C">
              <w:t>ин</w:t>
            </w:r>
          </w:p>
        </w:tc>
      </w:tr>
      <w:tr w:rsidR="008B10AA" w:rsidRPr="00F87A8C" w14:paraId="18927BB4" w14:textId="77777777" w:rsidTr="00F87A8C">
        <w:tc>
          <w:tcPr>
            <w:tcW w:w="1877" w:type="pct"/>
            <w:shd w:val="clear" w:color="auto" w:fill="auto"/>
          </w:tcPr>
          <w:p w14:paraId="767A7880" w14:textId="77777777" w:rsidR="00180656" w:rsidRPr="00F87A8C" w:rsidRDefault="00180656" w:rsidP="00BA7A47">
            <w:pPr>
              <w:pStyle w:val="a2"/>
            </w:pPr>
            <w:r w:rsidRPr="00F87A8C">
              <w:t>Время первой попытки</w:t>
            </w:r>
          </w:p>
        </w:tc>
        <w:tc>
          <w:tcPr>
            <w:tcW w:w="717" w:type="pct"/>
            <w:shd w:val="clear" w:color="auto" w:fill="auto"/>
          </w:tcPr>
          <w:p w14:paraId="536DB2C5" w14:textId="77777777" w:rsidR="00180656" w:rsidRPr="00F87A8C" w:rsidRDefault="00936153" w:rsidP="00BA7A47">
            <w:pPr>
              <w:pStyle w:val="a2"/>
              <w:tabs>
                <w:tab w:val="center" w:pos="1001"/>
              </w:tabs>
            </w:pPr>
            <w:r>
              <w:pict w14:anchorId="4BAA30A8">
                <v:shape id="_x0000_i1279" type="#_x0000_t75" style="width:13.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5D06&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95D06&quot; wsp:rsidRDefault=&quot;00395D06&quot; wsp:rsidP=&quot;00395D06&quot;&gt;&lt;m:oMathPara&gt;&lt;m:oMath&gt;&lt;m:r&gt;&lt;w:rPr&gt;&lt;w:rFonts w:ascii=&quot;Cambria Math&quot; w:h-ansi=&quot;Cambria Math&quot;/&gt;&lt;wx:font wx:val=&quot;Cambria Math&quot;/&gt;&lt;w:i/&gt;&lt;/w:rPr&gt;&lt;m:t&gt;10&lt;/m:t&gt;&lt;/m:r&gt;&lt;/m:oMath&gt;&lt;/m:oMathPara&gt;&lt;/w:p&gt;&lt;w:sectPr wsp:rsidR=&quot;00000000&quot; wsp:rsidRPr=&quot;00395D06&quot;&gt;&lt;w:pgSz w:w=&quot;12240&quot; w:h=&quot;15840&quot;/&gt;&lt;w:pgMar w:top=&quot;1134&quot; w:right=&quot;850&quot; w:bottom=&quot;1134&quot; w:left=&quot;1701&quot; w:header=&quot;720&quot; w:footer=&quot;720&quot; w:gutter=&quot;0&quot;/&gt;&lt;w:cols w:space=&quot;720&quot;/&gt;&lt;/w:sectPr&gt;&lt;/wx:sect&gt;&lt;/w:body&gt;&lt;/w:wordDocument&gt;">
                  <v:imagedata r:id="rId102" o:title="" chromakey="white"/>
                </v:shape>
              </w:pict>
            </w:r>
          </w:p>
        </w:tc>
        <w:tc>
          <w:tcPr>
            <w:tcW w:w="837" w:type="pct"/>
            <w:vMerge w:val="restart"/>
            <w:shd w:val="clear" w:color="auto" w:fill="auto"/>
            <w:vAlign w:val="center"/>
          </w:tcPr>
          <w:p w14:paraId="32701B8A" w14:textId="77777777" w:rsidR="00180656" w:rsidRPr="00F87A8C" w:rsidRDefault="00936153" w:rsidP="008B10AA">
            <w:pPr>
              <w:pStyle w:val="a2"/>
              <w:jc w:val="center"/>
            </w:pPr>
            <w:r>
              <w:pict w14:anchorId="5B19887A">
                <v:shape id="_x0000_i1280" type="#_x0000_t75" style="width:54.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909E6&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6909E6&quot; wsp:rsidRDefault=&quot;006909E6&quot; wsp:rsidP=&quot;006909E6&quot;&gt;&lt;m:oMathPara&gt;&lt;m:oMath&gt;&lt;m:r&gt;&lt;w:rPr&gt;&lt;w:rFonts w:ascii=&quot;Cambria Math&quot; w:h-ansi=&quot;Cambria Math&quot;/&gt;&lt;wx:font wx:val=&quot;Cambria Math&quot;/&gt;&lt;w:i/&gt;&lt;w:lang w:val=&quot;EN-US&quot;/&gt;&lt;/w:rPr&gt;&lt;m:t&gt;РћС‚ 4 РґРѕ 16&lt;/m:t&gt;&lt;/m:r&gt;&lt;/m:oMath&gt;&lt;/m:oMathPara&gt;&lt;/w:p&gt;&lt;w:sectPr wsp:rsidR=&quot;00000000&quot; wsp:rsidRPr=&quot;006909E6&quot;&gt;&lt;w:pgSz w:w=&quot;12240&quot; w:h=&quot;15840&quot;/&gt;&lt;w:pgMar w:top=&quot;1134&quot; w:right=&quot;850&quot; w:bottom=&quot;1134&quot; w:left=&quot;1701&quot; w:header=&quot;720&quot; w:footer=&quot;720&quot; w:gutter=&quot;0&quot;/&gt;&lt;w:cols w:space=&quot;720&quot;/&gt;&lt;/w:sectPr&gt;&lt;/wx:sect&gt;&lt;/w:body&gt;&lt;/w:wordDocument&gt;">
                  <v:imagedata r:id="rId103" o:title="" chromakey="white"/>
                </v:shape>
              </w:pict>
            </w:r>
          </w:p>
        </w:tc>
        <w:tc>
          <w:tcPr>
            <w:tcW w:w="764" w:type="pct"/>
            <w:shd w:val="clear" w:color="auto" w:fill="auto"/>
          </w:tcPr>
          <w:p w14:paraId="11DD4D29" w14:textId="77777777" w:rsidR="00180656" w:rsidRPr="00F87A8C" w:rsidRDefault="00936153" w:rsidP="00BA7A47">
            <w:pPr>
              <w:pStyle w:val="a2"/>
            </w:pPr>
            <w:r>
              <w:pict w14:anchorId="7D959C4A">
                <v:shape id="_x0000_i1281" type="#_x0000_t75" style="width:13.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08A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0D08A6&quot; wsp:rsidRDefault=&quot;000D08A6&quot; wsp:rsidP=&quot;000D08A6&quot;&gt;&lt;m:oMathPara&gt;&lt;m:oMath&gt;&lt;m:r&gt;&lt;w:rPr&gt;&lt;w:rFonts w:ascii=&quot;Cambria Math&quot; w:h-ansi=&quot;Cambria Math&quot;/&gt;&lt;wx:font wx:val=&quot;Cambria Math&quot;/&gt;&lt;w:i/&gt;&lt;/w:rPr&gt;&lt;m:t&gt;15&lt;/m:t&gt;&lt;/m:r&gt;&lt;/m:oMath&gt;&lt;/m:oMathPara&gt;&lt;/w:p&gt;&lt;w:sectPr wsp:rsidR=&quot;00000000&quot; wsp:rsidRPr=&quot;000D08A6&quot;&gt;&lt;w:pgSz w:w=&quot;12240&quot; w:h=&quot;15840&quot;/&gt;&lt;w:pgMar w:top=&quot;1134&quot; w:right=&quot;850&quot; w:bottom=&quot;1134&quot; w:left=&quot;1701&quot; w:header=&quot;720&quot; w:footer=&quot;720&quot; w:gutter=&quot;0&quot;/&gt;&lt;w:cols w:space=&quot;720&quot;/&gt;&lt;/w:sectPr&gt;&lt;/wx:sect&gt;&lt;/w:body&gt;&lt;/w:wordDocument&gt;">
                  <v:imagedata r:id="rId104" o:title="" chromakey="white"/>
                </v:shape>
              </w:pict>
            </w:r>
          </w:p>
        </w:tc>
        <w:tc>
          <w:tcPr>
            <w:tcW w:w="804" w:type="pct"/>
            <w:shd w:val="clear" w:color="auto" w:fill="auto"/>
          </w:tcPr>
          <w:p w14:paraId="71E5D111" w14:textId="77777777" w:rsidR="00180656" w:rsidRPr="00F87A8C" w:rsidRDefault="00936153" w:rsidP="00BA7A47">
            <w:pPr>
              <w:pStyle w:val="a2"/>
            </w:pPr>
            <w:r>
              <w:pict w14:anchorId="6F99B944">
                <v:shape id="_x0000_i1282" type="#_x0000_t75" style="width:13.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2FCC&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982FCC&quot; wsp:rsidRDefault=&quot;00982FCC&quot; wsp:rsidP=&quot;00982FCC&quot;&gt;&lt;m:oMathPara&gt;&lt;m:oMath&gt;&lt;m:r&gt;&lt;w:rPr&gt;&lt;w:rFonts w:ascii=&quot;Cambria Math&quot; w:h-ansi=&quot;Cambria Math&quot;/&gt;&lt;wx:font wx:val=&quot;Cambria Math&quot;/&gt;&lt;w:i/&gt;&lt;/w:rPr&gt;&lt;m:t&gt;15&lt;/m:t&gt;&lt;/m:r&gt;&lt;/m:oMath&gt;&lt;/m:oMathPara&gt;&lt;/w:p&gt;&lt;w:sectPr wsp:rsidR=&quot;00000000&quot; wsp:rsidRPr=&quot;00982FCC&quot;&gt;&lt;w:pgSz w:w=&quot;12240&quot; w:h=&quot;15840&quot;/&gt;&lt;w:pgMar w:top=&quot;1134&quot; w:right=&quot;850&quot; w:bottom=&quot;1134&quot; w:left=&quot;1701&quot; w:header=&quot;720&quot; w:footer=&quot;720&quot; w:gutter=&quot;0&quot;/&gt;&lt;w:cols w:space=&quot;720&quot;/&gt;&lt;/w:sectPr&gt;&lt;/wx:sect&gt;&lt;/w:body&gt;&lt;/w:wordDocument&gt;">
                  <v:imagedata r:id="rId104" o:title="" chromakey="white"/>
                </v:shape>
              </w:pict>
            </w:r>
          </w:p>
        </w:tc>
      </w:tr>
      <w:tr w:rsidR="008B10AA" w:rsidRPr="00F87A8C" w14:paraId="68747D51" w14:textId="77777777" w:rsidTr="00F87A8C">
        <w:tc>
          <w:tcPr>
            <w:tcW w:w="1877" w:type="pct"/>
            <w:shd w:val="clear" w:color="auto" w:fill="auto"/>
          </w:tcPr>
          <w:p w14:paraId="46A06C0D" w14:textId="77777777" w:rsidR="00180656" w:rsidRPr="00F87A8C" w:rsidRDefault="00180656" w:rsidP="00BA7A47">
            <w:pPr>
              <w:pStyle w:val="a2"/>
            </w:pPr>
            <w:r w:rsidRPr="00F87A8C">
              <w:t>Время второй попытки</w:t>
            </w:r>
          </w:p>
        </w:tc>
        <w:tc>
          <w:tcPr>
            <w:tcW w:w="717" w:type="pct"/>
            <w:vMerge w:val="restart"/>
            <w:shd w:val="clear" w:color="auto" w:fill="auto"/>
            <w:vAlign w:val="center"/>
          </w:tcPr>
          <w:p w14:paraId="135E0964" w14:textId="77777777" w:rsidR="00180656" w:rsidRPr="00F87A8C" w:rsidRDefault="00936153" w:rsidP="00180656">
            <w:pPr>
              <w:pStyle w:val="a2"/>
              <w:jc w:val="center"/>
            </w:pPr>
            <w:r>
              <w:pict w14:anchorId="7765659A">
                <v:shape id="_x0000_i1283" type="#_x0000_t75" style="width:48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34B20&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434B20&quot; wsp:rsidRDefault=&quot;00434B20&quot; wsp:rsidP=&quot;00434B20&quot;&gt;&lt;m:oMathPara&gt;&lt;m:oMath&gt;&lt;m:r&gt;&lt;w:rPr&gt;&lt;w:rFonts w:ascii=&quot;Cambria Math&quot; w:h-ansi=&quot;Cambria Math&quot;/&gt;&lt;wx:font wx:val=&quot;Cambria Math&quot;/&gt;&lt;w:i/&gt;&lt;w:lang w:val=&quot;EN-US&quot;/&gt;&lt;/w:rPr&gt;&lt;m:t&gt;РћС‚ 1 РґРѕ 5&lt;/m:t&gt;&lt;/m:r&gt;&lt;/m:oMath&gt;&lt;/m:oMathPara&gt;&lt;/w:p&gt;&lt;w:sectPr wsp:rsidR=&quot;00000000&quot; wsp:rsidRPr=&quot;00434B2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5" o:title="" chromakey="white"/>
                </v:shape>
              </w:pict>
            </w:r>
          </w:p>
        </w:tc>
        <w:tc>
          <w:tcPr>
            <w:tcW w:w="837" w:type="pct"/>
            <w:vMerge/>
            <w:shd w:val="clear" w:color="auto" w:fill="auto"/>
          </w:tcPr>
          <w:p w14:paraId="199AEC90" w14:textId="77777777" w:rsidR="00180656" w:rsidRPr="00F87A8C" w:rsidRDefault="00180656" w:rsidP="003D0931">
            <w:pPr>
              <w:pStyle w:val="a2"/>
              <w:rPr>
                <w:lang w:val="en-US"/>
              </w:rPr>
            </w:pPr>
          </w:p>
        </w:tc>
        <w:tc>
          <w:tcPr>
            <w:tcW w:w="764" w:type="pct"/>
            <w:vMerge w:val="restart"/>
            <w:shd w:val="clear" w:color="auto" w:fill="auto"/>
            <w:vAlign w:val="center"/>
          </w:tcPr>
          <w:p w14:paraId="677222BB" w14:textId="77777777" w:rsidR="00180656" w:rsidRPr="00F87A8C" w:rsidRDefault="008B10AA" w:rsidP="00F87A8C">
            <w:pPr>
              <w:pStyle w:val="a2"/>
              <w:jc w:val="center"/>
            </w:pPr>
            <w:r w:rsidRPr="00F87A8C">
              <w:t xml:space="preserve">От </w:t>
            </w:r>
            <w:r w:rsidR="003A3B2E" w:rsidRPr="00F87A8C">
              <w:t xml:space="preserve">1 </w:t>
            </w:r>
            <w:r w:rsidRPr="00F87A8C">
              <w:t>до 10</w:t>
            </w:r>
          </w:p>
        </w:tc>
        <w:tc>
          <w:tcPr>
            <w:tcW w:w="804" w:type="pct"/>
            <w:vMerge w:val="restart"/>
            <w:shd w:val="clear" w:color="auto" w:fill="auto"/>
            <w:vAlign w:val="center"/>
          </w:tcPr>
          <w:p w14:paraId="20AB58A5" w14:textId="77777777" w:rsidR="00180656" w:rsidRPr="00F87A8C" w:rsidRDefault="008B10AA" w:rsidP="00F87A8C">
            <w:pPr>
              <w:pStyle w:val="a2"/>
              <w:jc w:val="center"/>
            </w:pPr>
            <w:r w:rsidRPr="00F87A8C">
              <w:t xml:space="preserve">От </w:t>
            </w:r>
            <w:r w:rsidR="003A3B2E" w:rsidRPr="00F87A8C">
              <w:t>1</w:t>
            </w:r>
            <w:r w:rsidRPr="00F87A8C">
              <w:t xml:space="preserve"> до 10</w:t>
            </w:r>
          </w:p>
        </w:tc>
      </w:tr>
      <w:tr w:rsidR="008B10AA" w:rsidRPr="00F87A8C" w14:paraId="3350BADC" w14:textId="77777777" w:rsidTr="00F87A8C">
        <w:tc>
          <w:tcPr>
            <w:tcW w:w="1877" w:type="pct"/>
            <w:shd w:val="clear" w:color="auto" w:fill="auto"/>
          </w:tcPr>
          <w:p w14:paraId="57F88249" w14:textId="77777777" w:rsidR="00180656" w:rsidRPr="00F87A8C" w:rsidRDefault="00180656" w:rsidP="00BA7A47">
            <w:pPr>
              <w:pStyle w:val="a2"/>
            </w:pPr>
            <w:r w:rsidRPr="00F87A8C">
              <w:t>Время третьей попытки</w:t>
            </w:r>
          </w:p>
        </w:tc>
        <w:tc>
          <w:tcPr>
            <w:tcW w:w="717" w:type="pct"/>
            <w:vMerge/>
            <w:shd w:val="clear" w:color="auto" w:fill="auto"/>
          </w:tcPr>
          <w:p w14:paraId="73AB2001" w14:textId="77777777" w:rsidR="00180656" w:rsidRPr="00F87A8C" w:rsidRDefault="00180656" w:rsidP="00BA7A47">
            <w:pPr>
              <w:pStyle w:val="a2"/>
              <w:rPr>
                <w:lang w:val="en-US"/>
              </w:rPr>
            </w:pPr>
          </w:p>
        </w:tc>
        <w:tc>
          <w:tcPr>
            <w:tcW w:w="837" w:type="pct"/>
            <w:vMerge/>
            <w:shd w:val="clear" w:color="auto" w:fill="auto"/>
          </w:tcPr>
          <w:p w14:paraId="06F7BF60" w14:textId="77777777" w:rsidR="00180656" w:rsidRPr="00F87A8C" w:rsidRDefault="00180656" w:rsidP="003D0931">
            <w:pPr>
              <w:pStyle w:val="a2"/>
              <w:rPr>
                <w:lang w:val="en-US"/>
              </w:rPr>
            </w:pPr>
          </w:p>
        </w:tc>
        <w:tc>
          <w:tcPr>
            <w:tcW w:w="764" w:type="pct"/>
            <w:vMerge/>
            <w:shd w:val="clear" w:color="auto" w:fill="auto"/>
          </w:tcPr>
          <w:p w14:paraId="697586D6" w14:textId="77777777" w:rsidR="00180656" w:rsidRPr="00F87A8C" w:rsidRDefault="00180656" w:rsidP="00BA7A47">
            <w:pPr>
              <w:pStyle w:val="a2"/>
              <w:rPr>
                <w:lang w:val="en-US"/>
              </w:rPr>
            </w:pPr>
          </w:p>
        </w:tc>
        <w:tc>
          <w:tcPr>
            <w:tcW w:w="804" w:type="pct"/>
            <w:vMerge/>
            <w:shd w:val="clear" w:color="auto" w:fill="auto"/>
          </w:tcPr>
          <w:p w14:paraId="5CC2AC16" w14:textId="77777777" w:rsidR="00180656" w:rsidRPr="00F87A8C" w:rsidRDefault="00180656" w:rsidP="00BA7A47">
            <w:pPr>
              <w:pStyle w:val="a2"/>
              <w:rPr>
                <w:lang w:val="en-US"/>
              </w:rPr>
            </w:pPr>
          </w:p>
        </w:tc>
      </w:tr>
      <w:tr w:rsidR="008B10AA" w:rsidRPr="00F87A8C" w14:paraId="737878E1" w14:textId="77777777" w:rsidTr="00F87A8C">
        <w:tc>
          <w:tcPr>
            <w:tcW w:w="1877" w:type="pct"/>
            <w:shd w:val="clear" w:color="auto" w:fill="auto"/>
          </w:tcPr>
          <w:p w14:paraId="3B1D4EDB" w14:textId="77777777" w:rsidR="00180656" w:rsidRPr="00F87A8C" w:rsidRDefault="00180656" w:rsidP="00BA7A47">
            <w:pPr>
              <w:pStyle w:val="a2"/>
            </w:pPr>
            <w:r w:rsidRPr="00F87A8C">
              <w:t>Время четвертой попытки</w:t>
            </w:r>
          </w:p>
        </w:tc>
        <w:tc>
          <w:tcPr>
            <w:tcW w:w="717" w:type="pct"/>
            <w:vMerge/>
            <w:shd w:val="clear" w:color="auto" w:fill="auto"/>
          </w:tcPr>
          <w:p w14:paraId="6E670597" w14:textId="77777777" w:rsidR="00180656" w:rsidRPr="00F87A8C" w:rsidRDefault="00180656" w:rsidP="00BA7A47">
            <w:pPr>
              <w:pStyle w:val="a2"/>
              <w:rPr>
                <w:lang w:val="en-US"/>
              </w:rPr>
            </w:pPr>
          </w:p>
        </w:tc>
        <w:tc>
          <w:tcPr>
            <w:tcW w:w="837" w:type="pct"/>
            <w:vMerge/>
            <w:shd w:val="clear" w:color="auto" w:fill="auto"/>
          </w:tcPr>
          <w:p w14:paraId="014E707D" w14:textId="77777777" w:rsidR="00180656" w:rsidRPr="00F87A8C" w:rsidRDefault="00180656" w:rsidP="003D0931">
            <w:pPr>
              <w:pStyle w:val="a2"/>
              <w:rPr>
                <w:lang w:val="en-US"/>
              </w:rPr>
            </w:pPr>
          </w:p>
        </w:tc>
        <w:tc>
          <w:tcPr>
            <w:tcW w:w="764" w:type="pct"/>
            <w:vMerge/>
            <w:shd w:val="clear" w:color="auto" w:fill="auto"/>
          </w:tcPr>
          <w:p w14:paraId="393E1DFD" w14:textId="77777777" w:rsidR="00180656" w:rsidRPr="00F87A8C" w:rsidRDefault="00180656" w:rsidP="00BA7A47">
            <w:pPr>
              <w:pStyle w:val="a2"/>
            </w:pPr>
          </w:p>
        </w:tc>
        <w:tc>
          <w:tcPr>
            <w:tcW w:w="804" w:type="pct"/>
            <w:vMerge/>
            <w:shd w:val="clear" w:color="auto" w:fill="auto"/>
          </w:tcPr>
          <w:p w14:paraId="1F113DB1" w14:textId="77777777" w:rsidR="00180656" w:rsidRPr="00F87A8C" w:rsidRDefault="00180656" w:rsidP="00BA7A47">
            <w:pPr>
              <w:pStyle w:val="a2"/>
            </w:pPr>
          </w:p>
        </w:tc>
      </w:tr>
      <w:tr w:rsidR="008B10AA" w:rsidRPr="00F87A8C" w14:paraId="070FF2D2" w14:textId="77777777" w:rsidTr="00F87A8C">
        <w:tc>
          <w:tcPr>
            <w:tcW w:w="1877" w:type="pct"/>
            <w:shd w:val="clear" w:color="auto" w:fill="auto"/>
          </w:tcPr>
          <w:p w14:paraId="6FC237D0" w14:textId="77777777" w:rsidR="008B10AA" w:rsidRPr="00F87A8C" w:rsidRDefault="008B10AA" w:rsidP="00BA7A47">
            <w:pPr>
              <w:pStyle w:val="a2"/>
            </w:pPr>
            <w:r w:rsidRPr="00F87A8C">
              <w:t>Общее время, предположительно</w:t>
            </w:r>
          </w:p>
        </w:tc>
        <w:tc>
          <w:tcPr>
            <w:tcW w:w="717" w:type="pct"/>
            <w:shd w:val="clear" w:color="auto" w:fill="auto"/>
          </w:tcPr>
          <w:p w14:paraId="08E40BF2" w14:textId="77777777" w:rsidR="008B10AA" w:rsidRPr="00F87A8C" w:rsidRDefault="008B10AA" w:rsidP="00BA7A47">
            <w:pPr>
              <w:pStyle w:val="a2"/>
            </w:pPr>
            <w:r w:rsidRPr="00F87A8C">
              <w:t>От 14 до 25</w:t>
            </w:r>
          </w:p>
        </w:tc>
        <w:tc>
          <w:tcPr>
            <w:tcW w:w="837" w:type="pct"/>
            <w:shd w:val="clear" w:color="auto" w:fill="auto"/>
          </w:tcPr>
          <w:p w14:paraId="2FAAED40" w14:textId="77777777" w:rsidR="008B10AA" w:rsidRPr="00F87A8C" w:rsidRDefault="008B10AA" w:rsidP="003D0931">
            <w:pPr>
              <w:pStyle w:val="a2"/>
            </w:pPr>
            <w:r w:rsidRPr="00F87A8C">
              <w:t>От 16 до 64</w:t>
            </w:r>
          </w:p>
        </w:tc>
        <w:tc>
          <w:tcPr>
            <w:tcW w:w="764" w:type="pct"/>
            <w:shd w:val="clear" w:color="auto" w:fill="auto"/>
          </w:tcPr>
          <w:p w14:paraId="4B5C7BC7" w14:textId="77777777" w:rsidR="008B10AA" w:rsidRPr="00F87A8C" w:rsidRDefault="008B10AA" w:rsidP="00BA7A47">
            <w:pPr>
              <w:pStyle w:val="a2"/>
            </w:pPr>
            <w:r w:rsidRPr="00F87A8C">
              <w:t>От 15 до 45</w:t>
            </w:r>
          </w:p>
        </w:tc>
        <w:tc>
          <w:tcPr>
            <w:tcW w:w="804" w:type="pct"/>
            <w:shd w:val="clear" w:color="auto" w:fill="auto"/>
          </w:tcPr>
          <w:p w14:paraId="36055EBB" w14:textId="77777777" w:rsidR="008B10AA" w:rsidRPr="00F87A8C" w:rsidRDefault="008B10AA" w:rsidP="00BA7A47">
            <w:pPr>
              <w:pStyle w:val="a2"/>
            </w:pPr>
            <w:r w:rsidRPr="00F87A8C">
              <w:t>От 15 до 45</w:t>
            </w:r>
          </w:p>
        </w:tc>
      </w:tr>
      <w:tr w:rsidR="003E7648" w:rsidRPr="00F87A8C" w14:paraId="7586D6FD" w14:textId="77777777" w:rsidTr="00F87A8C">
        <w:tc>
          <w:tcPr>
            <w:tcW w:w="1877" w:type="pct"/>
            <w:shd w:val="clear" w:color="auto" w:fill="auto"/>
          </w:tcPr>
          <w:p w14:paraId="09E30F53" w14:textId="77777777" w:rsidR="003E7648" w:rsidRPr="00F87A8C" w:rsidRDefault="003E7648" w:rsidP="003E7648">
            <w:pPr>
              <w:pStyle w:val="a2"/>
            </w:pPr>
            <w:r w:rsidRPr="00F87A8C">
              <w:t>Затрачиваемое время в лучшем случае</w:t>
            </w:r>
          </w:p>
        </w:tc>
        <w:tc>
          <w:tcPr>
            <w:tcW w:w="1554" w:type="pct"/>
            <w:gridSpan w:val="2"/>
            <w:shd w:val="clear" w:color="auto" w:fill="auto"/>
          </w:tcPr>
          <w:p w14:paraId="66CF9CFF" w14:textId="77777777" w:rsidR="003E7648" w:rsidRPr="00F87A8C" w:rsidRDefault="003E7648" w:rsidP="003D0931">
            <w:pPr>
              <w:pStyle w:val="a2"/>
            </w:pPr>
            <w:r w:rsidRPr="00F87A8C">
              <w:t>30</w:t>
            </w:r>
          </w:p>
        </w:tc>
        <w:tc>
          <w:tcPr>
            <w:tcW w:w="1568" w:type="pct"/>
            <w:gridSpan w:val="2"/>
            <w:shd w:val="clear" w:color="auto" w:fill="auto"/>
          </w:tcPr>
          <w:p w14:paraId="45C6C52B" w14:textId="77777777" w:rsidR="003E7648" w:rsidRPr="00F87A8C" w:rsidRDefault="009141A3" w:rsidP="00BA7A47">
            <w:pPr>
              <w:pStyle w:val="a2"/>
            </w:pPr>
            <w:r w:rsidRPr="00F87A8C">
              <w:t>15</w:t>
            </w:r>
          </w:p>
        </w:tc>
      </w:tr>
      <w:tr w:rsidR="009141A3" w:rsidRPr="00F87A8C" w14:paraId="3A4AC4FD" w14:textId="77777777" w:rsidTr="00F87A8C">
        <w:tc>
          <w:tcPr>
            <w:tcW w:w="1877" w:type="pct"/>
            <w:shd w:val="clear" w:color="auto" w:fill="auto"/>
          </w:tcPr>
          <w:p w14:paraId="50F295FB" w14:textId="77777777" w:rsidR="009141A3" w:rsidRPr="00F87A8C" w:rsidRDefault="009141A3" w:rsidP="003E7648">
            <w:pPr>
              <w:pStyle w:val="a2"/>
            </w:pPr>
            <w:r w:rsidRPr="00F87A8C">
              <w:t>Суммарное затрачиваемое время</w:t>
            </w:r>
          </w:p>
        </w:tc>
        <w:tc>
          <w:tcPr>
            <w:tcW w:w="1554" w:type="pct"/>
            <w:gridSpan w:val="2"/>
            <w:shd w:val="clear" w:color="auto" w:fill="auto"/>
          </w:tcPr>
          <w:p w14:paraId="05709195" w14:textId="77777777" w:rsidR="009141A3" w:rsidRPr="00F87A8C" w:rsidRDefault="009141A3" w:rsidP="003D0931">
            <w:pPr>
              <w:pStyle w:val="a2"/>
            </w:pPr>
            <w:r w:rsidRPr="00F87A8C">
              <w:t>30</w:t>
            </w:r>
          </w:p>
        </w:tc>
        <w:tc>
          <w:tcPr>
            <w:tcW w:w="1568" w:type="pct"/>
            <w:gridSpan w:val="2"/>
            <w:shd w:val="clear" w:color="auto" w:fill="auto"/>
          </w:tcPr>
          <w:p w14:paraId="4A8DBAF9" w14:textId="77777777" w:rsidR="009141A3" w:rsidRPr="00F87A8C" w:rsidRDefault="009141A3" w:rsidP="00BA7A47">
            <w:pPr>
              <w:pStyle w:val="a2"/>
            </w:pPr>
            <w:r w:rsidRPr="00F87A8C">
              <w:t>30</w:t>
            </w:r>
          </w:p>
        </w:tc>
      </w:tr>
      <w:tr w:rsidR="003E7648" w:rsidRPr="00F87A8C" w14:paraId="197C338D" w14:textId="77777777" w:rsidTr="00F87A8C">
        <w:tc>
          <w:tcPr>
            <w:tcW w:w="1877" w:type="pct"/>
            <w:shd w:val="clear" w:color="auto" w:fill="auto"/>
          </w:tcPr>
          <w:p w14:paraId="6173F247" w14:textId="77777777" w:rsidR="003E7648" w:rsidRPr="00F87A8C" w:rsidRDefault="009141A3" w:rsidP="009141A3">
            <w:pPr>
              <w:pStyle w:val="a2"/>
            </w:pPr>
            <w:r w:rsidRPr="00F87A8C">
              <w:t>Суммарное з</w:t>
            </w:r>
            <w:r w:rsidR="003E7648" w:rsidRPr="00F87A8C">
              <w:t>атрачиваемое время в худшем случае</w:t>
            </w:r>
          </w:p>
        </w:tc>
        <w:tc>
          <w:tcPr>
            <w:tcW w:w="1554" w:type="pct"/>
            <w:gridSpan w:val="2"/>
            <w:shd w:val="clear" w:color="auto" w:fill="auto"/>
          </w:tcPr>
          <w:p w14:paraId="38227BDD" w14:textId="77777777" w:rsidR="003E7648" w:rsidRPr="00F87A8C" w:rsidRDefault="003E7648" w:rsidP="003D0931">
            <w:pPr>
              <w:pStyle w:val="a2"/>
            </w:pPr>
            <w:r w:rsidRPr="00F87A8C">
              <w:t>89</w:t>
            </w:r>
          </w:p>
        </w:tc>
        <w:tc>
          <w:tcPr>
            <w:tcW w:w="1568" w:type="pct"/>
            <w:gridSpan w:val="2"/>
            <w:shd w:val="clear" w:color="auto" w:fill="auto"/>
          </w:tcPr>
          <w:p w14:paraId="1DF6A09C" w14:textId="77777777" w:rsidR="003E7648" w:rsidRPr="00F87A8C" w:rsidRDefault="003E7648" w:rsidP="00BA7A47">
            <w:pPr>
              <w:pStyle w:val="a2"/>
            </w:pPr>
            <w:r w:rsidRPr="00F87A8C">
              <w:t>90</w:t>
            </w:r>
          </w:p>
        </w:tc>
      </w:tr>
    </w:tbl>
    <w:p w14:paraId="4CD26883" w14:textId="77777777" w:rsidR="003A3B2E" w:rsidRDefault="003A3B2E" w:rsidP="003A3B2E"/>
    <w:p w14:paraId="3F003D96" w14:textId="77777777" w:rsidR="003A3B2E" w:rsidRDefault="003A3B2E" w:rsidP="003A3B2E">
      <w:r w:rsidRPr="006723E9">
        <w:t>Из примера выше видно, что суммарное время</w:t>
      </w:r>
      <w:r w:rsidR="004225CD" w:rsidRPr="006723E9">
        <w:t>,</w:t>
      </w:r>
      <w:r w:rsidRPr="006723E9">
        <w:t xml:space="preserve"> затрачиваемое при</w:t>
      </w:r>
      <w:r>
        <w:t xml:space="preserve">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на рецензирование может быть уменьшено до двух раз. Также б</w:t>
      </w:r>
      <w:r>
        <w:t>лагодаря этому, вероятность ошибки вследствие человеческого фактора уменьшается.</w:t>
      </w:r>
    </w:p>
    <w:p w14:paraId="07476EB9" w14:textId="77777777"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14:paraId="5A6F70C5" w14:textId="77777777"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14:paraId="00460CF0" w14:textId="77777777" w:rsidR="003C3795" w:rsidRPr="003C3795" w:rsidRDefault="003C3795" w:rsidP="003C3795">
      <w:r w:rsidRPr="003C3795">
        <w:t>&lt;</w:t>
      </w:r>
      <w:r>
        <w:t>…</w:t>
      </w:r>
      <w:r w:rsidRPr="003C3795">
        <w:t>&gt;</w:t>
      </w:r>
    </w:p>
    <w:p w14:paraId="1A6AFEB9" w14:textId="77777777"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14:paraId="15BAC724" w14:textId="77777777" w:rsidR="003A3B2E" w:rsidRPr="003C3795" w:rsidRDefault="00AA1227" w:rsidP="003A3B2E">
      <w:pPr>
        <w:rPr>
          <w:b/>
        </w:rPr>
      </w:pPr>
      <w:r>
        <w:rPr>
          <w:b/>
        </w:rPr>
        <w:t>Экономия времени на передвижении сотрудников</w:t>
      </w:r>
    </w:p>
    <w:p w14:paraId="3976804F" w14:textId="77777777"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14:paraId="122526A2" w14:textId="77777777" w:rsidR="00120C35" w:rsidRDefault="00120C35" w:rsidP="00374AE2">
      <w:r>
        <w:t>Приведем расчет предполагаемой экономии времени</w:t>
      </w:r>
      <w:r w:rsidR="00CE1C68">
        <w:t xml:space="preserve"> относительно стажеров.</w:t>
      </w:r>
    </w:p>
    <w:p w14:paraId="3647C8ED" w14:textId="77777777"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A8453C" w:rsidRPr="006656C3">
        <w:t xml:space="preserve">Таблица </w:t>
      </w:r>
      <w:r w:rsidR="00A8453C">
        <w:rPr>
          <w:noProof/>
        </w:rPr>
        <w:t>13</w:t>
      </w:r>
      <w:r w:rsidR="00553AA8">
        <w:fldChar w:fldCharType="end"/>
      </w:r>
      <w:r w:rsidR="00553AA8">
        <w:t>)</w:t>
      </w:r>
      <w:r w:rsidR="0099471F">
        <w:t>:</w:t>
      </w:r>
    </w:p>
    <w:p w14:paraId="7AF40F26" w14:textId="77777777" w:rsidR="00553AA8" w:rsidRDefault="00553AA8" w:rsidP="00553AA8">
      <w:pPr>
        <w:pStyle w:val="TableCaption"/>
      </w:pPr>
      <w:bookmarkStart w:id="174" w:name="_Ref420101547"/>
      <w:r w:rsidRPr="006656C3">
        <w:lastRenderedPageBreak/>
        <w:t xml:space="preserve">Таблица </w:t>
      </w:r>
      <w:fldSimple w:instr=" SEQ Таблица \* ARABIC ">
        <w:r w:rsidR="00A8453C">
          <w:rPr>
            <w:noProof/>
          </w:rPr>
          <w:t>13</w:t>
        </w:r>
      </w:fldSimple>
      <w:bookmarkEnd w:id="174"/>
      <w:r w:rsidRPr="006656C3">
        <w:t xml:space="preserve"> — Расстояния между кабинетами А,</w:t>
      </w:r>
      <w:r w:rsidR="00203464" w:rsidRPr="006656C3">
        <w:t xml:space="preserve"> </w:t>
      </w:r>
      <w:r w:rsidRPr="006656C3">
        <w:t>Б,</w:t>
      </w:r>
      <w:r w:rsidR="00203464" w:rsidRPr="006656C3">
        <w:t xml:space="preserve"> </w:t>
      </w:r>
      <w:r w:rsidRPr="006656C3">
        <w:t>В,</w:t>
      </w:r>
      <w:r w:rsidR="00203464" w:rsidRPr="006656C3">
        <w:t xml:space="preserve"> </w:t>
      </w:r>
      <w:r w:rsidRPr="006656C3">
        <w:t>Г</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0"/>
        <w:gridCol w:w="1971"/>
        <w:gridCol w:w="1971"/>
        <w:gridCol w:w="1971"/>
        <w:gridCol w:w="1971"/>
      </w:tblGrid>
      <w:tr w:rsidR="00553AA8" w:rsidRPr="00F87A8C" w14:paraId="75101740" w14:textId="77777777" w:rsidTr="00F87A8C">
        <w:tc>
          <w:tcPr>
            <w:tcW w:w="1000" w:type="pct"/>
            <w:shd w:val="clear" w:color="auto" w:fill="auto"/>
          </w:tcPr>
          <w:p w14:paraId="7FF629F3" w14:textId="77777777" w:rsidR="00553AA8" w:rsidRPr="00F87A8C" w:rsidRDefault="00553AA8" w:rsidP="00F87A8C">
            <w:pPr>
              <w:ind w:firstLine="0"/>
            </w:pPr>
            <w:r w:rsidRPr="00F87A8C">
              <w:t>Б</w:t>
            </w:r>
            <w:r w:rsidR="006C43F5" w:rsidRPr="00F87A8C">
              <w:t xml:space="preserve"> – </w:t>
            </w:r>
            <w:r w:rsidRPr="00F87A8C">
              <w:t>А, м</w:t>
            </w:r>
          </w:p>
        </w:tc>
        <w:tc>
          <w:tcPr>
            <w:tcW w:w="1000" w:type="pct"/>
            <w:shd w:val="clear" w:color="auto" w:fill="auto"/>
          </w:tcPr>
          <w:p w14:paraId="21B446F1" w14:textId="77777777" w:rsidR="00553AA8" w:rsidRPr="00F87A8C" w:rsidRDefault="00553AA8" w:rsidP="00F87A8C">
            <w:pPr>
              <w:ind w:firstLine="0"/>
            </w:pPr>
            <w:r w:rsidRPr="00F87A8C">
              <w:t>Б</w:t>
            </w:r>
            <w:r w:rsidR="006C43F5" w:rsidRPr="00F87A8C">
              <w:t xml:space="preserve"> – </w:t>
            </w:r>
            <w:r w:rsidRPr="00F87A8C">
              <w:t>В, м</w:t>
            </w:r>
          </w:p>
        </w:tc>
        <w:tc>
          <w:tcPr>
            <w:tcW w:w="1000" w:type="pct"/>
            <w:shd w:val="clear" w:color="auto" w:fill="auto"/>
          </w:tcPr>
          <w:p w14:paraId="1C12422D" w14:textId="77777777" w:rsidR="00553AA8" w:rsidRPr="00F87A8C" w:rsidRDefault="00553AA8" w:rsidP="00F87A8C">
            <w:pPr>
              <w:ind w:firstLine="0"/>
            </w:pPr>
            <w:r w:rsidRPr="00F87A8C">
              <w:t>Г</w:t>
            </w:r>
            <w:r w:rsidR="006C43F5" w:rsidRPr="00F87A8C">
              <w:t xml:space="preserve"> – </w:t>
            </w:r>
            <w:r w:rsidRPr="00F87A8C">
              <w:t>А, м</w:t>
            </w:r>
          </w:p>
        </w:tc>
        <w:tc>
          <w:tcPr>
            <w:tcW w:w="1000" w:type="pct"/>
            <w:shd w:val="clear" w:color="auto" w:fill="auto"/>
          </w:tcPr>
          <w:p w14:paraId="03817BCA" w14:textId="77777777" w:rsidR="00553AA8" w:rsidRPr="00F87A8C" w:rsidRDefault="00553AA8" w:rsidP="00F87A8C">
            <w:pPr>
              <w:ind w:firstLine="0"/>
            </w:pPr>
            <w:r w:rsidRPr="00F87A8C">
              <w:t>Г</w:t>
            </w:r>
            <w:r w:rsidR="006C43F5" w:rsidRPr="00F87A8C">
              <w:t xml:space="preserve"> – </w:t>
            </w:r>
            <w:r w:rsidRPr="00F87A8C">
              <w:t>В, м</w:t>
            </w:r>
          </w:p>
        </w:tc>
        <w:tc>
          <w:tcPr>
            <w:tcW w:w="1000" w:type="pct"/>
            <w:shd w:val="clear" w:color="auto" w:fill="auto"/>
          </w:tcPr>
          <w:p w14:paraId="197693C8" w14:textId="77777777" w:rsidR="00553AA8" w:rsidRPr="00F87A8C" w:rsidRDefault="00553AA8" w:rsidP="00F87A8C">
            <w:pPr>
              <w:ind w:firstLine="0"/>
            </w:pPr>
            <w:r w:rsidRPr="00F87A8C">
              <w:t>А</w:t>
            </w:r>
            <w:r w:rsidR="006C43F5" w:rsidRPr="00F87A8C">
              <w:t xml:space="preserve"> – </w:t>
            </w:r>
            <w:r w:rsidRPr="00F87A8C">
              <w:t>В, м</w:t>
            </w:r>
          </w:p>
        </w:tc>
      </w:tr>
      <w:tr w:rsidR="00553AA8" w:rsidRPr="00F87A8C" w14:paraId="2AB0A66E" w14:textId="77777777" w:rsidTr="00F87A8C">
        <w:tc>
          <w:tcPr>
            <w:tcW w:w="1000" w:type="pct"/>
            <w:shd w:val="clear" w:color="auto" w:fill="auto"/>
          </w:tcPr>
          <w:p w14:paraId="0558E9EA" w14:textId="77777777" w:rsidR="00553AA8" w:rsidRPr="00F87A8C" w:rsidRDefault="00553AA8" w:rsidP="00F87A8C">
            <w:pPr>
              <w:ind w:firstLine="0"/>
            </w:pPr>
            <w:r w:rsidRPr="00F87A8C">
              <w:t>11.5</w:t>
            </w:r>
          </w:p>
        </w:tc>
        <w:tc>
          <w:tcPr>
            <w:tcW w:w="1000" w:type="pct"/>
            <w:shd w:val="clear" w:color="auto" w:fill="auto"/>
          </w:tcPr>
          <w:p w14:paraId="3F126CA2" w14:textId="77777777" w:rsidR="00553AA8" w:rsidRPr="00F87A8C" w:rsidRDefault="00553AA8" w:rsidP="00F87A8C">
            <w:pPr>
              <w:ind w:firstLine="0"/>
            </w:pPr>
            <w:r w:rsidRPr="00F87A8C">
              <w:t>6.8</w:t>
            </w:r>
          </w:p>
        </w:tc>
        <w:tc>
          <w:tcPr>
            <w:tcW w:w="1000" w:type="pct"/>
            <w:shd w:val="clear" w:color="auto" w:fill="auto"/>
          </w:tcPr>
          <w:p w14:paraId="40DE464A" w14:textId="77777777" w:rsidR="00553AA8" w:rsidRPr="00F87A8C" w:rsidRDefault="00553AA8" w:rsidP="00F87A8C">
            <w:pPr>
              <w:ind w:firstLine="0"/>
            </w:pPr>
            <w:r w:rsidRPr="00F87A8C">
              <w:t>28.3</w:t>
            </w:r>
          </w:p>
        </w:tc>
        <w:tc>
          <w:tcPr>
            <w:tcW w:w="1000" w:type="pct"/>
            <w:shd w:val="clear" w:color="auto" w:fill="auto"/>
          </w:tcPr>
          <w:p w14:paraId="2A3B4AA5" w14:textId="77777777" w:rsidR="00553AA8" w:rsidRPr="00F87A8C" w:rsidRDefault="00553AA8" w:rsidP="00F87A8C">
            <w:pPr>
              <w:ind w:firstLine="0"/>
            </w:pPr>
            <w:r w:rsidRPr="00F87A8C">
              <w:t>10</w:t>
            </w:r>
          </w:p>
        </w:tc>
        <w:tc>
          <w:tcPr>
            <w:tcW w:w="1000" w:type="pct"/>
            <w:shd w:val="clear" w:color="auto" w:fill="auto"/>
          </w:tcPr>
          <w:p w14:paraId="3FAB538A" w14:textId="77777777" w:rsidR="00553AA8" w:rsidRPr="00F87A8C" w:rsidRDefault="00553AA8" w:rsidP="00F87A8C">
            <w:pPr>
              <w:ind w:firstLine="0"/>
            </w:pPr>
            <w:r w:rsidRPr="00F87A8C">
              <w:t>18.3</w:t>
            </w:r>
          </w:p>
        </w:tc>
      </w:tr>
    </w:tbl>
    <w:p w14:paraId="55EDA6DF" w14:textId="77777777" w:rsidR="0099471F" w:rsidRPr="00CE1C68" w:rsidRDefault="0099471F" w:rsidP="00CF5A28"/>
    <w:p w14:paraId="19279BD8" w14:textId="5EF93275" w:rsidR="00120C35" w:rsidRDefault="00553AA8" w:rsidP="00374AE2">
      <w:r>
        <w:t xml:space="preserve">Следует также отметить </w:t>
      </w:r>
      <w:r w:rsidR="00CE1C68">
        <w:t>важные особенности: к</w:t>
      </w:r>
      <w:r w:rsidR="00120C35">
        <w:t xml:space="preserve">аждый стажер при </w:t>
      </w:r>
      <w:r w:rsidR="00120C35" w:rsidRPr="006723E9">
        <w:t>разработке задачи обязан писать автотесты и</w:t>
      </w:r>
      <w:r w:rsidR="004225CD" w:rsidRPr="006723E9">
        <w:t xml:space="preserve">, </w:t>
      </w:r>
      <w:r w:rsidR="00120C35" w:rsidRPr="006723E9">
        <w:t>следовательно, обращается за</w:t>
      </w:r>
      <w:r w:rsidR="00120C35">
        <w:t xml:space="preserve"> помощью к дежурному автотестировщику. </w:t>
      </w:r>
      <w:r w:rsidR="00CE1C68">
        <w:t xml:space="preserve">Дежурный автотестировщик 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A8453C">
        <w:t>10</w:t>
      </w:r>
      <w:r w:rsidR="00CE1C68">
        <w:fldChar w:fldCharType="end"/>
      </w:r>
      <w:r w:rsidR="00CF5A28">
        <w:t>.</w:t>
      </w:r>
    </w:p>
    <w:p w14:paraId="1F92775A" w14:textId="77777777"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14:paraId="50F96EEB" w14:textId="77777777" w:rsidR="003D0709" w:rsidRDefault="0046168B" w:rsidP="003D0709">
      <w:pPr>
        <w:keepNext/>
        <w:jc w:val="center"/>
      </w:pPr>
      <w:r>
        <w:rPr>
          <w:noProof/>
          <w:lang w:eastAsia="ru-RU"/>
        </w:rPr>
        <w:pict w14:anchorId="07F7C78D">
          <v:shape id="Picture 12" o:spid="_x0000_i1284" type="#_x0000_t75" style="width:218.25pt;height:251.25pt;visibility:visible">
            <v:imagedata r:id="rId106" o:title=""/>
          </v:shape>
        </w:pict>
      </w:r>
    </w:p>
    <w:p w14:paraId="0C210232" w14:textId="77777777" w:rsidR="003D0709" w:rsidRDefault="003D0709" w:rsidP="003D0709">
      <w:pPr>
        <w:pStyle w:val="Caption"/>
      </w:pPr>
      <w:bookmarkStart w:id="175" w:name="_Ref420100169"/>
      <w:r w:rsidRPr="006656C3">
        <w:t xml:space="preserve">Рисунок </w:t>
      </w:r>
      <w:fldSimple w:instr=" SEQ Рисунок \* ARABIC ">
        <w:r w:rsidR="00A8453C">
          <w:rPr>
            <w:noProof/>
          </w:rPr>
          <w:t>10</w:t>
        </w:r>
      </w:fldSimple>
      <w:bookmarkEnd w:id="175"/>
      <w:r w:rsidRPr="006656C3">
        <w:t xml:space="preserve"> — </w:t>
      </w:r>
      <w:r w:rsidR="00CE1C68" w:rsidRPr="006656C3">
        <w:t>Схема взаимодействия между рабочими группами программистов</w:t>
      </w:r>
    </w:p>
    <w:p w14:paraId="695DDCF4" w14:textId="77777777" w:rsidR="00CE1C68" w:rsidRPr="009F005A" w:rsidRDefault="00CE1C68" w:rsidP="00374AE2"/>
    <w:p w14:paraId="50F25D99" w14:textId="77777777"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w:t>
      </w:r>
      <w:r w:rsidR="00203464">
        <w:lastRenderedPageBreak/>
        <w:t>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14:paraId="7CFD9211" w14:textId="77777777" w:rsidR="00203464" w:rsidRDefault="00203464" w:rsidP="00203464">
      <w:pPr>
        <w:pStyle w:val="TableCaption"/>
      </w:pPr>
      <w:r w:rsidRPr="006656C3">
        <w:t xml:space="preserve">Таблица </w:t>
      </w:r>
      <w:fldSimple w:instr=" SEQ Таблица \* ARABIC ">
        <w:r w:rsidR="00A8453C">
          <w:rPr>
            <w:noProof/>
          </w:rPr>
          <w:t>14</w:t>
        </w:r>
      </w:fldSimple>
      <w:r w:rsidRPr="006656C3">
        <w:t xml:space="preserve"> — Общий результат экономии времени</w:t>
      </w:r>
    </w:p>
    <w:tbl>
      <w:tblPr>
        <w:tblW w:w="506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0"/>
        <w:gridCol w:w="1308"/>
        <w:gridCol w:w="1166"/>
        <w:gridCol w:w="1298"/>
        <w:gridCol w:w="1164"/>
      </w:tblGrid>
      <w:tr w:rsidR="00203464" w:rsidRPr="00F87A8C" w14:paraId="1544DE7E" w14:textId="77777777" w:rsidTr="00F87A8C">
        <w:tc>
          <w:tcPr>
            <w:tcW w:w="2528" w:type="pct"/>
            <w:shd w:val="clear" w:color="auto" w:fill="auto"/>
            <w:vAlign w:val="center"/>
          </w:tcPr>
          <w:p w14:paraId="26D98E10" w14:textId="77777777" w:rsidR="00203464" w:rsidRPr="00F87A8C" w:rsidRDefault="00203464" w:rsidP="00F15D66">
            <w:pPr>
              <w:pStyle w:val="a1"/>
            </w:pPr>
            <w:r w:rsidRPr="00F87A8C">
              <w:t>---</w:t>
            </w:r>
          </w:p>
        </w:tc>
        <w:tc>
          <w:tcPr>
            <w:tcW w:w="655" w:type="pct"/>
            <w:shd w:val="clear" w:color="auto" w:fill="auto"/>
            <w:vAlign w:val="center"/>
          </w:tcPr>
          <w:p w14:paraId="032BC745" w14:textId="77777777" w:rsidR="00203464" w:rsidRPr="00F87A8C" w:rsidRDefault="00203464" w:rsidP="00F15D66">
            <w:pPr>
              <w:pStyle w:val="a1"/>
            </w:pPr>
            <w:r w:rsidRPr="00F87A8C">
              <w:t>Группа А</w:t>
            </w:r>
          </w:p>
        </w:tc>
        <w:tc>
          <w:tcPr>
            <w:tcW w:w="584" w:type="pct"/>
            <w:shd w:val="clear" w:color="auto" w:fill="auto"/>
          </w:tcPr>
          <w:p w14:paraId="4188522C" w14:textId="77777777" w:rsidR="00203464" w:rsidRPr="00F87A8C" w:rsidRDefault="00203464" w:rsidP="00F15D66">
            <w:pPr>
              <w:pStyle w:val="a1"/>
            </w:pPr>
            <w:r w:rsidRPr="00F87A8C">
              <w:t>Группа Б</w:t>
            </w:r>
          </w:p>
        </w:tc>
        <w:tc>
          <w:tcPr>
            <w:tcW w:w="650" w:type="pct"/>
            <w:shd w:val="clear" w:color="auto" w:fill="auto"/>
          </w:tcPr>
          <w:p w14:paraId="25C52CFE" w14:textId="77777777" w:rsidR="00203464" w:rsidRPr="00F87A8C" w:rsidRDefault="00203464" w:rsidP="00F15D66">
            <w:pPr>
              <w:pStyle w:val="a1"/>
            </w:pPr>
            <w:r w:rsidRPr="00F87A8C">
              <w:t>Группа В</w:t>
            </w:r>
          </w:p>
        </w:tc>
        <w:tc>
          <w:tcPr>
            <w:tcW w:w="584" w:type="pct"/>
            <w:shd w:val="clear" w:color="auto" w:fill="auto"/>
          </w:tcPr>
          <w:p w14:paraId="185BCFF0" w14:textId="77777777" w:rsidR="00203464" w:rsidRPr="00F87A8C" w:rsidRDefault="00203464" w:rsidP="00F15D66">
            <w:pPr>
              <w:pStyle w:val="a1"/>
            </w:pPr>
            <w:r w:rsidRPr="00F87A8C">
              <w:t>Группа Г</w:t>
            </w:r>
          </w:p>
        </w:tc>
      </w:tr>
      <w:tr w:rsidR="00203464" w:rsidRPr="00F87A8C" w14:paraId="1EDD0FA0" w14:textId="77777777" w:rsidTr="00F87A8C">
        <w:tc>
          <w:tcPr>
            <w:tcW w:w="2528" w:type="pct"/>
            <w:shd w:val="clear" w:color="auto" w:fill="auto"/>
          </w:tcPr>
          <w:p w14:paraId="0E183303" w14:textId="77777777" w:rsidR="00203464" w:rsidRPr="00F87A8C" w:rsidRDefault="00203464" w:rsidP="00F15D66">
            <w:pPr>
              <w:pStyle w:val="a2"/>
            </w:pPr>
            <w:r w:rsidRPr="00F87A8C">
              <w:t>Количество стажеров</w:t>
            </w:r>
          </w:p>
        </w:tc>
        <w:tc>
          <w:tcPr>
            <w:tcW w:w="655" w:type="pct"/>
            <w:shd w:val="clear" w:color="auto" w:fill="auto"/>
          </w:tcPr>
          <w:p w14:paraId="5169A626" w14:textId="77777777" w:rsidR="00203464" w:rsidRPr="00F87A8C" w:rsidRDefault="00203464" w:rsidP="00F15D66">
            <w:pPr>
              <w:pStyle w:val="a2"/>
            </w:pPr>
            <w:r w:rsidRPr="00F87A8C">
              <w:t>3</w:t>
            </w:r>
          </w:p>
        </w:tc>
        <w:tc>
          <w:tcPr>
            <w:tcW w:w="584" w:type="pct"/>
            <w:shd w:val="clear" w:color="auto" w:fill="auto"/>
          </w:tcPr>
          <w:p w14:paraId="5D17D226" w14:textId="77777777" w:rsidR="00203464" w:rsidRPr="00F87A8C" w:rsidRDefault="00203464" w:rsidP="00F15D66">
            <w:pPr>
              <w:pStyle w:val="a2"/>
            </w:pPr>
            <w:r w:rsidRPr="00F87A8C">
              <w:t>3</w:t>
            </w:r>
          </w:p>
        </w:tc>
        <w:tc>
          <w:tcPr>
            <w:tcW w:w="650" w:type="pct"/>
            <w:shd w:val="clear" w:color="auto" w:fill="auto"/>
          </w:tcPr>
          <w:p w14:paraId="75E5ED8B" w14:textId="77777777" w:rsidR="00203464" w:rsidRPr="00F87A8C" w:rsidRDefault="00203464" w:rsidP="00F15D66">
            <w:pPr>
              <w:pStyle w:val="a2"/>
            </w:pPr>
            <w:r w:rsidRPr="00F87A8C">
              <w:t>3</w:t>
            </w:r>
          </w:p>
        </w:tc>
        <w:tc>
          <w:tcPr>
            <w:tcW w:w="584" w:type="pct"/>
            <w:shd w:val="clear" w:color="auto" w:fill="auto"/>
          </w:tcPr>
          <w:p w14:paraId="10D6E35D" w14:textId="77777777" w:rsidR="00203464" w:rsidRPr="00F87A8C" w:rsidRDefault="00203464" w:rsidP="00F15D66">
            <w:pPr>
              <w:pStyle w:val="a2"/>
            </w:pPr>
            <w:r w:rsidRPr="00F87A8C">
              <w:t>3</w:t>
            </w:r>
          </w:p>
        </w:tc>
      </w:tr>
      <w:tr w:rsidR="00203464" w:rsidRPr="00F87A8C" w14:paraId="180D72DC" w14:textId="77777777" w:rsidTr="00F87A8C">
        <w:tc>
          <w:tcPr>
            <w:tcW w:w="2528" w:type="pct"/>
            <w:shd w:val="clear" w:color="auto" w:fill="auto"/>
          </w:tcPr>
          <w:p w14:paraId="21AD2061" w14:textId="77777777" w:rsidR="00203464" w:rsidRPr="00F87A8C" w:rsidRDefault="00203464" w:rsidP="00F15D66">
            <w:pPr>
              <w:pStyle w:val="a2"/>
            </w:pPr>
            <w:r w:rsidRPr="00F87A8C">
              <w:t>Общее время перемещения между кабинетами, с</w:t>
            </w:r>
          </w:p>
        </w:tc>
        <w:tc>
          <w:tcPr>
            <w:tcW w:w="655" w:type="pct"/>
            <w:shd w:val="clear" w:color="auto" w:fill="auto"/>
          </w:tcPr>
          <w:p w14:paraId="09BFE602" w14:textId="77777777" w:rsidR="00203464" w:rsidRPr="00F87A8C" w:rsidRDefault="00203464" w:rsidP="00F15D66">
            <w:pPr>
              <w:pStyle w:val="a2"/>
              <w:rPr>
                <w:lang w:val="en-US"/>
              </w:rPr>
            </w:pPr>
            <w:r w:rsidRPr="00F87A8C">
              <w:rPr>
                <w:lang w:val="en-US"/>
              </w:rPr>
              <w:t>78</w:t>
            </w:r>
          </w:p>
        </w:tc>
        <w:tc>
          <w:tcPr>
            <w:tcW w:w="584" w:type="pct"/>
            <w:shd w:val="clear" w:color="auto" w:fill="auto"/>
          </w:tcPr>
          <w:p w14:paraId="21E79A1E" w14:textId="77777777" w:rsidR="00203464" w:rsidRPr="00F87A8C" w:rsidRDefault="00203464" w:rsidP="00F15D66">
            <w:pPr>
              <w:pStyle w:val="a2"/>
              <w:rPr>
                <w:lang w:val="en-US"/>
              </w:rPr>
            </w:pPr>
            <w:r w:rsidRPr="00F87A8C">
              <w:rPr>
                <w:lang w:val="en-US"/>
              </w:rPr>
              <w:t>78</w:t>
            </w:r>
          </w:p>
        </w:tc>
        <w:tc>
          <w:tcPr>
            <w:tcW w:w="650" w:type="pct"/>
            <w:shd w:val="clear" w:color="auto" w:fill="auto"/>
          </w:tcPr>
          <w:p w14:paraId="4D103E00" w14:textId="77777777" w:rsidR="00203464" w:rsidRPr="00F87A8C" w:rsidRDefault="00203464" w:rsidP="00F15D66">
            <w:pPr>
              <w:pStyle w:val="a2"/>
            </w:pPr>
            <w:r w:rsidRPr="00F87A8C">
              <w:t>78</w:t>
            </w:r>
          </w:p>
        </w:tc>
        <w:tc>
          <w:tcPr>
            <w:tcW w:w="584" w:type="pct"/>
            <w:shd w:val="clear" w:color="auto" w:fill="auto"/>
          </w:tcPr>
          <w:p w14:paraId="03275C52" w14:textId="77777777" w:rsidR="00203464" w:rsidRPr="00F87A8C" w:rsidRDefault="00203464" w:rsidP="00F15D66">
            <w:pPr>
              <w:pStyle w:val="a2"/>
              <w:rPr>
                <w:lang w:val="en-US"/>
              </w:rPr>
            </w:pPr>
            <w:r w:rsidRPr="00F87A8C">
              <w:rPr>
                <w:lang w:val="en-US"/>
              </w:rPr>
              <w:t>164</w:t>
            </w:r>
          </w:p>
        </w:tc>
      </w:tr>
      <w:tr w:rsidR="00203464" w:rsidRPr="00F87A8C" w14:paraId="6553FC2D" w14:textId="77777777" w:rsidTr="00F87A8C">
        <w:tc>
          <w:tcPr>
            <w:tcW w:w="2528" w:type="pct"/>
            <w:shd w:val="clear" w:color="auto" w:fill="auto"/>
          </w:tcPr>
          <w:p w14:paraId="56FC16D3" w14:textId="77777777" w:rsidR="00203464" w:rsidRPr="00F87A8C" w:rsidRDefault="00203464" w:rsidP="00F15D66">
            <w:pPr>
              <w:pStyle w:val="a2"/>
            </w:pPr>
            <w:r w:rsidRPr="00F87A8C">
              <w:t>Общее время, затрачиваемое на перемещение в день, с</w:t>
            </w:r>
          </w:p>
        </w:tc>
        <w:tc>
          <w:tcPr>
            <w:tcW w:w="2472" w:type="pct"/>
            <w:gridSpan w:val="4"/>
            <w:shd w:val="clear" w:color="auto" w:fill="auto"/>
          </w:tcPr>
          <w:p w14:paraId="20047046" w14:textId="77777777" w:rsidR="00203464" w:rsidRPr="00F87A8C" w:rsidRDefault="00203464" w:rsidP="00F15D66">
            <w:pPr>
              <w:pStyle w:val="a2"/>
            </w:pPr>
            <w:r w:rsidRPr="00F87A8C">
              <w:t>398</w:t>
            </w:r>
          </w:p>
        </w:tc>
      </w:tr>
      <w:tr w:rsidR="00203464" w:rsidRPr="00F87A8C" w14:paraId="483FE9F0" w14:textId="77777777" w:rsidTr="00F87A8C">
        <w:tc>
          <w:tcPr>
            <w:tcW w:w="2528" w:type="pct"/>
            <w:shd w:val="clear" w:color="auto" w:fill="auto"/>
          </w:tcPr>
          <w:p w14:paraId="61FE46E0" w14:textId="77777777" w:rsidR="00203464" w:rsidRPr="00F87A8C" w:rsidRDefault="00203464" w:rsidP="00F15D66">
            <w:pPr>
              <w:pStyle w:val="a2"/>
            </w:pPr>
            <w:r w:rsidRPr="00F87A8C">
              <w:t>Общая экономия в день, руб.</w:t>
            </w:r>
          </w:p>
        </w:tc>
        <w:tc>
          <w:tcPr>
            <w:tcW w:w="2472" w:type="pct"/>
            <w:gridSpan w:val="4"/>
            <w:shd w:val="clear" w:color="auto" w:fill="auto"/>
          </w:tcPr>
          <w:p w14:paraId="72F1FB3B" w14:textId="77777777" w:rsidR="00203464" w:rsidRPr="00F87A8C" w:rsidRDefault="00203464" w:rsidP="00F15D66">
            <w:pPr>
              <w:pStyle w:val="a2"/>
            </w:pPr>
            <w:r w:rsidRPr="00F87A8C">
              <w:t>17</w:t>
            </w:r>
          </w:p>
        </w:tc>
      </w:tr>
    </w:tbl>
    <w:p w14:paraId="56FE7E6B" w14:textId="77777777" w:rsidR="00203464" w:rsidRDefault="00203464" w:rsidP="0099471F"/>
    <w:p w14:paraId="7C44ADBA" w14:textId="77777777" w:rsidR="00F55761" w:rsidRDefault="0099471F" w:rsidP="00374AE2">
      <w:r>
        <w:t>Данный расчет не учитывал следующие факторы</w:t>
      </w:r>
      <w:r w:rsidR="00F7596A">
        <w:t>:</w:t>
      </w:r>
    </w:p>
    <w:p w14:paraId="71C9B71F" w14:textId="77777777" w:rsidR="00F7596A" w:rsidRDefault="00F7596A" w:rsidP="001A162E">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14:paraId="62831885" w14:textId="77777777"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14:paraId="5A5094AF" w14:textId="77777777"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14:paraId="6064ECC4" w14:textId="77777777" w:rsidR="004A750F" w:rsidRDefault="001719FF" w:rsidP="00BB42D8">
      <w:r>
        <w:t>Ясно</w:t>
      </w:r>
      <w:r w:rsidR="00BB42D8">
        <w:t xml:space="preserve">, что </w:t>
      </w:r>
      <w:r w:rsidR="00000FE8">
        <w:t>сэкономленно</w:t>
      </w:r>
      <w:r w:rsidR="00A06D91">
        <w:t>е</w:t>
      </w:r>
      <w:r w:rsidR="00000FE8">
        <w:t xml:space="preserve"> </w:t>
      </w:r>
      <w:r w:rsidR="00BB42D8">
        <w:t xml:space="preserve">время </w:t>
      </w:r>
      <w:r w:rsidR="00000FE8">
        <w:t xml:space="preserve">не является главной причиной, по которой использование программы </w:t>
      </w:r>
      <w:r w:rsidR="00A45AAD">
        <w:t>оправданно</w:t>
      </w:r>
      <w:r w:rsidR="00BB42D8">
        <w:t xml:space="preserve">. </w:t>
      </w:r>
      <w:r w:rsidR="00A45AAD">
        <w:t>Но в</w:t>
      </w:r>
      <w:r w:rsidR="00BB42D8">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rsidR="00BB42D8">
        <w:t xml:space="preserve">. </w:t>
      </w:r>
    </w:p>
    <w:p w14:paraId="1ADC0A53" w14:textId="77777777" w:rsidR="007D4192" w:rsidRDefault="007D4192" w:rsidP="007D4192">
      <w:pPr>
        <w:pStyle w:val="Heading2"/>
      </w:pPr>
      <w:bookmarkStart w:id="176" w:name="_Toc420524528"/>
      <w:bookmarkStart w:id="177" w:name="_Toc420770104"/>
      <w:r>
        <w:t>Определение затрат на создание программного продукта</w:t>
      </w:r>
      <w:bookmarkEnd w:id="176"/>
      <w:bookmarkEnd w:id="177"/>
    </w:p>
    <w:p w14:paraId="0684D3F1" w14:textId="77777777" w:rsidR="00FB0E8A" w:rsidRDefault="00FB0E8A" w:rsidP="00FB0E8A">
      <w:r>
        <w:t xml:space="preserve">Разработка данного ПО включало такие этапы, как сбор информации, изучение существующих алгоритмов, разработка структуры  программы и </w:t>
      </w:r>
      <w:r>
        <w:lastRenderedPageBreak/>
        <w:t>алгоритмов, программирование, тестирование и отладка. Рассмотрим затраты на создание программного продукта.</w:t>
      </w:r>
    </w:p>
    <w:p w14:paraId="30C38A76" w14:textId="77777777" w:rsidR="007D4192" w:rsidRDefault="007D4192" w:rsidP="007D4192">
      <w:r>
        <w:t>Затраты на создание программного продукта складываются из:</w:t>
      </w:r>
    </w:p>
    <w:p w14:paraId="58A39666" w14:textId="25E9BE23" w:rsidR="007D4192" w:rsidRDefault="006723E9" w:rsidP="00B37218">
      <w:pPr>
        <w:numPr>
          <w:ilvl w:val="0"/>
          <w:numId w:val="32"/>
        </w:numPr>
        <w:ind w:left="709" w:hanging="425"/>
      </w:pPr>
      <w:r>
        <w:t>р</w:t>
      </w:r>
      <w:r w:rsidR="007D4192">
        <w:t>асходов по оплате труда разработчика программных модулей (основная и дополнительная заработная плата);</w:t>
      </w:r>
    </w:p>
    <w:p w14:paraId="16CDB67A" w14:textId="77777777" w:rsidR="007D4192" w:rsidRDefault="007D4192" w:rsidP="00B37218">
      <w:pPr>
        <w:numPr>
          <w:ilvl w:val="0"/>
          <w:numId w:val="32"/>
        </w:numPr>
        <w:ind w:left="709" w:hanging="425"/>
      </w:pPr>
      <w:r>
        <w:t>отчислений на социальные нужды разработчика;</w:t>
      </w:r>
    </w:p>
    <w:p w14:paraId="6CDE1D9D" w14:textId="77777777" w:rsidR="007D4192" w:rsidRDefault="007D4192" w:rsidP="00B37218">
      <w:pPr>
        <w:numPr>
          <w:ilvl w:val="0"/>
          <w:numId w:val="32"/>
        </w:numPr>
        <w:ind w:left="709" w:hanging="425"/>
      </w:pPr>
      <w:r>
        <w:t>расходов по оплате машинного времени при написании и отладке программных модулей.</w:t>
      </w:r>
    </w:p>
    <w:p w14:paraId="20231230" w14:textId="77777777" w:rsidR="003636A6" w:rsidRDefault="003636A6" w:rsidP="007D4192">
      <w:r>
        <w:t xml:space="preserve">Трудоемкость создания программного продукта составила </w:t>
      </w:r>
      <w:r w:rsidR="00F87A8C" w:rsidRPr="00F87A8C">
        <w:fldChar w:fldCharType="begin"/>
      </w:r>
      <w:r w:rsidR="00F87A8C" w:rsidRPr="00F87A8C">
        <w:instrText xml:space="preserve"> QUOTE </w:instrText>
      </w:r>
      <w:r w:rsidR="00936153">
        <w:rPr>
          <w:position w:val="-23"/>
        </w:rPr>
        <w:pict w14:anchorId="47AF106A">
          <v:shape id="_x0000_i1285" type="#_x0000_t75" style="width:33.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2C90&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2C90&quot; wsp:rsidP=&quot;00AF2C90&quot;&gt;&lt;m:oMathPara&gt;&lt;m:oMath&gt;&lt;m:r&gt;&lt;w:rPr&gt;&lt;w:rFonts w:ascii=&quot;Cambria Math&quot; w:h-ansi=&quot;Cambria Math&quot;/&gt;&lt;wx:font wx:val=&quot;Cambria Math&quot;/&gt;&lt;w:i/&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7" o:title="" chromakey="white"/>
          </v:shape>
        </w:pict>
      </w:r>
      <w:r w:rsidR="00F87A8C" w:rsidRPr="00F87A8C">
        <w:instrText xml:space="preserve"> </w:instrText>
      </w:r>
      <w:r w:rsidR="00F87A8C" w:rsidRPr="00F87A8C">
        <w:fldChar w:fldCharType="separate"/>
      </w:r>
      <w:r w:rsidR="00936153">
        <w:rPr>
          <w:position w:val="-23"/>
        </w:rPr>
        <w:pict w14:anchorId="22158215">
          <v:shape id="_x0000_i1286" type="#_x0000_t75" style="width:33.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2C90&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2C90&quot; wsp:rsidP=&quot;00AF2C90&quot;&gt;&lt;m:oMathPara&gt;&lt;m:oMath&gt;&lt;m:r&gt;&lt;w:rPr&gt;&lt;w:rFonts w:ascii=&quot;Cambria Math&quot; w:h-ansi=&quot;Cambria Math&quot;/&gt;&lt;wx:font wx:val=&quot;Cambria Math&quot;/&gt;&lt;w:i/&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7" o:title="" chromakey="white"/>
          </v:shape>
        </w:pict>
      </w:r>
      <w:r w:rsidR="00F87A8C" w:rsidRPr="00F87A8C">
        <w:fldChar w:fldCharType="end"/>
      </w:r>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14:paraId="7C7D828B" w14:textId="77777777" w:rsidR="0083548B" w:rsidRDefault="0083548B" w:rsidP="007D4192">
      <w:r>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14:paraId="7605F6CB" w14:textId="7B398650" w:rsidR="00A81A47" w:rsidRDefault="00A81A47" w:rsidP="007D4192">
      <w:r>
        <w:t>Расходы по оплате машинного времени составили 7661 руб. Стоимость машино-часа учитывает сумму амортизационных отчислений, затрат на ремонт и электроэнергию.</w:t>
      </w:r>
    </w:p>
    <w:p w14:paraId="5DD9C3F4" w14:textId="77777777" w:rsidR="007D4192" w:rsidRDefault="007D4192" w:rsidP="007D4192">
      <w:r>
        <w:t xml:space="preserve">Вычисления каждой составляющей </w:t>
      </w:r>
      <w:r w:rsidR="00DE0668">
        <w:t xml:space="preserve">представлены в приложении </w:t>
      </w:r>
      <w:r w:rsidR="006A177A">
        <w:t>Б</w:t>
      </w:r>
      <w:r>
        <w:t>.</w:t>
      </w:r>
    </w:p>
    <w:p w14:paraId="063F4B60" w14:textId="77777777"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A8453C" w:rsidRPr="006656C3">
        <w:t xml:space="preserve">Таблица </w:t>
      </w:r>
      <w:r w:rsidR="00A8453C">
        <w:rPr>
          <w:noProof/>
        </w:rPr>
        <w:t>15</w:t>
      </w:r>
      <w:r>
        <w:fldChar w:fldCharType="end"/>
      </w:r>
      <w:r>
        <w:t>).</w:t>
      </w:r>
    </w:p>
    <w:p w14:paraId="453B4C49" w14:textId="77777777" w:rsidR="00DE0668" w:rsidRDefault="00DE0668" w:rsidP="00DE0668">
      <w:pPr>
        <w:pStyle w:val="TableCaption"/>
      </w:pPr>
      <w:bookmarkStart w:id="178" w:name="_Ref419845397"/>
      <w:r w:rsidRPr="006656C3">
        <w:t xml:space="preserve">Таблица </w:t>
      </w:r>
      <w:fldSimple w:instr=" SEQ Таблица \* ARABIC ">
        <w:r w:rsidR="00A8453C">
          <w:rPr>
            <w:noProof/>
          </w:rPr>
          <w:t>15</w:t>
        </w:r>
      </w:fldSimple>
      <w:bookmarkEnd w:id="178"/>
      <w:r w:rsidRPr="006656C3">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RPr="00F87A8C" w14:paraId="2B566787" w14:textId="77777777"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0EEA5F05" w14:textId="77777777" w:rsidR="00DE0668" w:rsidRPr="00F87A8C" w:rsidRDefault="00DE0668" w:rsidP="00DE0668">
            <w:pPr>
              <w:pStyle w:val="a1"/>
            </w:pPr>
            <w:r w:rsidRPr="00F87A8C">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504BF5C4" w14:textId="77777777" w:rsidR="00DE0668" w:rsidRPr="00F87A8C" w:rsidRDefault="00DE0668" w:rsidP="00DE0668">
            <w:pPr>
              <w:pStyle w:val="a1"/>
            </w:pPr>
            <w:r w:rsidRPr="00F87A8C">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0D204DD4" w14:textId="77777777" w:rsidR="00DE0668" w:rsidRPr="00F87A8C" w:rsidRDefault="00DE0668" w:rsidP="00DE0668">
            <w:pPr>
              <w:pStyle w:val="a1"/>
            </w:pPr>
            <w:r w:rsidRPr="00F87A8C">
              <w:t>Сумма, руб.</w:t>
            </w:r>
          </w:p>
        </w:tc>
      </w:tr>
      <w:tr w:rsidR="00DE0668" w:rsidRPr="00F87A8C" w14:paraId="16C0C47E"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2CCE71A6" w14:textId="77777777" w:rsidR="00DE0668" w:rsidRPr="00F87A8C" w:rsidRDefault="00DE0668" w:rsidP="00DE0668">
            <w:pPr>
              <w:pStyle w:val="a2"/>
            </w:pPr>
            <w:r w:rsidRPr="00F87A8C">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06EAAB59" w14:textId="77777777" w:rsidR="00DE0668" w:rsidRPr="00F87A8C" w:rsidRDefault="00936153" w:rsidP="00DE0668">
            <w:pPr>
              <w:pStyle w:val="a2"/>
            </w:pPr>
            <w:r>
              <w:pict w14:anchorId="2E2C35B9">
                <v:shape id="_x0000_i1287" type="#_x0000_t75" style="width:27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4164E&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4164E&quot; wsp:rsidRDefault=&quot;00D4164E&quot; wsp:rsidP=&quot;00D4164E&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ѕ.РѕРєР»&lt;/m:t&gt;&lt;/m:r&gt;&lt;/m:sub&gt;&lt;/m:sSub&gt;&lt;/m:oMath&gt;&lt;/m:oMathPara&gt;&lt;/w:p&gt;&lt;w:sectPr wsp:rsidR=&quot;00000000&quot; wsp:rsidRPr=&quot;00D4164E&quot;&gt;&lt;w:pgSz w:w=&quot;12240&quot; w:h=&quot;15840&quot;/&gt;&lt;w:pgMar w:top=&quot;1134&quot; w:right=&quot;850&quot; w:bottom=&quot;1134&quot; w:left=&quot;1701&quot; w:header=&quot;720&quot; w:footer=&quot;720&quot; w:gutter=&quot;0&quot;/&gt;&lt;w:cols w:space=&quot;720&quot;/&gt;&lt;/w:sectPr&gt;&lt;/wx:sect&gt;&lt;/w:body&gt;&lt;/w:wordDocument&gt;">
                  <v:imagedata r:id="rId108"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3BC3817" w14:textId="77777777" w:rsidR="00DE0668" w:rsidRPr="00F87A8C" w:rsidRDefault="00DE0668" w:rsidP="00DE0668">
            <w:pPr>
              <w:pStyle w:val="a2"/>
            </w:pPr>
            <w:r w:rsidRPr="00F87A8C">
              <w:t>80161</w:t>
            </w:r>
          </w:p>
        </w:tc>
      </w:tr>
      <w:tr w:rsidR="00DE0668" w:rsidRPr="00F87A8C" w14:paraId="345371B4"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7C3ECC3E" w14:textId="77777777" w:rsidR="00DE0668" w:rsidRPr="00F87A8C" w:rsidRDefault="00DE0668" w:rsidP="00DE0668">
            <w:pPr>
              <w:pStyle w:val="a2"/>
            </w:pPr>
            <w:r w:rsidRPr="00F87A8C">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02E68C1" w14:textId="77777777" w:rsidR="00DE0668" w:rsidRPr="00F87A8C" w:rsidRDefault="00936153" w:rsidP="00DE0668">
            <w:pPr>
              <w:pStyle w:val="a2"/>
            </w:pPr>
            <w:r>
              <w:pict w14:anchorId="7115C8BB">
                <v:shape id="_x0000_i1288" type="#_x0000_t75" style="width:27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B473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0B4735&quot; wsp:rsidRDefault=&quot;000B4735&quot; wsp:rsidP=&quot;000B473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ґ.РѕРєР»&lt;/m:t&gt;&lt;/m:r&gt;&lt;/m:sub&gt;&lt;/m:sSub&gt;&lt;/m:oMath&gt;&lt;/m:oMathPara&gt;&lt;/w:p&gt;&lt;w:sectPr wsp:rsidR=&quot;00000000&quot; wsp:rsidRPr=&quot;000B4735&quot;&gt;&lt;w:pgSz w:w=&quot;12240&quot; w:h=&quot;15840&quot;/&gt;&lt;w:pgMar w:top=&quot;1134&quot; w:right=&quot;850&quot; w:bottom=&quot;1134&quot; w:left=&quot;1701&quot; w:header=&quot;720&quot; w:footer=&quot;720&quot; w:gutter=&quot;0&quot;/&gt;&lt;w:cols w:space=&quot;720&quot;/&gt;&lt;/w:sectPr&gt;&lt;/wx:sect&gt;&lt;/w:body&gt;&lt;/w:wordDocument&gt;">
                  <v:imagedata r:id="rId109"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F755BE6" w14:textId="77777777" w:rsidR="00DE0668" w:rsidRPr="00F87A8C" w:rsidRDefault="00DE0668" w:rsidP="00DE0668">
            <w:pPr>
              <w:pStyle w:val="a2"/>
            </w:pPr>
            <w:r w:rsidRPr="00F87A8C">
              <w:t>0</w:t>
            </w:r>
          </w:p>
        </w:tc>
      </w:tr>
      <w:tr w:rsidR="00DE0668" w:rsidRPr="00F87A8C" w14:paraId="167108C8"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03DD67E" w14:textId="77777777" w:rsidR="00DE0668" w:rsidRPr="00F87A8C" w:rsidRDefault="00DE0668" w:rsidP="00DE0668">
            <w:pPr>
              <w:pStyle w:val="a2"/>
            </w:pPr>
            <w:r w:rsidRPr="00F87A8C">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F5A59EB" w14:textId="77777777" w:rsidR="00DE0668" w:rsidRPr="00F87A8C" w:rsidRDefault="00936153" w:rsidP="00DE0668">
            <w:pPr>
              <w:pStyle w:val="a2"/>
            </w:pPr>
            <w:r>
              <w:pict w14:anchorId="6BC2958F">
                <v:shape id="_x0000_i1289" type="#_x0000_t75" style="width:19.5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51317&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51317&quot; wsp:rsidRDefault=&quot;00D51317&quot; wsp:rsidP=&quot;00D51317&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СЃРѕС†&lt;/m:t&gt;&lt;/m:r&gt;&lt;/m:sub&gt;&lt;/m:sSub&gt;&lt;/m:oMath&gt;&lt;/m:oMathPara&gt;&lt;/w:p&gt;&lt;w:sectPr wsp:rsidR=&quot;00000000&quot; wsp:rsidRPr=&quot;00D51317&quot;&gt;&lt;w:pgSz w:w=&quot;12240&quot; w:h=&quot;15840&quot;/&gt;&lt;w:pgMar w:top=&quot;1134&quot; w:right=&quot;850&quot; w:bottom=&quot;1134&quot; w:left=&quot;1701&quot; w:header=&quot;720&quot; w:footer=&quot;720&quot; w:gutter=&quot;0&quot;/&gt;&lt;w:cols w:space=&quot;720&quot;/&gt;&lt;/w:sectPr&gt;&lt;/wx:sect&gt;&lt;/w:body&gt;&lt;/w:wordDocument&gt;">
                  <v:imagedata r:id="rId110"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2838646A" w14:textId="77777777" w:rsidR="00DE0668" w:rsidRPr="00F87A8C" w:rsidRDefault="00DE0668" w:rsidP="00DE0668">
            <w:pPr>
              <w:pStyle w:val="a2"/>
            </w:pPr>
            <w:r w:rsidRPr="00F87A8C">
              <w:t>20842</w:t>
            </w:r>
          </w:p>
        </w:tc>
      </w:tr>
      <w:tr w:rsidR="00DE0668" w:rsidRPr="00F87A8C" w14:paraId="62617E16"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96AA512" w14:textId="77777777" w:rsidR="00DE0668" w:rsidRPr="00F87A8C" w:rsidRDefault="00DE0668" w:rsidP="00DE0668">
            <w:pPr>
              <w:pStyle w:val="a2"/>
            </w:pPr>
            <w:r w:rsidRPr="00F87A8C">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B4B50CB" w14:textId="77777777" w:rsidR="00DE0668" w:rsidRPr="00F87A8C" w:rsidRDefault="00936153" w:rsidP="00DE0668">
            <w:pPr>
              <w:pStyle w:val="a2"/>
            </w:pPr>
            <w:r>
              <w:pict w14:anchorId="22F070E2">
                <v:shape id="_x0000_i1290" type="#_x0000_t75" style="width:21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1F3A96&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1F3A96&quot; wsp:rsidRDefault=&quot;001F3A96&quot; wsp:rsidP=&quot;001F3A96&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ЌРІРј&lt;/m:t&gt;&lt;/m:r&gt;&lt;/m:sub&gt;&lt;/m:sSub&gt;&lt;/m:oMath&gt;&lt;/m:oMathPara&gt;&lt;/w:p&gt;&lt;w:sectPr wsp:rsidR=&quot;00000000&quot; wsp:rsidRPr=&quot;001F3A96&quot;&gt;&lt;w:pgSz w:w=&quot;12240&quot; w:h=&quot;15840&quot;/&gt;&lt;w:pgMar w:top=&quot;1134&quot; w:right=&quot;850&quot; w:bottom=&quot;1134&quot; w:left=&quot;1701&quot; w:header=&quot;720&quot; w:footer=&quot;720&quot; w:gutter=&quot;0&quot;/&gt;&lt;w:cols w:space=&quot;720&quot;/&gt;&lt;/w:sectPr&gt;&lt;/wx:sect&gt;&lt;/w:body&gt;&lt;/w:wordDocument&gt;">
                  <v:imagedata r:id="rId111"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36770DB" w14:textId="77777777" w:rsidR="00DE0668" w:rsidRPr="00F87A8C" w:rsidRDefault="00DE0668" w:rsidP="00DE0668">
            <w:pPr>
              <w:pStyle w:val="a2"/>
            </w:pPr>
            <w:r w:rsidRPr="00F87A8C">
              <w:t>7661</w:t>
            </w:r>
          </w:p>
        </w:tc>
      </w:tr>
      <w:tr w:rsidR="00DE0668" w:rsidRPr="00F87A8C" w14:paraId="50D41B39" w14:textId="77777777"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512F0DFF" w14:textId="77777777" w:rsidR="00DE0668" w:rsidRPr="00F87A8C" w:rsidRDefault="00DE0668" w:rsidP="00DE0668">
            <w:pPr>
              <w:pStyle w:val="a2"/>
              <w:rPr>
                <w:bCs/>
              </w:rPr>
            </w:pPr>
            <w:r w:rsidRPr="00F87A8C">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1538E115" w14:textId="77777777" w:rsidR="00DE0668" w:rsidRPr="00F87A8C" w:rsidRDefault="00DE0668" w:rsidP="00DE0668">
            <w:pPr>
              <w:pStyle w:val="a2"/>
            </w:pPr>
            <w:r w:rsidRPr="00F87A8C">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421F9641" w14:textId="77777777" w:rsidR="00DE0668" w:rsidRPr="00F87A8C" w:rsidRDefault="00DE0668" w:rsidP="00DE0668">
            <w:pPr>
              <w:pStyle w:val="a2"/>
            </w:pPr>
            <w:r w:rsidRPr="00F87A8C">
              <w:t>108664</w:t>
            </w:r>
          </w:p>
        </w:tc>
      </w:tr>
    </w:tbl>
    <w:p w14:paraId="74252ADA" w14:textId="77777777" w:rsidR="00DE0668" w:rsidRDefault="00BB42D8" w:rsidP="00BB42D8">
      <w:pPr>
        <w:pStyle w:val="Heading2"/>
      </w:pPr>
      <w:bookmarkStart w:id="179" w:name="_Toc420524529"/>
      <w:bookmarkStart w:id="180" w:name="_Toc420770105"/>
      <w:r>
        <w:lastRenderedPageBreak/>
        <w:t>Выводы</w:t>
      </w:r>
      <w:bookmarkEnd w:id="179"/>
      <w:bookmarkEnd w:id="180"/>
    </w:p>
    <w:p w14:paraId="50E9E288" w14:textId="77777777"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14:paraId="37A466A1" w14:textId="77777777" w:rsidR="006376BE" w:rsidRDefault="0099471F" w:rsidP="00203464">
      <w:pPr>
        <w:ind w:firstLine="708"/>
      </w:pPr>
      <w:r>
        <w:t xml:space="preserve">Дипломный проект </w:t>
      </w:r>
      <w:r w:rsidR="006376BE">
        <w:t>удовлетворяет экономическим требованиям:</w:t>
      </w:r>
    </w:p>
    <w:p w14:paraId="3902058E" w14:textId="77777777" w:rsidR="006376BE" w:rsidRDefault="006376BE" w:rsidP="006376BE">
      <w:pPr>
        <w:pStyle w:val="a0"/>
      </w:pPr>
      <w:r>
        <w:t>обеспечивается комфортные условия консультирования;</w:t>
      </w:r>
    </w:p>
    <w:p w14:paraId="1D9BF4FA" w14:textId="77777777"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14:paraId="0311CCE0" w14:textId="77777777" w:rsidR="006376BE" w:rsidRDefault="006376BE" w:rsidP="006376BE">
      <w:pPr>
        <w:pStyle w:val="a0"/>
      </w:pPr>
      <w:r>
        <w:t>повышение качества работы новых сотрудников и снижение количества сделанных ими ошибок за счет интерактивности консультирования.</w:t>
      </w:r>
    </w:p>
    <w:p w14:paraId="5CED6DBD" w14:textId="77777777"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14:paraId="1B97C6A1" w14:textId="77777777" w:rsidR="00040C30" w:rsidRDefault="00040C30" w:rsidP="00211C02">
      <w:pPr>
        <w:pStyle w:val="Heading0"/>
        <w:outlineLvl w:val="0"/>
        <w:divId w:val="1116020743"/>
      </w:pPr>
      <w:bookmarkStart w:id="181" w:name="_Toc231548381"/>
      <w:bookmarkStart w:id="182" w:name="_Toc420524530"/>
      <w:bookmarkStart w:id="183" w:name="_Toc420770106"/>
      <w:r w:rsidRPr="006723E9">
        <w:lastRenderedPageBreak/>
        <w:t>Заключение</w:t>
      </w:r>
      <w:bookmarkEnd w:id="181"/>
      <w:bookmarkEnd w:id="182"/>
      <w:bookmarkEnd w:id="183"/>
    </w:p>
    <w:p w14:paraId="28ABC63D" w14:textId="77777777" w:rsidR="00A53307" w:rsidRDefault="00A53307" w:rsidP="00A53307">
      <w:pPr>
        <w:divId w:val="1116020743"/>
      </w:pPr>
      <w:r>
        <w:rPr>
          <w:szCs w:val="28"/>
        </w:rPr>
        <w:t>В рамках данной выпускной квалификационной работы удалось достигнуть поставленной цели: разработать систему совместного редактирования текстов в режиме реального времени.  Все необходимые задачи были  реализованы</w:t>
      </w:r>
      <w:r w:rsidR="00A87617">
        <w:rPr>
          <w:szCs w:val="28"/>
        </w:rPr>
        <w:t>.</w:t>
      </w:r>
    </w:p>
    <w:p w14:paraId="60E0CB07" w14:textId="77777777"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й алгоритм синхронизации текста, который отвечает двум основным функциональным требования</w:t>
      </w:r>
      <w:r w:rsidR="00231152">
        <w:t>м</w:t>
      </w:r>
      <w:r>
        <w:t>:</w:t>
      </w:r>
    </w:p>
    <w:p w14:paraId="2AD9C694" w14:textId="77777777" w:rsidR="00A87617" w:rsidRDefault="00A87617" w:rsidP="00A87617">
      <w:pPr>
        <w:pStyle w:val="a0"/>
        <w:divId w:val="1116020743"/>
      </w:pPr>
      <w:r>
        <w:t>а</w:t>
      </w:r>
      <w:r w:rsidR="00231152">
        <w:t xml:space="preserve">втоматическая </w:t>
      </w:r>
      <w:r w:rsidRPr="00C22EB0">
        <w:t>синхронизация</w:t>
      </w:r>
      <w:r>
        <w:t>,</w:t>
      </w:r>
    </w:p>
    <w:p w14:paraId="7FA3D8FA" w14:textId="77777777"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14:paraId="4BC7FE62" w14:textId="77777777"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событийно-ориентированного фреймворка </w:t>
      </w:r>
      <w:r w:rsidR="00231152">
        <w:rPr>
          <w:lang w:val="en-US"/>
        </w:rPr>
        <w:t>Twis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14:paraId="5276D057" w14:textId="77777777" w:rsidR="00A53307" w:rsidRDefault="00231152" w:rsidP="00A53307">
      <w:pPr>
        <w:divId w:val="1116020743"/>
      </w:pPr>
      <w:r>
        <w:t>Разработанная программа удовлетворяет всем требованиям технического задания и про</w:t>
      </w:r>
      <w:r w:rsidR="00446ADD">
        <w:t>ходит</w:t>
      </w:r>
      <w:r>
        <w:t xml:space="preserve"> необходимые испытания</w:t>
      </w:r>
      <w:r w:rsidR="00446ADD">
        <w:t>. А</w:t>
      </w:r>
      <w:r>
        <w:t xml:space="preserve"> также создано</w:t>
      </w:r>
      <w:r w:rsidR="007D307A">
        <w:t xml:space="preserve"> описание программного продукта</w:t>
      </w:r>
      <w:r w:rsidR="00A53307">
        <w:t>.</w:t>
      </w:r>
    </w:p>
    <w:p w14:paraId="3323722C" w14:textId="77777777" w:rsidR="003E7355" w:rsidRDefault="00446ADD" w:rsidP="003E7355">
      <w:pPr>
        <w:divId w:val="1116020743"/>
      </w:pPr>
      <w:r>
        <w:t xml:space="preserve">В рамках дальнейшего усовершенствования программы можно предложить несколько идей модернизации. Во-первых, в связи с тем, что в каждый момент времени происходит передача информации лишь между двумя компьютерами, может возникнуть проблема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14:paraId="71DFD048" w14:textId="77777777"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14:paraId="3246533E" w14:textId="77777777" w:rsidR="003E7355" w:rsidRDefault="003D52CC" w:rsidP="00040C30">
      <w:pPr>
        <w:divId w:val="1116020743"/>
      </w:pPr>
      <w:r>
        <w:t xml:space="preserve">Разработанная программа </w:t>
      </w:r>
      <w:r w:rsidR="00A53307">
        <w:t xml:space="preserve">позволит повысить качество написания текста или исходного кода, при проведении сессий </w:t>
      </w:r>
      <w:r w:rsidR="003E7355">
        <w:t>удаленного парного программирования или совместного написания статей</w:t>
      </w:r>
      <w:r w:rsidR="004449E5">
        <w:t>.</w:t>
      </w:r>
    </w:p>
    <w:p w14:paraId="4EF43961" w14:textId="77777777" w:rsidR="00ED419C" w:rsidRPr="00211C02" w:rsidRDefault="007D4192" w:rsidP="00211C02">
      <w:pPr>
        <w:pStyle w:val="Heading0"/>
        <w:divId w:val="1116020743"/>
      </w:pPr>
      <w:bookmarkStart w:id="184" w:name="_Toc420770107"/>
      <w:r w:rsidRPr="006723E9">
        <w:lastRenderedPageBreak/>
        <w:t>Список использованных источников</w:t>
      </w:r>
      <w:bookmarkEnd w:id="184"/>
    </w:p>
    <w:p w14:paraId="0A4A1F80" w14:textId="77777777"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14:paraId="58A71C22" w14:textId="77777777"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14:paraId="1DEF2BC1" w14:textId="77777777"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14:paraId="7B6E5810" w14:textId="77777777"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14:paraId="53354C8E" w14:textId="77777777"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14:paraId="3EC6CF68" w14:textId="77777777"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14:paraId="6C0FB13B" w14:textId="77777777"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14:paraId="310F0637" w14:textId="77777777"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14:paraId="286E4778" w14:textId="77777777"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14:paraId="29B8981E" w14:textId="77777777"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14:paraId="29B0825A" w14:textId="77777777"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14:paraId="73858D29" w14:textId="77777777"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14:paraId="65854F42" w14:textId="77777777" w:rsidR="00203464" w:rsidRDefault="00177D0D" w:rsidP="00F825E0">
      <w:pPr>
        <w:pStyle w:val="NormalWeb"/>
        <w:ind w:left="640" w:hanging="640"/>
        <w:divId w:val="1399208271"/>
      </w:pPr>
      <w:r>
        <w:fldChar w:fldCharType="end"/>
      </w:r>
    </w:p>
    <w:p w14:paraId="463E906F" w14:textId="68E2ABCA" w:rsidR="00203464" w:rsidRPr="00F87A8C" w:rsidRDefault="00203464">
      <w:pPr>
        <w:spacing w:after="200" w:line="276" w:lineRule="auto"/>
        <w:ind w:firstLine="0"/>
        <w:jc w:val="left"/>
        <w:rPr>
          <w:rFonts w:eastAsia="Times New Roman"/>
          <w:sz w:val="24"/>
          <w:szCs w:val="24"/>
          <w:lang w:eastAsia="ru-RU"/>
        </w:rPr>
      </w:pPr>
    </w:p>
    <w:p w14:paraId="6937DD05" w14:textId="77777777" w:rsidR="00BC757C" w:rsidRDefault="00C06381" w:rsidP="0046168B">
      <w:pPr>
        <w:pStyle w:val="Heading0"/>
        <w:spacing w:after="0" w:line="360" w:lineRule="auto"/>
        <w:ind w:firstLine="0"/>
        <w:jc w:val="center"/>
        <w:outlineLvl w:val="0"/>
        <w:divId w:val="1399208271"/>
      </w:pPr>
      <w:bookmarkStart w:id="185" w:name="_Toc420524531"/>
      <w:bookmarkStart w:id="186" w:name="_Toc420770108"/>
      <w:r w:rsidRPr="006723E9">
        <w:lastRenderedPageBreak/>
        <w:t>ПРИЛОЖЕНИЕ А</w:t>
      </w:r>
      <w:bookmarkEnd w:id="185"/>
      <w:bookmarkEnd w:id="186"/>
    </w:p>
    <w:p w14:paraId="0F6C2B4F" w14:textId="77777777" w:rsidR="00AC4FC9" w:rsidRDefault="00AC4FC9" w:rsidP="00AC4FC9">
      <w:pPr>
        <w:divId w:val="1399208271"/>
      </w:pPr>
      <w:r>
        <w:t>Рассчитаем время перемещения между кабинетами, требуемое для каждого стажера (см. раздел «</w:t>
      </w:r>
      <w:r>
        <w:fldChar w:fldCharType="begin"/>
      </w:r>
      <w:r>
        <w:instrText xml:space="preserve"> REF _Ref420527795 \n \h </w:instrText>
      </w:r>
      <w:r>
        <w:fldChar w:fldCharType="separate"/>
      </w:r>
      <w:r w:rsidR="00A8453C">
        <w:t>4.2</w:t>
      </w:r>
      <w:r>
        <w:fldChar w:fldCharType="end"/>
      </w:r>
      <w:r>
        <w:t xml:space="preserve"> </w:t>
      </w:r>
      <w:r>
        <w:fldChar w:fldCharType="begin"/>
      </w:r>
      <w:r>
        <w:instrText xml:space="preserve"> REF _Ref420527781 \h </w:instrText>
      </w:r>
      <w:r>
        <w:fldChar w:fldCharType="separate"/>
      </w:r>
      <w:r w:rsidR="00A8453C">
        <w:t>Расчет экономического эффекта</w:t>
      </w:r>
      <w:r>
        <w:fldChar w:fldCharType="end"/>
      </w:r>
      <w:r>
        <w:t>» на странице </w:t>
      </w:r>
      <w:r>
        <w:fldChar w:fldCharType="begin"/>
      </w:r>
      <w:r>
        <w:instrText xml:space="preserve"> PAGEREF _Ref420527790 \h </w:instrText>
      </w:r>
      <w:r>
        <w:fldChar w:fldCharType="separate"/>
      </w:r>
      <w:r w:rsidR="0046168B">
        <w:rPr>
          <w:noProof/>
        </w:rPr>
        <w:t>78</w:t>
      </w:r>
      <w:r>
        <w:fldChar w:fldCharType="end"/>
      </w:r>
      <w:r>
        <w:t>)</w:t>
      </w:r>
      <w:r w:rsidRPr="00AC4FC9">
        <w:t xml:space="preserve"> </w:t>
      </w:r>
      <w:r>
        <w:t>, согласно рисунку А.1. Оно равняется количеству пройденного расстояния деленное на скорость передвижения. Тогда:</w:t>
      </w:r>
    </w:p>
    <w:p w14:paraId="43C64127" w14:textId="77777777" w:rsidR="00AC4FC9" w:rsidRPr="00F87A8C" w:rsidRDefault="00AC4FC9" w:rsidP="00AC4FC9">
      <w:pPr>
        <w:divId w:val="1399208271"/>
        <w:rPr>
          <w:rFonts w:eastAsia="Times New Roman"/>
        </w:rPr>
      </w:pPr>
      <w:r>
        <w:t xml:space="preserve">Группа А. 3 стажера. Общее время перемещения: </w:t>
      </w:r>
      <w:r w:rsidRPr="00F87A8C">
        <w:rPr>
          <w:rFonts w:eastAsia="Times New Roman"/>
        </w:rPr>
        <w:t xml:space="preserve"> </w:t>
      </w:r>
      <w:r w:rsidRPr="00D9119F">
        <w:rPr>
          <w:rFonts w:eastAsia="Times New Roman"/>
        </w:rPr>
        <w:fldChar w:fldCharType="begin"/>
      </w:r>
      <w:r w:rsidRPr="00211C02">
        <w:rPr>
          <w:rFonts w:eastAsia="Times New Roman"/>
        </w:rPr>
        <w:instrText xml:space="preserve"> QUOTE </w:instrText>
      </w:r>
      <w:r w:rsidR="00936153">
        <w:rPr>
          <w:position w:val="-27"/>
        </w:rPr>
        <w:pict w14:anchorId="26D6F0BF">
          <v:shape id="_x0000_i1291" type="#_x0000_t75" style="width:68.2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459D&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459D&quot; wsp:rsidP=&quot;007E459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2" o:title="" chromakey="white"/>
          </v:shape>
        </w:pict>
      </w:r>
      <w:r w:rsidRPr="00211C02">
        <w:rPr>
          <w:rFonts w:eastAsia="Times New Roman"/>
        </w:rPr>
        <w:instrText xml:space="preserve"> </w:instrText>
      </w:r>
      <w:r w:rsidRPr="00D9119F">
        <w:rPr>
          <w:rFonts w:eastAsia="Times New Roman"/>
        </w:rPr>
        <w:fldChar w:fldCharType="separate"/>
      </w:r>
      <w:r w:rsidR="00936153">
        <w:rPr>
          <w:position w:val="-27"/>
        </w:rPr>
        <w:pict w14:anchorId="1EDE8BDB">
          <v:shape id="_x0000_i1292" type="#_x0000_t75" style="width:68.2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459D&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459D&quot; wsp:rsidP=&quot;007E459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2" o:title="" chromakey="white"/>
          </v:shape>
        </w:pict>
      </w:r>
      <w:r w:rsidRPr="00D9119F">
        <w:rPr>
          <w:rFonts w:eastAsia="Times New Roman"/>
        </w:rPr>
        <w:fldChar w:fldCharType="end"/>
      </w:r>
      <w:r w:rsidRPr="00F87A8C">
        <w:rPr>
          <w:rFonts w:eastAsia="Times New Roman"/>
        </w:rPr>
        <w:t xml:space="preserve"> с.</w:t>
      </w:r>
    </w:p>
    <w:p w14:paraId="27BE4BA3" w14:textId="77777777" w:rsidR="00AC4FC9" w:rsidRPr="00F87A8C" w:rsidRDefault="00AC4FC9" w:rsidP="00AC4FC9">
      <w:pPr>
        <w:divId w:val="1399208271"/>
        <w:rPr>
          <w:rFonts w:eastAsia="Times New Roman"/>
        </w:rPr>
      </w:pPr>
      <w:r w:rsidRPr="00F87A8C">
        <w:rPr>
          <w:rFonts w:eastAsia="Times New Roman"/>
        </w:rPr>
        <w:t xml:space="preserve">Группа Б. 3 стажера. </w:t>
      </w:r>
      <w:r>
        <w:t xml:space="preserve">Общее время перемещения:  </w:t>
      </w:r>
      <w:r w:rsidRPr="00D9119F">
        <w:rPr>
          <w:rFonts w:eastAsia="Times New Roman"/>
        </w:rPr>
        <w:fldChar w:fldCharType="begin"/>
      </w:r>
      <w:r w:rsidRPr="00D9119F">
        <w:rPr>
          <w:rFonts w:eastAsia="Times New Roman"/>
        </w:rPr>
        <w:instrText xml:space="preserve"> QUOTE </w:instrText>
      </w:r>
      <w:r w:rsidR="00936153">
        <w:rPr>
          <w:position w:val="-27"/>
        </w:rPr>
        <w:pict w14:anchorId="5AA81A70">
          <v:shape id="_x0000_i1293" type="#_x0000_t75" style="width:105.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2BAD&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2BAD&quot; wsp:rsidP=&quot;009A2BA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1.5+6.8&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3" o:title="" chromakey="white"/>
          </v:shape>
        </w:pict>
      </w:r>
      <w:r w:rsidRPr="00D9119F">
        <w:rPr>
          <w:rFonts w:eastAsia="Times New Roman"/>
        </w:rPr>
        <w:instrText xml:space="preserve"> </w:instrText>
      </w:r>
      <w:r w:rsidRPr="00D9119F">
        <w:rPr>
          <w:rFonts w:eastAsia="Times New Roman"/>
        </w:rPr>
        <w:fldChar w:fldCharType="separate"/>
      </w:r>
      <w:r w:rsidR="00936153">
        <w:rPr>
          <w:position w:val="-27"/>
        </w:rPr>
        <w:pict w14:anchorId="7E0B1845">
          <v:shape id="_x0000_i1294" type="#_x0000_t75" style="width:105.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2BAD&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2BAD&quot; wsp:rsidP=&quot;009A2BA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1.5+6.8&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3" o:title="" chromakey="white"/>
          </v:shape>
        </w:pict>
      </w:r>
      <w:r w:rsidRPr="00D9119F">
        <w:rPr>
          <w:rFonts w:eastAsia="Times New Roman"/>
        </w:rPr>
        <w:fldChar w:fldCharType="end"/>
      </w:r>
      <w:r w:rsidRPr="00F87A8C">
        <w:rPr>
          <w:rFonts w:eastAsia="Times New Roman"/>
        </w:rPr>
        <w:t xml:space="preserve"> с.</w:t>
      </w:r>
    </w:p>
    <w:p w14:paraId="4A687738" w14:textId="77777777" w:rsidR="00AC4FC9" w:rsidRPr="00F87A8C" w:rsidRDefault="00AC4FC9" w:rsidP="00AC4FC9">
      <w:pPr>
        <w:divId w:val="1399208271"/>
        <w:rPr>
          <w:rFonts w:eastAsia="Times New Roman"/>
        </w:rPr>
      </w:pPr>
      <w:r w:rsidRPr="00F87A8C">
        <w:rPr>
          <w:rFonts w:eastAsia="Times New Roman"/>
        </w:rPr>
        <w:t xml:space="preserve">Группа В. 3 стажера. </w:t>
      </w:r>
      <w:r>
        <w:t xml:space="preserve">Общее время перемещения:  </w:t>
      </w:r>
      <w:r w:rsidRPr="00D9119F">
        <w:rPr>
          <w:rFonts w:eastAsia="Times New Roman"/>
        </w:rPr>
        <w:fldChar w:fldCharType="begin"/>
      </w:r>
      <w:r w:rsidRPr="00D9119F">
        <w:rPr>
          <w:rFonts w:eastAsia="Times New Roman"/>
        </w:rPr>
        <w:instrText xml:space="preserve"> QUOTE </w:instrText>
      </w:r>
      <w:r w:rsidR="00936153">
        <w:rPr>
          <w:position w:val="-27"/>
        </w:rPr>
        <w:pict w14:anchorId="0AAF0A41">
          <v:shape id="_x0000_i1295" type="#_x0000_t75" style="width:85.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608E&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1608E&quot; wsp:rsidP=&quot;0041608E&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4" o:title="" chromakey="white"/>
          </v:shape>
        </w:pict>
      </w:r>
      <w:r w:rsidRPr="00D9119F">
        <w:rPr>
          <w:rFonts w:eastAsia="Times New Roman"/>
        </w:rPr>
        <w:instrText xml:space="preserve"> </w:instrText>
      </w:r>
      <w:r w:rsidRPr="00D9119F">
        <w:rPr>
          <w:rFonts w:eastAsia="Times New Roman"/>
        </w:rPr>
        <w:fldChar w:fldCharType="separate"/>
      </w:r>
      <w:r w:rsidR="00936153">
        <w:rPr>
          <w:position w:val="-27"/>
        </w:rPr>
        <w:pict w14:anchorId="78290466">
          <v:shape id="_x0000_i1296" type="#_x0000_t75" style="width:85.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608E&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1608E&quot; wsp:rsidP=&quot;0041608E&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4" o:title="" chromakey="white"/>
          </v:shape>
        </w:pict>
      </w:r>
      <w:r w:rsidRPr="00D9119F">
        <w:rPr>
          <w:rFonts w:eastAsia="Times New Roman"/>
        </w:rPr>
        <w:fldChar w:fldCharType="end"/>
      </w:r>
      <w:r w:rsidRPr="00F87A8C">
        <w:rPr>
          <w:rFonts w:eastAsia="Times New Roman"/>
        </w:rPr>
        <w:t xml:space="preserve"> с.</w:t>
      </w:r>
    </w:p>
    <w:p w14:paraId="38B8DBD9" w14:textId="6CDA3D83" w:rsidR="00AC4FC9" w:rsidRPr="00AC4FC9" w:rsidRDefault="00AC4FC9" w:rsidP="00AC4FC9">
      <w:pPr>
        <w:divId w:val="1399208271"/>
      </w:pPr>
      <w:r w:rsidRPr="00F87A8C">
        <w:rPr>
          <w:rFonts w:eastAsia="Times New Roman"/>
        </w:rPr>
        <w:t xml:space="preserve">Группа Г. 3 стажера. </w:t>
      </w:r>
      <w:r>
        <w:t xml:space="preserve">Общее время перемещения: </w:t>
      </w:r>
      <w:r w:rsidRPr="00D9119F">
        <w:rPr>
          <w:rFonts w:eastAsia="Times New Roman"/>
        </w:rPr>
        <w:fldChar w:fldCharType="begin"/>
      </w:r>
      <w:r w:rsidRPr="00D9119F">
        <w:rPr>
          <w:rFonts w:eastAsia="Times New Roman"/>
        </w:rPr>
        <w:instrText xml:space="preserve"> QUOTE </w:instrText>
      </w:r>
      <w:r w:rsidR="00936153">
        <w:rPr>
          <w:position w:val="-27"/>
        </w:rPr>
        <w:pict w14:anchorId="589AC460">
          <v:shape id="_x0000_i1297" type="#_x0000_t75" style="width:111.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51C6&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51C6&quot; wsp:rsidP=&quot;008851C6&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28.3+10&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lt;/m:t&gt;&lt;/m:r&gt;&lt;m:r&gt;&lt;w:rPr&gt;&lt;w:rFonts w:ascii=&quot;Cambria Math&quot; w:fareast=&quot;Times New Roman&quot; w:h-ansi=&quot;Cambria Math&quot;/&gt;&lt;wx:font wx:val=&quot;Cambria Math&quot;/&gt;&lt;w:i/&gt;&lt;/w:rPr&gt;&lt;m:t&gt;=16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5" o:title="" chromakey="white"/>
          </v:shape>
        </w:pict>
      </w:r>
      <w:r w:rsidRPr="00D9119F">
        <w:rPr>
          <w:rFonts w:eastAsia="Times New Roman"/>
        </w:rPr>
        <w:instrText xml:space="preserve"> </w:instrText>
      </w:r>
      <w:r w:rsidRPr="00D9119F">
        <w:rPr>
          <w:rFonts w:eastAsia="Times New Roman"/>
        </w:rPr>
        <w:fldChar w:fldCharType="separate"/>
      </w:r>
      <w:r w:rsidR="00936153">
        <w:rPr>
          <w:position w:val="-27"/>
        </w:rPr>
        <w:pict w14:anchorId="446C725D">
          <v:shape id="_x0000_i1298" type="#_x0000_t75" style="width:111.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51C6&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51C6&quot; wsp:rsidP=&quot;008851C6&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28.3+10&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lt;/m:t&gt;&lt;/m:r&gt;&lt;m:r&gt;&lt;w:rPr&gt;&lt;w:rFonts w:ascii=&quot;Cambria Math&quot; w:fareast=&quot;Times New Roman&quot; w:h-ansi=&quot;Cambria Math&quot;/&gt;&lt;wx:font wx:val=&quot;Cambria Math&quot;/&gt;&lt;w:i/&gt;&lt;/w:rPr&gt;&lt;m:t&gt;=16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5" o:title="" chromakey="white"/>
          </v:shape>
        </w:pict>
      </w:r>
      <w:r w:rsidRPr="00D9119F">
        <w:rPr>
          <w:rFonts w:eastAsia="Times New Roman"/>
        </w:rPr>
        <w:fldChar w:fldCharType="end"/>
      </w:r>
      <w:r w:rsidRPr="00F87A8C">
        <w:rPr>
          <w:rFonts w:eastAsia="Times New Roman"/>
        </w:rPr>
        <w:t xml:space="preserve"> с.</w:t>
      </w:r>
    </w:p>
    <w:p w14:paraId="1F26FBD5" w14:textId="77777777" w:rsidR="001A5774" w:rsidRDefault="0046168B" w:rsidP="001A5774">
      <w:pPr>
        <w:pStyle w:val="TableCaption"/>
        <w:ind w:left="-284"/>
        <w:divId w:val="1399208271"/>
      </w:pPr>
      <w:r>
        <w:rPr>
          <w:noProof/>
          <w:lang w:eastAsia="ru-RU"/>
        </w:rPr>
        <w:pict w14:anchorId="7D275129">
          <v:shape id="Picture 14" o:spid="_x0000_i1299" type="#_x0000_t75" style="width:501pt;height:227.25pt;visibility:visible">
            <v:imagedata r:id="rId116" o:title=""/>
          </v:shape>
        </w:pict>
      </w:r>
    </w:p>
    <w:p w14:paraId="3597ED40" w14:textId="51D59607" w:rsidR="001A5774" w:rsidRDefault="001A5774" w:rsidP="001A5774">
      <w:pPr>
        <w:pStyle w:val="Caption"/>
        <w:jc w:val="left"/>
        <w:divId w:val="1399208271"/>
      </w:pPr>
      <w:r w:rsidRPr="006656C3">
        <w:t xml:space="preserve">Рисунок </w:t>
      </w:r>
      <w:r w:rsidR="00AC4FC9">
        <w:t>А.1</w:t>
      </w:r>
      <w:r w:rsidRPr="006656C3">
        <w:t xml:space="preserve"> — План этажа</w:t>
      </w:r>
      <w:r w:rsidR="00FE025C" w:rsidRPr="006656C3">
        <w:t xml:space="preserve"> здания бизнес-центра Татищевский</w:t>
      </w:r>
      <w:r w:rsidR="00B4542E" w:rsidRPr="006656C3">
        <w:t>. В отмеченных кабинетах распологаются различные группы программистов</w:t>
      </w:r>
    </w:p>
    <w:p w14:paraId="2075860C" w14:textId="77777777" w:rsidR="00FE025C" w:rsidRPr="00FE025C" w:rsidRDefault="00FE025C" w:rsidP="00FE025C">
      <w:pPr>
        <w:divId w:val="1399208271"/>
      </w:pPr>
    </w:p>
    <w:p w14:paraId="73158C18" w14:textId="77777777" w:rsidR="00203464" w:rsidRPr="006723E9" w:rsidRDefault="00C06381" w:rsidP="0046168B">
      <w:pPr>
        <w:pStyle w:val="Heading0"/>
        <w:spacing w:after="0" w:line="360" w:lineRule="auto"/>
        <w:ind w:firstLine="0"/>
        <w:jc w:val="center"/>
        <w:outlineLvl w:val="0"/>
        <w:divId w:val="1399208271"/>
      </w:pPr>
      <w:bookmarkStart w:id="187" w:name="_Toc420524532"/>
      <w:bookmarkStart w:id="188" w:name="_Toc420770109"/>
      <w:r w:rsidRPr="006723E9">
        <w:lastRenderedPageBreak/>
        <w:t>ПРИЛОЖЕНИЕ Б</w:t>
      </w:r>
      <w:bookmarkEnd w:id="187"/>
      <w:bookmarkEnd w:id="188"/>
    </w:p>
    <w:p w14:paraId="1CAC6A35" w14:textId="77777777" w:rsidR="003F740C" w:rsidRPr="006A177A" w:rsidRDefault="003F740C" w:rsidP="0046168B">
      <w:pPr>
        <w:pStyle w:val="Style1"/>
        <w:spacing w:before="0"/>
        <w:divId w:val="1399208271"/>
      </w:pPr>
      <w:bookmarkStart w:id="189" w:name="_Toc231548375"/>
      <w:bookmarkStart w:id="190" w:name="_Toc65416891"/>
      <w:bookmarkStart w:id="191" w:name="_Toc65334971"/>
      <w:bookmarkStart w:id="192" w:name="_Toc420501409"/>
      <w:bookmarkStart w:id="193" w:name="_Toc420502462"/>
      <w:bookmarkStart w:id="194" w:name="_Toc420524533"/>
      <w:bookmarkStart w:id="195" w:name="_Toc420770110"/>
      <w:r w:rsidRPr="006A177A">
        <w:rPr>
          <w:rStyle w:val="1f"/>
        </w:rPr>
        <w:t xml:space="preserve">Б.1 Определение </w:t>
      </w:r>
      <w:r w:rsidRPr="006A177A">
        <w:rPr>
          <w:rStyle w:val="1f"/>
          <w:szCs w:val="24"/>
        </w:rPr>
        <w:t>затрат</w:t>
      </w:r>
      <w:r w:rsidRPr="006A177A">
        <w:rPr>
          <w:rStyle w:val="1f"/>
        </w:rPr>
        <w:t xml:space="preserve"> на создание программного продукта</w:t>
      </w:r>
      <w:bookmarkEnd w:id="189"/>
      <w:bookmarkEnd w:id="190"/>
      <w:bookmarkEnd w:id="191"/>
      <w:bookmarkEnd w:id="192"/>
      <w:bookmarkEnd w:id="193"/>
      <w:bookmarkEnd w:id="194"/>
      <w:bookmarkEnd w:id="195"/>
    </w:p>
    <w:p w14:paraId="1D7345E7" w14:textId="77777777" w:rsidR="003F740C" w:rsidRPr="006A177A" w:rsidRDefault="003F740C" w:rsidP="006656C3">
      <w:pPr>
        <w:pStyle w:val="10"/>
        <w:ind w:firstLine="530"/>
        <w:divId w:val="1399208271"/>
        <w:rPr>
          <w:sz w:val="28"/>
          <w:szCs w:val="28"/>
          <w:lang w:val="ru-RU"/>
        </w:rPr>
      </w:pPr>
      <w:r w:rsidRPr="006A177A">
        <w:rPr>
          <w:sz w:val="28"/>
          <w:szCs w:val="28"/>
          <w:lang w:val="ru-RU"/>
        </w:rPr>
        <w:t>Затраты на создание программного продукта складывают</w:t>
      </w:r>
      <w:bookmarkStart w:id="196" w:name="_GoBack"/>
      <w:bookmarkEnd w:id="196"/>
      <w:r w:rsidRPr="006A177A">
        <w:rPr>
          <w:sz w:val="28"/>
          <w:szCs w:val="28"/>
          <w:lang w:val="ru-RU"/>
        </w:rPr>
        <w:t>ся из:</w:t>
      </w:r>
    </w:p>
    <w:p w14:paraId="6A4D6FCE" w14:textId="77777777"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14:paraId="37C71737" w14:textId="77777777" w:rsidR="003F740C" w:rsidRPr="006A177A" w:rsidRDefault="003F740C" w:rsidP="001A162E">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14:paraId="6BD2699A" w14:textId="77777777"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14:paraId="022A23DF" w14:textId="77777777" w:rsidR="003F740C" w:rsidRPr="006A177A" w:rsidRDefault="003F740C" w:rsidP="006656C3">
      <w:pPr>
        <w:pStyle w:val="10"/>
        <w:ind w:firstLine="530"/>
        <w:divId w:val="1399208271"/>
        <w:rPr>
          <w:sz w:val="28"/>
          <w:szCs w:val="28"/>
          <w:lang w:val="ru-RU"/>
        </w:rPr>
      </w:pPr>
      <w:r w:rsidRPr="006A177A">
        <w:rPr>
          <w:sz w:val="28"/>
          <w:szCs w:val="28"/>
          <w:lang w:val="ru-RU"/>
        </w:rPr>
        <w:t>Вычислим каждую составляющую.</w:t>
      </w:r>
    </w:p>
    <w:p w14:paraId="25AEDD48" w14:textId="77777777" w:rsidR="003F740C" w:rsidRPr="006A177A" w:rsidRDefault="003F740C" w:rsidP="00AC4FC9">
      <w:pPr>
        <w:pStyle w:val="Style1"/>
        <w:divId w:val="1399208271"/>
      </w:pPr>
      <w:bookmarkStart w:id="197" w:name="_Toc65416892"/>
      <w:bookmarkStart w:id="198" w:name="_Toc65334972"/>
      <w:bookmarkStart w:id="199" w:name="_Toc420501410"/>
      <w:bookmarkStart w:id="200" w:name="_Toc420502463"/>
      <w:bookmarkStart w:id="201" w:name="_Toc420524534"/>
      <w:bookmarkStart w:id="202" w:name="_Toc420770111"/>
      <w:r w:rsidRPr="006A177A">
        <w:t>Б.1.1 Расходы по оплате труда разработчика программы</w:t>
      </w:r>
      <w:bookmarkEnd w:id="197"/>
      <w:bookmarkEnd w:id="198"/>
      <w:bookmarkEnd w:id="199"/>
      <w:bookmarkEnd w:id="200"/>
      <w:bookmarkEnd w:id="201"/>
      <w:bookmarkEnd w:id="202"/>
    </w:p>
    <w:p w14:paraId="406BE0A2" w14:textId="77777777" w:rsidR="003F740C" w:rsidRPr="006A177A" w:rsidRDefault="003F740C" w:rsidP="00AC4FC9">
      <w:pPr>
        <w:pStyle w:val="Style1"/>
        <w:divId w:val="1399208271"/>
      </w:pPr>
      <w:r w:rsidRPr="006A177A">
        <w:t>Б.1.1.1 Расчет трудоемкости создания программы</w:t>
      </w:r>
    </w:p>
    <w:p w14:paraId="059590A7" w14:textId="77777777" w:rsidR="003F740C" w:rsidRPr="006A177A" w:rsidRDefault="003F740C" w:rsidP="006656C3">
      <w:pPr>
        <w:divId w:val="1399208271"/>
      </w:pPr>
      <w:r w:rsidRPr="006A177A">
        <w:rPr>
          <w:rStyle w:val="1f"/>
          <w:i/>
          <w:szCs w:val="28"/>
        </w:rPr>
        <w:t>Трудоемкость создания программы</w:t>
      </w:r>
      <w:r w:rsidRPr="006A177A">
        <w:rPr>
          <w:rStyle w:val="1f"/>
          <w:szCs w:val="28"/>
        </w:rPr>
        <w:t xml:space="preserve"> (</w:t>
      </w:r>
      <w:r w:rsidR="00F87A8C" w:rsidRPr="00F87A8C">
        <w:rPr>
          <w:rStyle w:val="1f"/>
          <w:szCs w:val="28"/>
        </w:rPr>
        <w:fldChar w:fldCharType="begin"/>
      </w:r>
      <w:r w:rsidR="00F87A8C" w:rsidRPr="006656C3">
        <w:rPr>
          <w:rStyle w:val="1f"/>
          <w:szCs w:val="28"/>
        </w:rPr>
        <w:instrText xml:space="preserve"> QUOTE </w:instrText>
      </w:r>
      <w:r w:rsidR="00936153">
        <w:rPr>
          <w:position w:val="-23"/>
        </w:rPr>
        <w:pict w14:anchorId="57173C7C">
          <v:shape id="_x0000_i1300"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1D9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1D9D&quot; wsp:rsidP=&quot;00581D9D&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6656C3">
        <w:rPr>
          <w:rStyle w:val="1f"/>
          <w:szCs w:val="28"/>
        </w:rPr>
        <w:instrText xml:space="preserve"> </w:instrText>
      </w:r>
      <w:r w:rsidR="00F87A8C" w:rsidRPr="00F87A8C">
        <w:rPr>
          <w:rStyle w:val="1f"/>
          <w:szCs w:val="28"/>
        </w:rPr>
        <w:fldChar w:fldCharType="separate"/>
      </w:r>
      <w:r w:rsidR="00936153">
        <w:rPr>
          <w:position w:val="-23"/>
        </w:rPr>
        <w:pict w14:anchorId="317849B9">
          <v:shape id="_x0000_i130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1D9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1D9D&quot; wsp:rsidP=&quot;00581D9D&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F87A8C">
        <w:rPr>
          <w:rStyle w:val="1f"/>
          <w:szCs w:val="28"/>
        </w:rPr>
        <w:fldChar w:fldCharType="end"/>
      </w:r>
      <w:r w:rsidRPr="006A177A">
        <w:rPr>
          <w:rStyle w:val="1f"/>
          <w:szCs w:val="28"/>
        </w:rPr>
        <w:t>) включает в себя затраты труда на:</w:t>
      </w:r>
    </w:p>
    <w:p w14:paraId="55DB1C6D"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w:r w:rsidR="00F87A8C" w:rsidRPr="00F87A8C">
        <w:rPr>
          <w:rStyle w:val="1f"/>
          <w:sz w:val="28"/>
          <w:szCs w:val="28"/>
          <w:lang w:val="ru-RU"/>
        </w:rPr>
        <w:fldChar w:fldCharType="begin"/>
      </w:r>
      <w:r w:rsidR="00F87A8C" w:rsidRPr="00B37218">
        <w:rPr>
          <w:rStyle w:val="1f"/>
          <w:sz w:val="28"/>
          <w:szCs w:val="28"/>
          <w:lang w:val="ru-RU"/>
        </w:rPr>
        <w:instrText xml:space="preserve"> QUOTE </w:instrText>
      </w:r>
      <w:r w:rsidR="00936153">
        <w:rPr>
          <w:position w:val="-23"/>
        </w:rPr>
        <w:pict w14:anchorId="6EB10E87">
          <v:shape id="_x0000_i1302"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D0691&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D0691&quot; wsp:rsidP=&quot;004D069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B37218">
        <w:rPr>
          <w:rStyle w:val="1f"/>
          <w:sz w:val="28"/>
          <w:szCs w:val="28"/>
          <w:lang w:val="ru-RU"/>
        </w:rPr>
        <w:instrText xml:space="preserve"> </w:instrText>
      </w:r>
      <w:r w:rsidR="00F87A8C" w:rsidRPr="00F87A8C">
        <w:rPr>
          <w:rStyle w:val="1f"/>
          <w:sz w:val="28"/>
          <w:szCs w:val="28"/>
          <w:lang w:val="ru-RU"/>
        </w:rPr>
        <w:fldChar w:fldCharType="separate"/>
      </w:r>
      <w:r w:rsidR="00936153">
        <w:rPr>
          <w:position w:val="-23"/>
        </w:rPr>
        <w:pict w14:anchorId="19874675">
          <v:shape id="_x0000_i1303"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D0691&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D0691&quot; wsp:rsidP=&quot;004D069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F87A8C">
        <w:rPr>
          <w:rStyle w:val="1f"/>
          <w:sz w:val="28"/>
          <w:szCs w:val="28"/>
          <w:lang w:val="ru-RU"/>
        </w:rPr>
        <w:fldChar w:fldCharType="end"/>
      </w:r>
      <w:r w:rsidRPr="006A177A">
        <w:rPr>
          <w:rStyle w:val="1f"/>
          <w:sz w:val="28"/>
          <w:szCs w:val="28"/>
          <w:lang w:val="ru-RU"/>
        </w:rPr>
        <w:t>);</w:t>
      </w:r>
    </w:p>
    <w:p w14:paraId="51DE5F8F"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3"/>
        </w:rPr>
        <w:pict w14:anchorId="75A6C241">
          <v:shape id="_x0000_i1304"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5DCD&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5DCD&quot; wsp:rsidP=&quot;00F65DC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3"/>
        </w:rPr>
        <w:pict w14:anchorId="197729F5">
          <v:shape id="_x0000_i1305"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5DCD&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5DCD&quot; wsp:rsidP=&quot;00F65DC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 w:val="28"/>
          <w:szCs w:val="28"/>
          <w:lang w:val="ru-RU"/>
        </w:rPr>
        <w:fldChar w:fldCharType="end"/>
      </w:r>
      <w:r w:rsidRPr="006A177A">
        <w:rPr>
          <w:rStyle w:val="1f"/>
          <w:sz w:val="28"/>
          <w:szCs w:val="28"/>
          <w:lang w:val="ru-RU"/>
        </w:rPr>
        <w:t>);</w:t>
      </w:r>
    </w:p>
    <w:p w14:paraId="5B04C23F"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3"/>
        </w:rPr>
        <w:pict w14:anchorId="0B9156AD">
          <v:shape id="_x0000_i1306"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AEC&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AEC&quot; wsp:rsidP=&quot;00CA0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0"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3"/>
        </w:rPr>
        <w:pict w14:anchorId="61B6E6F0">
          <v:shape id="_x0000_i1307"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AEC&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AEC&quot; wsp:rsidP=&quot;00CA0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0" o:title="" chromakey="white"/>
          </v:shape>
        </w:pict>
      </w:r>
      <w:r w:rsidR="00F87A8C" w:rsidRPr="00F87A8C">
        <w:rPr>
          <w:rStyle w:val="1f"/>
          <w:sz w:val="28"/>
          <w:szCs w:val="28"/>
          <w:lang w:val="ru-RU"/>
        </w:rPr>
        <w:fldChar w:fldCharType="end"/>
      </w:r>
      <w:r w:rsidRPr="006A177A">
        <w:rPr>
          <w:rStyle w:val="1f"/>
          <w:sz w:val="28"/>
          <w:szCs w:val="28"/>
          <w:lang w:val="ru-RU"/>
        </w:rPr>
        <w:t>);</w:t>
      </w:r>
    </w:p>
    <w:p w14:paraId="609CC7CC"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3"/>
        </w:rPr>
        <w:pict w14:anchorId="40C678F4">
          <v:shape id="_x0000_i1308"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4A70&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4A70&quot; wsp:rsidP=&quot;00DC4A7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1"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3"/>
        </w:rPr>
        <w:pict w14:anchorId="191AF479">
          <v:shape id="_x0000_i1309"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4A70&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4A70&quot; wsp:rsidP=&quot;00DC4A7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1" o:title="" chromakey="white"/>
          </v:shape>
        </w:pict>
      </w:r>
      <w:r w:rsidR="00F87A8C" w:rsidRPr="00F87A8C">
        <w:rPr>
          <w:rStyle w:val="1f"/>
          <w:sz w:val="28"/>
          <w:szCs w:val="28"/>
          <w:lang w:val="ru-RU"/>
        </w:rPr>
        <w:fldChar w:fldCharType="end"/>
      </w:r>
      <w:r w:rsidRPr="006A177A">
        <w:rPr>
          <w:rStyle w:val="1f"/>
          <w:sz w:val="28"/>
          <w:szCs w:val="28"/>
          <w:lang w:val="ru-RU"/>
        </w:rPr>
        <w:t>);</w:t>
      </w:r>
    </w:p>
    <w:p w14:paraId="79A9BFF0" w14:textId="77777777" w:rsidR="003F740C" w:rsidRPr="006A177A" w:rsidRDefault="003F740C" w:rsidP="001A162E">
      <w:pPr>
        <w:pStyle w:val="12"/>
        <w:numPr>
          <w:ilvl w:val="0"/>
          <w:numId w:val="31"/>
        </w:numPr>
        <w:divId w:val="1399208271"/>
        <w:rPr>
          <w:sz w:val="28"/>
          <w:szCs w:val="28"/>
        </w:rPr>
      </w:pPr>
      <w:r w:rsidRPr="006A177A">
        <w:rPr>
          <w:sz w:val="28"/>
          <w:szCs w:val="28"/>
        </w:rPr>
        <w:t>отладку программы (</w:t>
      </w:r>
      <w:r w:rsidR="00F87A8C" w:rsidRPr="00F87A8C">
        <w:rPr>
          <w:sz w:val="28"/>
          <w:szCs w:val="28"/>
        </w:rPr>
        <w:fldChar w:fldCharType="begin"/>
      </w:r>
      <w:r w:rsidR="00F87A8C" w:rsidRPr="00F87A8C">
        <w:rPr>
          <w:sz w:val="28"/>
          <w:szCs w:val="28"/>
        </w:rPr>
        <w:instrText xml:space="preserve"> QUOTE </w:instrText>
      </w:r>
      <w:r w:rsidR="00936153">
        <w:rPr>
          <w:position w:val="-23"/>
        </w:rPr>
        <w:pict w14:anchorId="3A21728A">
          <v:shape id="_x0000_i1310"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0866&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40866&quot; wsp:rsidP=&quot;00A4086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sz w:val="28"/>
          <w:szCs w:val="28"/>
        </w:rPr>
        <w:instrText xml:space="preserve"> </w:instrText>
      </w:r>
      <w:r w:rsidR="00F87A8C" w:rsidRPr="00F87A8C">
        <w:rPr>
          <w:sz w:val="28"/>
          <w:szCs w:val="28"/>
        </w:rPr>
        <w:fldChar w:fldCharType="separate"/>
      </w:r>
      <w:r w:rsidR="00936153">
        <w:rPr>
          <w:position w:val="-23"/>
        </w:rPr>
        <w:pict w14:anchorId="3033F4E5">
          <v:shape id="_x0000_i1311"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0866&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40866&quot; wsp:rsidP=&quot;00A4086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sz w:val="28"/>
          <w:szCs w:val="28"/>
        </w:rPr>
        <w:fldChar w:fldCharType="end"/>
      </w:r>
      <w:r w:rsidRPr="006A177A">
        <w:rPr>
          <w:sz w:val="28"/>
          <w:szCs w:val="28"/>
        </w:rPr>
        <w:t>);</w:t>
      </w:r>
    </w:p>
    <w:p w14:paraId="00354A6F"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6"/>
        </w:rPr>
        <w:pict w14:anchorId="5446CA16">
          <v:shape id="_x0000_i1312"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7652&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7652&quot; wsp:rsidP=&quot;002176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3"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6"/>
        </w:rPr>
        <w:pict w14:anchorId="3AC3801D">
          <v:shape id="_x0000_i1313"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7652&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7652&quot; wsp:rsidP=&quot;002176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3" o:title="" chromakey="white"/>
          </v:shape>
        </w:pict>
      </w:r>
      <w:r w:rsidR="00F87A8C" w:rsidRPr="00F87A8C">
        <w:rPr>
          <w:rStyle w:val="1f"/>
          <w:sz w:val="28"/>
          <w:szCs w:val="28"/>
          <w:lang w:val="ru-RU"/>
        </w:rPr>
        <w:fldChar w:fldCharType="end"/>
      </w:r>
      <w:r w:rsidRPr="006A177A">
        <w:rPr>
          <w:rStyle w:val="1f"/>
          <w:sz w:val="28"/>
          <w:szCs w:val="28"/>
          <w:lang w:val="ru-RU"/>
        </w:rPr>
        <w:t>).</w:t>
      </w:r>
    </w:p>
    <w:p w14:paraId="17753BB3" w14:textId="0D3060CD" w:rsidR="003F740C" w:rsidRPr="006A177A" w:rsidRDefault="003F740C" w:rsidP="006656C3">
      <w:pPr>
        <w:divId w:val="1399208271"/>
      </w:pPr>
      <w:r w:rsidRPr="006723E9">
        <w:rPr>
          <w:rStyle w:val="1f"/>
          <w:szCs w:val="28"/>
        </w:rPr>
        <w:t>Задача описания</w:t>
      </w:r>
      <w:r w:rsidRPr="006A177A">
        <w:rPr>
          <w:rStyle w:val="1f"/>
          <w:szCs w:val="28"/>
        </w:rPr>
        <w:t xml:space="preserve">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w:t>
      </w:r>
      <w:r w:rsidRPr="006A177A">
        <w:rPr>
          <w:rStyle w:val="1f"/>
          <w:szCs w:val="28"/>
        </w:rPr>
        <w:lastRenderedPageBreak/>
        <w:t xml:space="preserve">дипломного проекта, можно оценить затраты труда на описание задачи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7916B55E">
          <v:shape id="_x0000_i1314"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0738&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0738&quot; wsp:rsidP=&quot;000607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7738D95F">
          <v:shape id="_x0000_i1315"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0738&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0738&quot; wsp:rsidP=&quot;000607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F87A8C">
        <w:rPr>
          <w:rStyle w:val="1f"/>
          <w:szCs w:val="28"/>
        </w:rPr>
        <w:fldChar w:fldCharType="end"/>
      </w:r>
      <w:r w:rsidR="006656C3">
        <w:rPr>
          <w:rStyle w:val="1f"/>
          <w:szCs w:val="28"/>
        </w:rPr>
        <w:t xml:space="preserve"> </w:t>
      </w:r>
      <w:r w:rsidRPr="006A177A">
        <w:rPr>
          <w:rStyle w:val="1f"/>
          <w:szCs w:val="28"/>
        </w:rPr>
        <w:t>как 40 чел.-ч.</w:t>
      </w:r>
    </w:p>
    <w:p w14:paraId="077FFE6D" w14:textId="77777777" w:rsidR="003F740C" w:rsidRPr="006A177A" w:rsidRDefault="003F740C" w:rsidP="006656C3">
      <w:pPr>
        <w:divId w:val="1399208271"/>
      </w:pPr>
      <w:r w:rsidRPr="006A177A">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14:paraId="54504683" w14:textId="77777777" w:rsidR="003F740C" w:rsidRPr="006A177A" w:rsidRDefault="003F740C" w:rsidP="006656C3">
      <w:pPr>
        <w:divId w:val="1399208271"/>
      </w:pPr>
      <w:r w:rsidRPr="006A177A">
        <w:rPr>
          <w:rStyle w:val="1f"/>
          <w:i/>
          <w:szCs w:val="28"/>
        </w:rPr>
        <w:t>Условное число операторов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5AF80606">
          <v:shape id="_x0000_i1316"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62CF&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62CF&quot; wsp:rsidP=&quot;00F662CF&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4"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780BFF66">
          <v:shape id="_x0000_i1317"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62CF&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62CF&quot; wsp:rsidP=&quot;00F662CF&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4" o:title="" chromakey="white"/>
          </v:shape>
        </w:pict>
      </w:r>
      <w:r w:rsidR="00F87A8C" w:rsidRPr="00F87A8C">
        <w:rPr>
          <w:rStyle w:val="1f"/>
          <w:szCs w:val="28"/>
        </w:rPr>
        <w:fldChar w:fldCharType="end"/>
      </w:r>
      <w:r w:rsidRPr="006A177A">
        <w:rPr>
          <w:rStyle w:val="1f"/>
          <w:i/>
          <w:szCs w:val="28"/>
        </w:rPr>
        <w:t>)</w:t>
      </w:r>
      <w:r w:rsidRPr="006A177A">
        <w:rPr>
          <w:rStyle w:val="1f"/>
          <w:szCs w:val="28"/>
        </w:rPr>
        <w:t xml:space="preserve"> в программе определяется формулой:</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1608BC6" w14:textId="77777777" w:rsidTr="00B930AD">
        <w:trPr>
          <w:divId w:val="1399208271"/>
        </w:trPr>
        <w:tc>
          <w:tcPr>
            <w:tcW w:w="4500" w:type="pct"/>
            <w:tcMar>
              <w:top w:w="0" w:type="dxa"/>
              <w:left w:w="108" w:type="dxa"/>
              <w:bottom w:w="0" w:type="dxa"/>
              <w:right w:w="108" w:type="dxa"/>
            </w:tcMar>
            <w:vAlign w:val="center"/>
          </w:tcPr>
          <w:p w14:paraId="26ADF45A" w14:textId="77777777" w:rsidR="003F740C" w:rsidRPr="006A177A" w:rsidRDefault="00936153" w:rsidP="003F740C">
            <w:pPr>
              <w:pStyle w:val="10"/>
              <w:jc w:val="center"/>
              <w:rPr>
                <w:sz w:val="28"/>
                <w:szCs w:val="28"/>
              </w:rPr>
            </w:pPr>
            <w:r>
              <w:pict w14:anchorId="7F51E97B">
                <v:shape id="_x0000_i1318" type="#_x0000_t75" style="width:10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354E&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4354E&quot; wsp:rsidRDefault=&quot;00B4354E&quot; wsp:rsidP=&quot;00B4354E&quot;&gt;&lt;m:oMathPara&gt;&lt;m:oMathParaPr&gt;&lt;m:jc m:val=&quot;center&quot;/&gt;&lt;/m:oMathParaPr&gt;&lt;m:oMath&gt;&lt;m:r&gt;&lt;w:rPr&gt;&lt;w:rFonts w:ascii=&quot;Cambria Math&quot; w:h-ansi=&quot;Cambria Math&quot;/&gt;&lt;wx:font wx:val=&quot;Cambria Math&quot;/&gt;&lt;w:i/&gt;&lt;w:sz-cs w:val=&quot;28&quot;/&gt;&lt;/w:rPr&gt;&lt;m:t&gt;Q=qв€™cв€™(1+p)&lt;/m:t&gt;&lt;/m:r&gt;&lt;/m:oMath&gt;&lt;/m:oMathPara&gt;&lt;/w:p&gt;&lt;w:sectPr wsp:rsidR=&quot;00000000&quot; wsp:rsidRPr=&quot;00B4354E&quot;&gt;&lt;w:pgSz w:w=&quot;12240&quot; w:h=&quot;15840&quot;/&gt;&lt;w:pgMar w:top=&quot;1134&quot; w:right=&quot;850&quot; w:bottom=&quot;1134&quot; w:left=&quot;1701&quot; w:header=&quot;720&quot; w:footer=&quot;720&quot; w:gutter=&quot;0&quot;/&gt;&lt;w:cols w:space=&quot;720&quot;/&gt;&lt;/w:sectPr&gt;&lt;/wx:sect&gt;&lt;/w:body&gt;&lt;/w:wordDocument&gt;">
                  <v:imagedata r:id="rId125" o:title="" chromakey="white"/>
                </v:shape>
              </w:pict>
            </w:r>
          </w:p>
        </w:tc>
        <w:tc>
          <w:tcPr>
            <w:tcW w:w="500" w:type="pct"/>
            <w:tcMar>
              <w:top w:w="0" w:type="dxa"/>
              <w:left w:w="108" w:type="dxa"/>
              <w:bottom w:w="0" w:type="dxa"/>
              <w:right w:w="108" w:type="dxa"/>
            </w:tcMar>
            <w:vAlign w:val="center"/>
          </w:tcPr>
          <w:p w14:paraId="7A83E7CD" w14:textId="2AC31C49" w:rsidR="003F740C" w:rsidRPr="006A177A" w:rsidRDefault="003F740C" w:rsidP="00B930AD">
            <w:pPr>
              <w:pStyle w:val="14"/>
              <w:ind w:left="-249" w:firstLine="0"/>
              <w:jc w:val="right"/>
              <w:rPr>
                <w:sz w:val="28"/>
                <w:szCs w:val="28"/>
              </w:rPr>
            </w:pPr>
            <w:r w:rsidRPr="006A177A">
              <w:rPr>
                <w:rStyle w:val="1f"/>
                <w:sz w:val="28"/>
                <w:szCs w:val="28"/>
                <w:lang w:val="ru-RU"/>
              </w:rPr>
              <w:t>(</w:t>
            </w:r>
            <w:r w:rsidR="00B930AD">
              <w:rPr>
                <w:rStyle w:val="1f"/>
                <w:sz w:val="28"/>
                <w:szCs w:val="28"/>
                <w:lang w:val="ru-RU"/>
              </w:rPr>
              <w:t>5</w:t>
            </w:r>
            <w:r w:rsidRPr="006A177A">
              <w:rPr>
                <w:rStyle w:val="1f"/>
                <w:sz w:val="28"/>
                <w:szCs w:val="28"/>
                <w:lang w:val="ru-RU"/>
              </w:rPr>
              <w:t>)</w:t>
            </w:r>
          </w:p>
        </w:tc>
      </w:tr>
    </w:tbl>
    <w:p w14:paraId="5FDEFEC6"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08E0D597" w14:textId="77777777" w:rsidR="003F740C" w:rsidRPr="004E50E2" w:rsidRDefault="00F87A8C" w:rsidP="003F740C">
      <w:pPr>
        <w:pStyle w:val="10"/>
        <w:divId w:val="1399208271"/>
        <w:rPr>
          <w:sz w:val="28"/>
          <w:szCs w:val="28"/>
          <w:lang w:val="ru-RU"/>
        </w:rPr>
      </w:pPr>
      <w:r w:rsidRPr="00F87A8C">
        <w:rPr>
          <w:sz w:val="28"/>
          <w:szCs w:val="28"/>
        </w:rPr>
        <w:fldChar w:fldCharType="begin"/>
      </w:r>
      <w:r w:rsidRPr="004E50E2">
        <w:rPr>
          <w:sz w:val="28"/>
          <w:szCs w:val="28"/>
          <w:lang w:val="ru-RU"/>
        </w:rPr>
        <w:instrText xml:space="preserve"> </w:instrText>
      </w:r>
      <w:r w:rsidRPr="00F87A8C">
        <w:rPr>
          <w:sz w:val="28"/>
          <w:szCs w:val="28"/>
        </w:rPr>
        <w:instrText>QUOTE</w:instrText>
      </w:r>
      <w:r w:rsidRPr="004E50E2">
        <w:rPr>
          <w:sz w:val="28"/>
          <w:szCs w:val="28"/>
          <w:lang w:val="ru-RU"/>
        </w:rPr>
        <w:instrText xml:space="preserve"> </w:instrText>
      </w:r>
      <w:r w:rsidR="00936153">
        <w:rPr>
          <w:position w:val="-23"/>
        </w:rPr>
        <w:pict w14:anchorId="04771696">
          <v:shape id="_x0000_i1319"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37C8&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37C8&quot; wsp:rsidP=&quot;00DC37C8&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Pr="004E50E2">
        <w:rPr>
          <w:sz w:val="28"/>
          <w:szCs w:val="28"/>
          <w:lang w:val="ru-RU"/>
        </w:rPr>
        <w:instrText xml:space="preserve"> </w:instrText>
      </w:r>
      <w:r w:rsidRPr="00F87A8C">
        <w:rPr>
          <w:sz w:val="28"/>
          <w:szCs w:val="28"/>
        </w:rPr>
        <w:fldChar w:fldCharType="separate"/>
      </w:r>
      <w:r w:rsidR="00936153">
        <w:rPr>
          <w:position w:val="-23"/>
        </w:rPr>
        <w:pict w14:anchorId="67AA388E">
          <v:shape id="_x0000_i1320"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37C8&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37C8&quot; wsp:rsidP=&quot;00DC37C8&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Pr="00F87A8C">
        <w:rPr>
          <w:sz w:val="28"/>
          <w:szCs w:val="28"/>
        </w:rPr>
        <w:fldChar w:fldCharType="end"/>
      </w:r>
      <w:r w:rsidR="003F740C" w:rsidRPr="004E50E2">
        <w:rPr>
          <w:sz w:val="28"/>
          <w:szCs w:val="28"/>
          <w:lang w:val="ru-RU"/>
        </w:rPr>
        <w:t xml:space="preserve"> </w:t>
      </w:r>
      <w:r w:rsidR="003F740C" w:rsidRPr="006A177A">
        <w:rPr>
          <w:rStyle w:val="1f"/>
          <w:sz w:val="28"/>
          <w:szCs w:val="28"/>
          <w:lang w:val="ru-RU"/>
        </w:rPr>
        <w:t>– предполагаемое число операторов;</w:t>
      </w:r>
    </w:p>
    <w:p w14:paraId="346EA54C" w14:textId="77777777" w:rsidR="003F740C" w:rsidRPr="004E50E2" w:rsidRDefault="00F87A8C" w:rsidP="003F740C">
      <w:pPr>
        <w:pStyle w:val="10"/>
        <w:divId w:val="1399208271"/>
        <w:rPr>
          <w:sz w:val="28"/>
          <w:szCs w:val="28"/>
          <w:lang w:val="ru-RU"/>
        </w:rPr>
      </w:pPr>
      <w:r w:rsidRPr="00F87A8C">
        <w:rPr>
          <w:rStyle w:val="1f"/>
          <w:sz w:val="28"/>
          <w:szCs w:val="28"/>
        </w:rPr>
        <w:fldChar w:fldCharType="begin"/>
      </w:r>
      <w:r w:rsidRPr="004E50E2">
        <w:rPr>
          <w:rStyle w:val="1f"/>
          <w:sz w:val="28"/>
          <w:szCs w:val="28"/>
          <w:lang w:val="ru-RU"/>
        </w:rPr>
        <w:instrText xml:space="preserve"> </w:instrText>
      </w:r>
      <w:r w:rsidRPr="00F87A8C">
        <w:rPr>
          <w:rStyle w:val="1f"/>
          <w:sz w:val="28"/>
          <w:szCs w:val="28"/>
        </w:rPr>
        <w:instrText>QUOTE</w:instrText>
      </w:r>
      <w:r w:rsidRPr="004E50E2">
        <w:rPr>
          <w:rStyle w:val="1f"/>
          <w:sz w:val="28"/>
          <w:szCs w:val="28"/>
          <w:lang w:val="ru-RU"/>
        </w:rPr>
        <w:instrText xml:space="preserve"> </w:instrText>
      </w:r>
      <w:r w:rsidR="00936153">
        <w:rPr>
          <w:position w:val="-23"/>
        </w:rPr>
        <w:pict w14:anchorId="0848850B">
          <v:shape id="_x0000_i1321"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3D99&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13D99&quot; wsp:rsidP=&quot;00E13D99&quot;&gt;&lt;m:oMathPara&gt;&lt;m:oMath&gt;&lt;m:r&gt;&lt;w:rPr&gt;&lt;w:rStyle w:val=&quot;1&quot;/&gt;&lt;w:rFonts w:ascii=&quot;Cambria Math&quot; w:h-ansi=&quot;Cambria Math&quot;/&gt;&lt;wx:font wx:val=&quot;Cambria Math&quot;/&gt;&lt;w:i/&gt;&lt;w:sz-cs w:val=&quot;28&quot;/&gt;&lt;/w:rPr&gt;&lt;m:t&gt;c&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7" o:title="" chromakey="white"/>
          </v:shape>
        </w:pict>
      </w:r>
      <w:r w:rsidRPr="004E50E2">
        <w:rPr>
          <w:rStyle w:val="1f"/>
          <w:sz w:val="28"/>
          <w:szCs w:val="28"/>
          <w:lang w:val="ru-RU"/>
        </w:rPr>
        <w:instrText xml:space="preserve"> </w:instrText>
      </w:r>
      <w:r w:rsidRPr="00F87A8C">
        <w:rPr>
          <w:rStyle w:val="1f"/>
          <w:sz w:val="28"/>
          <w:szCs w:val="28"/>
        </w:rPr>
        <w:fldChar w:fldCharType="separate"/>
      </w:r>
      <w:r w:rsidR="00936153">
        <w:rPr>
          <w:position w:val="-23"/>
        </w:rPr>
        <w:pict w14:anchorId="6124A839">
          <v:shape id="_x0000_i1322"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3D99&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13D99&quot; wsp:rsidP=&quot;00E13D99&quot;&gt;&lt;m:oMathPara&gt;&lt;m:oMath&gt;&lt;m:r&gt;&lt;w:rPr&gt;&lt;w:rStyle w:val=&quot;1&quot;/&gt;&lt;w:rFonts w:ascii=&quot;Cambria Math&quot; w:h-ansi=&quot;Cambria Math&quot;/&gt;&lt;wx:font wx:val=&quot;Cambria Math&quot;/&gt;&lt;w:i/&gt;&lt;w:sz-cs w:val=&quot;28&quot;/&gt;&lt;/w:rPr&gt;&lt;m:t&gt;c&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7" o:title="" chromakey="white"/>
          </v:shape>
        </w:pict>
      </w:r>
      <w:r w:rsidRPr="00F87A8C">
        <w:rPr>
          <w:rStyle w:val="1f"/>
          <w:sz w:val="28"/>
          <w:szCs w:val="28"/>
        </w:rPr>
        <w:fldChar w:fldCharType="end"/>
      </w:r>
      <w:r w:rsidR="003F740C" w:rsidRPr="004E50E2">
        <w:rPr>
          <w:rStyle w:val="1f"/>
          <w:sz w:val="28"/>
          <w:szCs w:val="28"/>
          <w:lang w:val="ru-RU"/>
        </w:rPr>
        <w:t xml:space="preserve"> </w:t>
      </w:r>
      <w:r w:rsidR="003F740C" w:rsidRPr="006A177A">
        <w:rPr>
          <w:rStyle w:val="1f"/>
          <w:sz w:val="28"/>
          <w:szCs w:val="28"/>
          <w:lang w:val="ru-RU"/>
        </w:rPr>
        <w:t>– коэффициент сложности программы;</w:t>
      </w:r>
    </w:p>
    <w:p w14:paraId="13C82B3B" w14:textId="77777777" w:rsidR="003F740C" w:rsidRPr="006A177A" w:rsidRDefault="00F87A8C" w:rsidP="003F740C">
      <w:pPr>
        <w:pStyle w:val="10"/>
        <w:divId w:val="1399208271"/>
        <w:rPr>
          <w:sz w:val="28"/>
          <w:szCs w:val="28"/>
          <w:lang w:val="ru-RU"/>
        </w:rPr>
      </w:pPr>
      <w:r w:rsidRPr="00F87A8C">
        <w:rPr>
          <w:sz w:val="28"/>
          <w:szCs w:val="28"/>
          <w:lang w:val="ru-RU"/>
        </w:rPr>
        <w:fldChar w:fldCharType="begin"/>
      </w:r>
      <w:r w:rsidRPr="00F87A8C">
        <w:rPr>
          <w:sz w:val="28"/>
          <w:szCs w:val="28"/>
          <w:lang w:val="ru-RU"/>
        </w:rPr>
        <w:instrText xml:space="preserve"> QUOTE </w:instrText>
      </w:r>
      <w:r w:rsidR="00936153">
        <w:rPr>
          <w:position w:val="-23"/>
        </w:rPr>
        <w:pict w14:anchorId="56567982">
          <v:shape id="_x0000_i1323"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5954&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5954&quot; wsp:rsidP=&quot;00405954&quot;&gt;&lt;m:oMathPara&gt;&lt;m:oMath&gt;&lt;m:r&gt;&lt;w:rPr&gt;&lt;w:rFonts w:ascii=&quot;Cambria Math&quot; w:h-ansi=&quot;Cambria Math&quot;/&gt;&lt;wx:font wx:val=&quot;Cambria Math&quot;/&gt;&lt;w:i/&gt;&lt;w:sz-cs w:val=&quot;28&quot;/&gt;&lt;/w:rPr&gt;&lt;m:t&gt; 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8" o:title="" chromakey="white"/>
          </v:shape>
        </w:pict>
      </w:r>
      <w:r w:rsidRPr="00F87A8C">
        <w:rPr>
          <w:sz w:val="28"/>
          <w:szCs w:val="28"/>
          <w:lang w:val="ru-RU"/>
        </w:rPr>
        <w:instrText xml:space="preserve"> </w:instrText>
      </w:r>
      <w:r w:rsidRPr="00F87A8C">
        <w:rPr>
          <w:sz w:val="28"/>
          <w:szCs w:val="28"/>
          <w:lang w:val="ru-RU"/>
        </w:rPr>
        <w:fldChar w:fldCharType="separate"/>
      </w:r>
      <w:r w:rsidR="00936153">
        <w:rPr>
          <w:position w:val="-23"/>
        </w:rPr>
        <w:pict w14:anchorId="4E805228">
          <v:shape id="_x0000_i1324"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5954&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5954&quot; wsp:rsidP=&quot;00405954&quot;&gt;&lt;m:oMathPara&gt;&lt;m:oMath&gt;&lt;m:r&gt;&lt;w:rPr&gt;&lt;w:rFonts w:ascii=&quot;Cambria Math&quot; w:h-ansi=&quot;Cambria Math&quot;/&gt;&lt;wx:font wx:val=&quot;Cambria Math&quot;/&gt;&lt;w:i/&gt;&lt;w:sz-cs w:val=&quot;28&quot;/&gt;&lt;/w:rPr&gt;&lt;m:t&gt; 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8" o:title="" chromakey="white"/>
          </v:shape>
        </w:pict>
      </w:r>
      <w:r w:rsidRPr="00F87A8C">
        <w:rPr>
          <w:sz w:val="28"/>
          <w:szCs w:val="28"/>
          <w:lang w:val="ru-RU"/>
        </w:rPr>
        <w:fldChar w:fldCharType="end"/>
      </w:r>
      <w:r w:rsidR="003F740C" w:rsidRPr="006A177A">
        <w:rPr>
          <w:sz w:val="28"/>
          <w:szCs w:val="28"/>
          <w:lang w:val="ru-RU"/>
        </w:rPr>
        <w:t xml:space="preserve"> </w:t>
      </w:r>
      <w:r w:rsidR="003F740C" w:rsidRPr="006A177A">
        <w:rPr>
          <w:rStyle w:val="1f"/>
          <w:sz w:val="28"/>
          <w:szCs w:val="28"/>
          <w:lang w:val="ru-RU"/>
        </w:rPr>
        <w:t>– коэффициент коррекции программы в ходе ее разработки.</w:t>
      </w:r>
    </w:p>
    <w:p w14:paraId="012F2904" w14:textId="77777777" w:rsidR="003F740C" w:rsidRPr="006A177A" w:rsidRDefault="003F740C" w:rsidP="006656C3">
      <w:pPr>
        <w:divId w:val="1399208271"/>
      </w:pPr>
      <w:r w:rsidRPr="006A177A">
        <w:rPr>
          <w:rStyle w:val="1f"/>
          <w:szCs w:val="28"/>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w:r w:rsidR="00F87A8C" w:rsidRPr="00F87A8C">
        <w:fldChar w:fldCharType="begin"/>
      </w:r>
      <w:r w:rsidR="00F87A8C" w:rsidRPr="00F87A8C">
        <w:instrText xml:space="preserve"> QUOTE </w:instrText>
      </w:r>
      <w:r w:rsidR="00936153">
        <w:rPr>
          <w:position w:val="-23"/>
        </w:rPr>
        <w:pict w14:anchorId="2BDCB1E2">
          <v:shape id="_x0000_i1325"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1032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10323&quot; wsp:rsidP=&quot;00110323&quot;&gt;&lt;m:oMathPara&gt;&lt;m:oMath&gt;&lt;m:r&gt;&lt;m:rPr&gt;&lt;m:sty m:val=&quot;p&quot;/&gt;&lt;/m:rPr&gt;&lt;w:rPr&gt;&lt;w:rFonts w:ascii=&quot;Cambria Math&quot; w:h-ansi=&quot;Cambria Math&quot;/&gt;&lt;wx:font wx:val=&quot;Cambria Math&quot;/&gt;&lt;w:sz-cs w:val=&quot;28&quot;/&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9" o:title="" chromakey="white"/>
          </v:shape>
        </w:pict>
      </w:r>
      <w:r w:rsidR="00F87A8C" w:rsidRPr="00F87A8C">
        <w:instrText xml:space="preserve"> </w:instrText>
      </w:r>
      <w:r w:rsidR="00F87A8C" w:rsidRPr="00F87A8C">
        <w:fldChar w:fldCharType="separate"/>
      </w:r>
      <w:r w:rsidR="00936153">
        <w:rPr>
          <w:position w:val="-23"/>
        </w:rPr>
        <w:pict w14:anchorId="4CA0ED6A">
          <v:shape id="_x0000_i1326"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1032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10323&quot; wsp:rsidP=&quot;00110323&quot;&gt;&lt;m:oMathPara&gt;&lt;m:oMath&gt;&lt;m:r&gt;&lt;m:rPr&gt;&lt;m:sty m:val=&quot;p&quot;/&gt;&lt;/m:rPr&gt;&lt;w:rPr&gt;&lt;w:rFonts w:ascii=&quot;Cambria Math&quot; w:h-ansi=&quot;Cambria Math&quot;/&gt;&lt;wx:font wx:val=&quot;Cambria Math&quot;/&gt;&lt;w:sz-cs w:val=&quot;28&quot;/&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9" o:title="" chromakey="white"/>
          </v:shape>
        </w:pict>
      </w:r>
      <w:r w:rsidR="00F87A8C" w:rsidRPr="00F87A8C">
        <w:fldChar w:fldCharType="end"/>
      </w:r>
      <w:r w:rsidRPr="006A177A">
        <w:t xml:space="preserve"> (по отношению к типовой задаче, сложность которой принята равной единице)</w:t>
      </w:r>
      <w:r w:rsidRPr="006A177A">
        <w:rPr>
          <w:rStyle w:val="1f"/>
          <w:szCs w:val="28"/>
        </w:rPr>
        <w:t>.</w:t>
      </w:r>
    </w:p>
    <w:p w14:paraId="094522DF" w14:textId="77777777" w:rsidR="003F740C" w:rsidRPr="006A177A" w:rsidRDefault="003F740C" w:rsidP="006656C3">
      <w:pPr>
        <w:divId w:val="1399208271"/>
      </w:pPr>
      <w:r w:rsidRPr="006A177A">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14:paraId="3C578321" w14:textId="77777777" w:rsidR="003F740C" w:rsidRPr="006A177A" w:rsidRDefault="003F740C" w:rsidP="006656C3">
      <w:pPr>
        <w:divId w:val="1399208271"/>
      </w:pPr>
      <w:r w:rsidRPr="006A177A">
        <w:rPr>
          <w:rStyle w:val="1f"/>
          <w:szCs w:val="28"/>
        </w:rPr>
        <w:lastRenderedPageBreak/>
        <w:t xml:space="preserve">На основании имеющейся программы оценим предполагаемое количество операторов </w:t>
      </w:r>
      <w:r w:rsidR="00F87A8C" w:rsidRPr="00F87A8C">
        <w:fldChar w:fldCharType="begin"/>
      </w:r>
      <w:r w:rsidR="00F87A8C" w:rsidRPr="00F87A8C">
        <w:instrText xml:space="preserve"> QUOTE </w:instrText>
      </w:r>
      <w:r w:rsidR="00936153">
        <w:rPr>
          <w:position w:val="-23"/>
        </w:rPr>
        <w:pict w14:anchorId="54C0CBD4">
          <v:shape id="_x0000_i1327"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6113A&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6113A&quot; wsp:rsidP=&quot;0096113A&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00F87A8C" w:rsidRPr="00F87A8C">
        <w:instrText xml:space="preserve"> </w:instrText>
      </w:r>
      <w:r w:rsidR="00F87A8C" w:rsidRPr="00F87A8C">
        <w:fldChar w:fldCharType="separate"/>
      </w:r>
      <w:r w:rsidR="00936153">
        <w:rPr>
          <w:position w:val="-23"/>
        </w:rPr>
        <w:pict w14:anchorId="0358796F">
          <v:shape id="_x0000_i1328"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6113A&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6113A&quot; wsp:rsidP=&quot;0096113A&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00F87A8C" w:rsidRPr="00F87A8C">
        <w:fldChar w:fldCharType="end"/>
      </w:r>
      <w:r w:rsidRPr="006A177A">
        <w:t xml:space="preserve"> </w:t>
      </w:r>
      <w:r w:rsidRPr="006A177A">
        <w:rPr>
          <w:rStyle w:val="1f"/>
          <w:szCs w:val="28"/>
        </w:rPr>
        <w:t>числом 2000.</w:t>
      </w:r>
    </w:p>
    <w:p w14:paraId="044E5E39" w14:textId="77777777" w:rsidR="003F740C" w:rsidRPr="006A177A" w:rsidRDefault="003F740C" w:rsidP="006656C3">
      <w:pPr>
        <w:divId w:val="1399208271"/>
      </w:pPr>
      <w:r w:rsidRPr="006A177A">
        <w:t>Тогда условное число операторов окажется равным</w:t>
      </w:r>
    </w:p>
    <w:p w14:paraId="4D81689A" w14:textId="77777777" w:rsidR="003F740C" w:rsidRPr="006656C3" w:rsidRDefault="0046168B" w:rsidP="003F740C">
      <w:pPr>
        <w:pStyle w:val="10"/>
        <w:ind w:firstLine="0"/>
        <w:divId w:val="1399208271"/>
        <w:rPr>
          <w:sz w:val="28"/>
          <w:szCs w:val="28"/>
          <w:lang w:val="ru-RU"/>
        </w:rPr>
      </w:pPr>
      <w:r>
        <w:pict w14:anchorId="74373CA3">
          <v:shape id="_x0000_i1329" type="#_x0000_t75" style="width:20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1F4F&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F71F4F&quot; wsp:rsidRDefault=&quot;00F71F4F&quot; wsp:rsidP=&quot;00F71F4F&quot;&gt;&lt;m:oMathPara&gt;&lt;m:oMath&gt;&lt;m:r&gt;&lt;w:rPr&gt;&lt;w:rFonts w:ascii=&quot;Cambria Math&quot; w:h-ansi=&quot;Cambria Math&quot;/&gt;&lt;wx:font wx:val=&quot;Cambria Math&quot;/&gt;&lt;w:i/&gt;&lt;w:sz-cs w:val=&quot;28&quot;/&gt;&lt;/w:rPr&gt;&lt;m:t&gt;Q=2000в€™&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lt;/m:t&gt;&lt;/m:r&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lt;/m:t&gt;&lt;/m:r&gt;&lt;m:r&gt;&lt;m:rPr&gt;&lt;m:sty m:val=&quot;p&quot;/&gt;&lt;/m:rPr&gt;&lt;w:rPr&gt;&lt;w:rFonts w:ascii=&quot;Cambria Math&quot; w:h-ansi=&quot;Cambria Math&quot;/&gt;&lt;wx:font wx:val=&quot;Cambria Math&quot;/&gt;&lt;w:sz-cs w:val=&quot;28&quot;/&gt;&lt;/w:rPr&gt;&lt;m:t&gt;0,5&lt;/m:t&gt;&lt;/m:r&gt;&lt;/m:e&gt;&lt;/m:d&gt;&lt;m:r&gt;&lt;w:rPr&gt;&lt;w:rFonts w:ascii=&quot;Cambria Math&quot; w:h-ansi=&quot;Cambria Math&quot;/&gt;&lt;wx:font wx:val=&quot;Cambria Math&quot;/&gt;&lt;w:i/&gt;&lt;w:sz-cs w:val=&quot;28&quot;/&gt;&lt;/w:rPr&gt;&lt;m:t&gt;=4500&lt;/m:t&gt;&lt;/m:r&gt;&lt;/m:oMath&gt;&lt;/m:oMathPara&gt;&lt;/w:p&gt;&lt;w:sectPr wsp:rsidR=&quot;00000000&quot; wsp:rsidRPr=&quot;00F71F4F&quot;&gt;&lt;w:pgSz w:w=&quot;12240&quot; w:h=&quot;15840&quot;/&gt;&lt;w:pgMar w:top=&quot;1134&quot; w:right=&quot;850&quot; w:bottom=&quot;1134&quot; w:left=&quot;1701&quot; w:header=&quot;720&quot; w:footer=&quot;720&quot; w:gutter=&quot;0&quot;/&gt;&lt;w:cols w:space=&quot;720&quot;/&gt;&lt;/w:sectPr&gt;&lt;/wx:sect&gt;&lt;/w:body&gt;&lt;/w:wordDocument&gt;">
            <v:imagedata r:id="rId130" o:title="" chromakey="white"/>
          </v:shape>
        </w:pict>
      </w:r>
    </w:p>
    <w:p w14:paraId="7896C91D" w14:textId="77777777" w:rsidR="003F740C" w:rsidRPr="006A177A" w:rsidRDefault="003F740C" w:rsidP="006656C3">
      <w:pPr>
        <w:divId w:val="1399208271"/>
      </w:pPr>
      <w:r w:rsidRPr="006A177A">
        <w:rPr>
          <w:rStyle w:val="1f"/>
          <w:i/>
          <w:szCs w:val="28"/>
        </w:rPr>
        <w:t>Затраты труда на исследование решения задачи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061E2497">
          <v:shape id="_x0000_i1330"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4BC3&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4BC3&quot; wsp:rsidP=&quot;00C84BC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4D6E7392">
          <v:shape id="_x0000_i1331"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4BC3&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4BC3&quot; wsp:rsidP=&quot;00C84BC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Cs w:val="28"/>
        </w:rPr>
        <w:fldChar w:fldCharType="end"/>
      </w:r>
      <w:r w:rsidRPr="006A177A">
        <w:rPr>
          <w:rStyle w:val="1f"/>
          <w:i/>
          <w:szCs w:val="28"/>
        </w:rPr>
        <w:t>)</w:t>
      </w:r>
      <w:r w:rsidRPr="006A177A">
        <w:rPr>
          <w:rStyle w:val="1f"/>
          <w:szCs w:val="28"/>
        </w:rPr>
        <w:t xml:space="preserve"> с учетом уточнения описания и квалификации программиста определяются формулой:</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02B7A4D8" w14:textId="77777777" w:rsidTr="00B930AD">
        <w:trPr>
          <w:divId w:val="1399208271"/>
        </w:trPr>
        <w:tc>
          <w:tcPr>
            <w:tcW w:w="4500" w:type="pct"/>
            <w:tcMar>
              <w:top w:w="0" w:type="dxa"/>
              <w:left w:w="108" w:type="dxa"/>
              <w:bottom w:w="0" w:type="dxa"/>
              <w:right w:w="108" w:type="dxa"/>
            </w:tcMar>
            <w:vAlign w:val="center"/>
          </w:tcPr>
          <w:p w14:paraId="4BAE5053" w14:textId="77777777" w:rsidR="003F740C" w:rsidRPr="006A177A" w:rsidRDefault="00936153" w:rsidP="003F740C">
            <w:pPr>
              <w:pStyle w:val="10"/>
              <w:jc w:val="center"/>
              <w:rPr>
                <w:sz w:val="28"/>
                <w:szCs w:val="28"/>
              </w:rPr>
            </w:pPr>
            <w:r>
              <w:pict w14:anchorId="21548327">
                <v:shape id="_x0000_i1332" type="#_x0000_t75" style="width:109.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42A37&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842A37&quot; wsp:rsidRDefault=&quot;00842A37&quot; wsp:rsidP=&quot;00842A37&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в€™B&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75Г·85&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842A37&quot;&gt;&lt;w:pgSz w:w=&quot;12240&quot; w:h=&quot;15840&quot;/&gt;&lt;w:pgMar w:top=&quot;1134&quot; w:right=&quot;850&quot; w:bottom=&quot;1134&quot; w:left=&quot;1701&quot; w:header=&quot;720&quot; w:footer=&quot;720&quot; w:gutter=&quot;0&quot;/&gt;&lt;w:cols w:space=&quot;720&quot;/&gt;&lt;/w:sectPr&gt;&lt;/wx:sect&gt;&lt;/w:body&gt;&lt;/w:wordDocument&gt;">
                  <v:imagedata r:id="rId131" o:title="" chromakey="white"/>
                </v:shape>
              </w:pict>
            </w:r>
          </w:p>
        </w:tc>
        <w:tc>
          <w:tcPr>
            <w:tcW w:w="500" w:type="pct"/>
            <w:tcMar>
              <w:top w:w="0" w:type="dxa"/>
              <w:left w:w="108" w:type="dxa"/>
              <w:bottom w:w="0" w:type="dxa"/>
              <w:right w:w="108" w:type="dxa"/>
            </w:tcMar>
            <w:vAlign w:val="center"/>
          </w:tcPr>
          <w:p w14:paraId="794C647A" w14:textId="7B8CD0A1" w:rsidR="003F740C" w:rsidRPr="006A177A" w:rsidRDefault="003F740C" w:rsidP="004E50E2">
            <w:pPr>
              <w:pStyle w:val="14"/>
              <w:ind w:left="-249" w:firstLine="0"/>
              <w:jc w:val="right"/>
              <w:rPr>
                <w:sz w:val="28"/>
                <w:szCs w:val="28"/>
              </w:rPr>
            </w:pPr>
            <w:r w:rsidRPr="006A177A">
              <w:rPr>
                <w:rStyle w:val="1f"/>
                <w:sz w:val="28"/>
                <w:szCs w:val="28"/>
              </w:rPr>
              <w:t xml:space="preserve">   (</w:t>
            </w:r>
            <w:r w:rsidR="00B930AD">
              <w:rPr>
                <w:rStyle w:val="1f"/>
                <w:sz w:val="28"/>
                <w:szCs w:val="28"/>
                <w:lang w:val="ru-RU"/>
              </w:rPr>
              <w:t>6</w:t>
            </w:r>
            <w:r w:rsidRPr="006A177A">
              <w:rPr>
                <w:rStyle w:val="1f"/>
                <w:sz w:val="28"/>
                <w:szCs w:val="28"/>
                <w:lang w:val="ru-RU"/>
              </w:rPr>
              <w:t>)</w:t>
            </w:r>
          </w:p>
        </w:tc>
      </w:tr>
    </w:tbl>
    <w:p w14:paraId="5A3BA425"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3D1509B1" w14:textId="29AC5700"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42384436">
          <v:shape id="_x0000_i1333"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3A97&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63A97&quot; wsp:rsidP=&quot;00C63A97&quot;&gt;&lt;m:oMathPara&gt;&lt;m:oMath&gt;&lt;m:r&gt;&lt;w:rPr&gt;&lt;w:rFonts w:ascii=&quot;Cambria Math&quot; w:h-ansi=&quot;Cambria Math&quot;/&gt;&lt;wx:font wx:val=&quot;Cambria Math&quot;/&gt;&lt;w:i/&gt;&lt;w:sz-cs w:val=&quot;28&quot;/&gt;&lt;/w:rPr&gt;&lt;m:t&gt;B&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039DABAE">
          <v:shape id="_x0000_i1334"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3A97&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63A97&quot; wsp:rsidP=&quot;00C63A97&quot;&gt;&lt;m:oMathPara&gt;&lt;m:oMath&gt;&lt;m:r&gt;&lt;w:rPr&gt;&lt;w:rFonts w:ascii=&quot;Cambria Math&quot; w:h-ansi=&quot;Cambria Math&quot;/&gt;&lt;wx:font wx:val=&quot;Cambria Math&quot;/&gt;&lt;w:i/&gt;&lt;w:sz-cs w:val=&quot;28&quot;/&gt;&lt;/w:rPr&gt;&lt;m:t&gt;B&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2" o:title="" chromakey="white"/>
          </v:shape>
        </w:pict>
      </w:r>
      <w:r w:rsidRPr="00F87A8C">
        <w:rPr>
          <w:rStyle w:val="1f"/>
          <w:sz w:val="28"/>
          <w:szCs w:val="28"/>
          <w:lang w:val="ru-RU"/>
        </w:rPr>
        <w:fldChar w:fldCharType="end"/>
      </w:r>
      <w:r w:rsidR="006656C3">
        <w:rPr>
          <w:rStyle w:val="1f"/>
          <w:sz w:val="28"/>
          <w:szCs w:val="28"/>
          <w:lang w:val="ru-RU"/>
        </w:rPr>
        <w:t> — </w:t>
      </w:r>
      <w:r w:rsidR="003F740C" w:rsidRPr="006A177A">
        <w:rPr>
          <w:rStyle w:val="1f"/>
          <w:sz w:val="28"/>
          <w:szCs w:val="28"/>
          <w:lang w:val="ru-RU"/>
        </w:rPr>
        <w:t>коэффициент увеличения затрат труда вследствие недостаточного описания задачи, уточнений и некоторой недоработки;</w:t>
      </w:r>
    </w:p>
    <w:p w14:paraId="05BD7CC3" w14:textId="53926E3F" w:rsidR="003F740C" w:rsidRPr="006A177A" w:rsidRDefault="00F87A8C" w:rsidP="006656C3">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52CFE071">
          <v:shape id="_x0000_i1335"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C22CC&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C22CC&quot; wsp:rsidP=&quot;00EC22CC&quot;&gt;&lt;m:oMathPara&gt;&lt;m:oMath&gt;&lt;m:r&gt;&lt;w:rPr&gt;&lt;w:rFonts w:ascii=&quot;Cambria Math&quot; w:h-ansi=&quot;Cambria Math&quot;/&gt;&lt;wx:font wx:val=&quot;Cambria Math&quot;/&gt;&lt;w:i/&gt;&lt;w:sz-cs w:val=&quot;28&quot;/&gt;&lt;/w:rPr&gt;&lt;m:t&gt;K&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0BE22BAA">
          <v:shape id="_x0000_i1336"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C22CC&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C22CC&quot; wsp:rsidP=&quot;00EC22CC&quot;&gt;&lt;m:oMathPara&gt;&lt;m:oMath&gt;&lt;m:r&gt;&lt;w:rPr&gt;&lt;w:rFonts w:ascii=&quot;Cambria Math&quot; w:h-ansi=&quot;Cambria Math&quot;/&gt;&lt;wx:font wx:val=&quot;Cambria Math&quot;/&gt;&lt;w:i/&gt;&lt;w:sz-cs w:val=&quot;28&quot;/&gt;&lt;/w:rPr&gt;&lt;m:t&gt;K&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3" o:title="" chromakey="white"/>
          </v:shape>
        </w:pict>
      </w:r>
      <w:r w:rsidRPr="00F87A8C">
        <w:rPr>
          <w:rStyle w:val="1f"/>
          <w:sz w:val="28"/>
          <w:szCs w:val="28"/>
          <w:lang w:val="ru-RU"/>
        </w:rPr>
        <w:fldChar w:fldCharType="end"/>
      </w:r>
      <w:r w:rsidR="006656C3">
        <w:rPr>
          <w:rStyle w:val="1f"/>
          <w:sz w:val="28"/>
          <w:szCs w:val="28"/>
          <w:lang w:val="ru-RU"/>
        </w:rPr>
        <w:t xml:space="preserve"> — </w:t>
      </w:r>
      <w:r w:rsidR="003F740C" w:rsidRPr="006A177A">
        <w:rPr>
          <w:rStyle w:val="1f"/>
          <w:sz w:val="28"/>
          <w:szCs w:val="28"/>
          <w:lang w:val="ru-RU"/>
        </w:rPr>
        <w:t>коэффициент квалификации разработчика.</w:t>
      </w:r>
    </w:p>
    <w:p w14:paraId="5167F2EC" w14:textId="77777777" w:rsidR="003F740C" w:rsidRPr="006A177A" w:rsidRDefault="003F740C" w:rsidP="006656C3">
      <w:pPr>
        <w:divId w:val="1399208271"/>
      </w:pPr>
      <w:r w:rsidRPr="006A177A">
        <w:rPr>
          <w:rStyle w:val="1f"/>
          <w:szCs w:val="28"/>
        </w:rPr>
        <w:t xml:space="preserve">Так как существует лишь единственный аналог с открытым описанием работы алгоритма, можно зададать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7EB1DFB6">
          <v:shape id="_x0000_i1337" type="#_x0000_t75" style="width:35.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3FD3&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3FD3&quot; wsp:rsidP=&quot;00D03FD3&quot;&gt;&lt;m:oMathPara&gt;&lt;m:oMath&gt;&lt;m:r&gt;&lt;w:rPr&gt;&lt;w:rFonts w:ascii=&quot;Cambria Math&quot; w:h-ansi=&quot;Cambria Math&quot;/&gt;&lt;wx:font wx:val=&quot;Cambria Math&quot;/&gt;&lt;w:i/&gt;&lt;w:sz-cs w:val=&quot;28&quot;/&gt;&lt;/w:rPr&gt;&lt;m:t&gt;B=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4"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08E049D9">
          <v:shape id="_x0000_i1338" type="#_x0000_t75" style="width:35.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3FD3&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3FD3&quot; wsp:rsidP=&quot;00D03FD3&quot;&gt;&lt;m:oMathPara&gt;&lt;m:oMath&gt;&lt;m:r&gt;&lt;w:rPr&gt;&lt;w:rFonts w:ascii=&quot;Cambria Math&quot; w:h-ansi=&quot;Cambria Math&quot;/&gt;&lt;wx:font wx:val=&quot;Cambria Math&quot;/&gt;&lt;w:i/&gt;&lt;w:sz-cs w:val=&quot;28&quot;/&gt;&lt;/w:rPr&gt;&lt;m:t&gt;B=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4" o:title="" chromakey="white"/>
          </v:shape>
        </w:pict>
      </w:r>
      <w:r w:rsidR="00F87A8C" w:rsidRPr="00F87A8C">
        <w:rPr>
          <w:rStyle w:val="1f"/>
          <w:szCs w:val="28"/>
        </w:rPr>
        <w:fldChar w:fldCharType="end"/>
      </w:r>
      <w:r w:rsidRPr="006A177A">
        <w:rPr>
          <w:rStyle w:val="1f"/>
          <w:szCs w:val="28"/>
        </w:rPr>
        <w:t>.</w:t>
      </w:r>
    </w:p>
    <w:p w14:paraId="1BDF1669" w14:textId="77777777" w:rsidR="003F740C" w:rsidRPr="006A177A" w:rsidRDefault="003F740C" w:rsidP="006656C3">
      <w:pPr>
        <w:divId w:val="1399208271"/>
      </w:pPr>
      <w:r w:rsidRPr="006A177A">
        <w:rPr>
          <w:rStyle w:val="1f"/>
          <w:szCs w:val="28"/>
        </w:rPr>
        <w:t xml:space="preserve">В случае разработки программистом с небольшим стажем (до 2 лет), как и в случае создания дипломного проекта, следует принять </w:t>
      </w:r>
      <w:r w:rsidR="00F87A8C" w:rsidRPr="00F87A8C">
        <w:fldChar w:fldCharType="begin"/>
      </w:r>
      <w:r w:rsidR="00F87A8C" w:rsidRPr="00F87A8C">
        <w:instrText xml:space="preserve"> QUOTE </w:instrText>
      </w:r>
      <w:r w:rsidR="00936153">
        <w:rPr>
          <w:position w:val="-23"/>
        </w:rPr>
        <w:pict w14:anchorId="1F7DBFB5">
          <v:shape id="_x0000_i1339"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38E5&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38E5&quot; wsp:rsidP=&quot;009A38E5&quot;&gt;&lt;m:oMathPara&gt;&lt;m:oMath&gt;&lt;m:r&gt;&lt;w:rPr&gt;&lt;w:rFonts w:ascii=&quot;Cambria Math&quot; w:h-ansi=&quot;Cambria Math&quot;/&gt;&lt;wx:font wx:val=&quot;Cambria Math&quot;/&gt;&lt;w:i/&gt;&lt;w:sz-cs w:val=&quot;28&quot;/&gt;&lt;/w:rPr&gt;&lt;m:t&gt;K=&lt;/m:t&gt;&lt;/m:r&gt;&lt;m:r&gt;&lt;m:rPr&gt;&lt;m:sty m:val=&quot;p&quot;/&gt;&lt;/m:rPr&gt;&lt;w:rPr&gt;&lt;w:rFonts w:ascii=&quot;Cambria Math&quot; w:h-ansi=&quot;Cambria Math&quot;/&gt;&lt;wx:font wx:val=&quot;Cambria Math&quot;/&gt;&lt;w:sz-cs w:val=&quot;28&quot;/&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5" o:title="" chromakey="white"/>
          </v:shape>
        </w:pict>
      </w:r>
      <w:r w:rsidR="00F87A8C" w:rsidRPr="00F87A8C">
        <w:instrText xml:space="preserve"> </w:instrText>
      </w:r>
      <w:r w:rsidR="00F87A8C" w:rsidRPr="00F87A8C">
        <w:fldChar w:fldCharType="separate"/>
      </w:r>
      <w:r w:rsidR="00936153">
        <w:rPr>
          <w:position w:val="-23"/>
        </w:rPr>
        <w:pict w14:anchorId="36304D3C">
          <v:shape id="_x0000_i1340"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38E5&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38E5&quot; wsp:rsidP=&quot;009A38E5&quot;&gt;&lt;m:oMathPara&gt;&lt;m:oMath&gt;&lt;m:r&gt;&lt;w:rPr&gt;&lt;w:rFonts w:ascii=&quot;Cambria Math&quot; w:h-ansi=&quot;Cambria Math&quot;/&gt;&lt;wx:font wx:val=&quot;Cambria Math&quot;/&gt;&lt;w:i/&gt;&lt;w:sz-cs w:val=&quot;28&quot;/&gt;&lt;/w:rPr&gt;&lt;m:t&gt;K=&lt;/m:t&gt;&lt;/m:r&gt;&lt;m:r&gt;&lt;m:rPr&gt;&lt;m:sty m:val=&quot;p&quot;/&gt;&lt;/m:rPr&gt;&lt;w:rPr&gt;&lt;w:rFonts w:ascii=&quot;Cambria Math&quot; w:h-ansi=&quot;Cambria Math&quot;/&gt;&lt;wx:font wx:val=&quot;Cambria Math&quot;/&gt;&lt;w:sz-cs w:val=&quot;28&quot;/&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5" o:title="" chromakey="white"/>
          </v:shape>
        </w:pict>
      </w:r>
      <w:r w:rsidR="00F87A8C" w:rsidRPr="00F87A8C">
        <w:fldChar w:fldCharType="end"/>
      </w:r>
      <w:r w:rsidRPr="006A177A">
        <w:t xml:space="preserve"> </w:t>
      </w:r>
    </w:p>
    <w:p w14:paraId="586B8958" w14:textId="77777777" w:rsidR="003F740C" w:rsidRPr="006A177A" w:rsidRDefault="003F740C" w:rsidP="006656C3">
      <w:pPr>
        <w:divId w:val="1399208271"/>
      </w:pPr>
      <w:r w:rsidRPr="006A177A">
        <w:t>Исходя из сделанных предположений, рассчитаем</w:t>
      </w:r>
    </w:p>
    <w:p w14:paraId="3080CE96"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35"/>
        </w:rPr>
        <w:pict w14:anchorId="760FBF66">
          <v:shape id="_x0000_i1341" type="#_x0000_t75" style="width:121.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41959&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41959&quot; wsp:rsidP=&quot;0024195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в€™&lt;/m:t&gt;&lt;/m:r&gt;&lt;m:r&gt;&lt;m:rPr&gt;&lt;m:sty m:val=&quot;p&quot;/&gt;&lt;/m:rPr&gt;&lt;w:rPr&gt;&lt;w:rFonts w:ascii=&quot;Cambria Math&quot; w:h-ansi=&quot;Cambria Math&quot;/&gt;&lt;wx:font wx:val=&quot;Cambria Math&quot;/&gt;&lt;w:sz-cs w:val=&quot;28&quot;/&gt;&lt;/w:rPr&gt;&lt;m:t&gt;2,0&lt;/m:t&gt;&lt;/m:r&gt;&lt;/m:num&gt;&lt;m:den&gt;&lt;m:r&gt;&lt;w:rPr&gt;&lt;w:rFonts w:ascii=&quot;Cambria Math&quot; w:h-ansi=&quot;Cambria Math&quot;/&gt;&lt;wx:font wx:val=&quot;Cambria Math&quot;/&gt;&lt;w:i/&gt;&lt;w:sz-cs w:val=&quot;28&quot;/&gt;&lt;/w:rPr&gt;&lt;m:t&gt;8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40,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6"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35"/>
        </w:rPr>
        <w:pict w14:anchorId="552EACA1">
          <v:shape id="_x0000_i1342" type="#_x0000_t75" style="width:121.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41959&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41959&quot; wsp:rsidP=&quot;0024195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в€™&lt;/m:t&gt;&lt;/m:r&gt;&lt;m:r&gt;&lt;m:rPr&gt;&lt;m:sty m:val=&quot;p&quot;/&gt;&lt;/m:rPr&gt;&lt;w:rPr&gt;&lt;w:rFonts w:ascii=&quot;Cambria Math&quot; w:h-ansi=&quot;Cambria Math&quot;/&gt;&lt;wx:font wx:val=&quot;Cambria Math&quot;/&gt;&lt;w:sz-cs w:val=&quot;28&quot;/&gt;&lt;/w:rPr&gt;&lt;m:t&gt;2,0&lt;/m:t&gt;&lt;/m:r&gt;&lt;/m:num&gt;&lt;m:den&gt;&lt;m:r&gt;&lt;w:rPr&gt;&lt;w:rFonts w:ascii=&quot;Cambria Math&quot; w:h-ansi=&quot;Cambria Math&quot;/&gt;&lt;wx:font wx:val=&quot;Cambria Math&quot;/&gt;&lt;w:i/&gt;&lt;w:sz-cs w:val=&quot;28&quot;/&gt;&lt;/w:rPr&gt;&lt;m:t&gt;8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40,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6"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58820D42" w14:textId="77777777" w:rsidR="003F740C" w:rsidRPr="006A177A" w:rsidRDefault="003F740C" w:rsidP="006656C3">
      <w:pPr>
        <w:divId w:val="1399208271"/>
      </w:pPr>
      <w:r w:rsidRPr="006A177A">
        <w:t>Зная условное число операторов, и взяв средние значения коэффициентов, посчитаем оценки трудоемкости остальных работ.</w:t>
      </w:r>
    </w:p>
    <w:p w14:paraId="104382BB" w14:textId="77777777" w:rsidR="003F740C" w:rsidRPr="006A177A" w:rsidRDefault="003F740C" w:rsidP="006656C3">
      <w:pPr>
        <w:divId w:val="1399208271"/>
      </w:pPr>
      <w:r w:rsidRPr="006A177A">
        <w:rPr>
          <w:rStyle w:val="1f"/>
          <w:i/>
          <w:szCs w:val="28"/>
        </w:rPr>
        <w:t>Затраты труда на разработку алгоритма решения задачи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7AA19100">
          <v:shape id="_x0000_i1343"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4E7352&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E7352&quot; wsp:rsidP=&quot;004E73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7"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23449826">
          <v:shape id="_x0000_i1344"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4E7352&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E7352&quot; wsp:rsidP=&quot;004E73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7"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2FAA5ED" w14:textId="77777777" w:rsidTr="00B930AD">
        <w:trPr>
          <w:divId w:val="1399208271"/>
        </w:trPr>
        <w:tc>
          <w:tcPr>
            <w:tcW w:w="4500" w:type="pct"/>
            <w:tcMar>
              <w:top w:w="0" w:type="dxa"/>
              <w:left w:w="108" w:type="dxa"/>
              <w:bottom w:w="0" w:type="dxa"/>
              <w:right w:w="108" w:type="dxa"/>
            </w:tcMar>
            <w:vAlign w:val="center"/>
          </w:tcPr>
          <w:p w14:paraId="08FB0D0A" w14:textId="77777777" w:rsidR="003F740C" w:rsidRPr="006A177A" w:rsidRDefault="00936153" w:rsidP="003F740C">
            <w:pPr>
              <w:pStyle w:val="10"/>
              <w:jc w:val="center"/>
              <w:rPr>
                <w:sz w:val="28"/>
                <w:szCs w:val="28"/>
              </w:rPr>
            </w:pPr>
            <w:r>
              <w:pict w14:anchorId="198DBA0E">
                <v:shape id="_x0000_i1345" type="#_x0000_t75" style="width:108.75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2B6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92B69&quot; wsp:rsidRDefault=&quot;00D92B69&quot; wsp:rsidP=&quot;00D92B69&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r&gt;&lt;w:rPr&gt;&lt;w:rFonts w:ascii=&quot;Cambria Math&quot; w:h-ansi=&quot;Cambria Math&quot;/&gt;&lt;wx:font wx:val=&quot;Cambria Math&quot;/&gt;&lt;w:i/&gt;&lt;w:sz-cs w:val=&quot;28&quot;/&gt;&lt;/w:rPr&gt;&lt;m:t&gt;(60Г·75)в€™K&lt;/m:t&gt;&lt;/m:r&gt;&lt;/m:den&gt;&lt;/m:f&gt;&lt;/m:oMath&gt;&lt;/m:oMathPara&gt;&lt;/w:p&gt;&lt;w:sectPr wsp:rsidR=&quot;00000000&quot; wsp:rsidRPr=&quot;00D92B69&quot;&gt;&lt;w:pgSz w:w=&quot;12240&quot; w:h=&quot;15840&quot;/&gt;&lt;w:pgMar w:top=&quot;1134&quot; w:right=&quot;850&quot; w:bottom=&quot;1134&quot; w:left=&quot;1701&quot; w:header=&quot;720&quot; w:footer=&quot;720&quot; w:gutter=&quot;0&quot;/&gt;&lt;w:cols w:space=&quot;720&quot;/&gt;&lt;/w:sectPr&gt;&lt;/wx:sect&gt;&lt;/w:body&gt;&lt;/w:wordDocument&gt;">
                  <v:imagedata r:id="rId138" o:title="" chromakey="white"/>
                </v:shape>
              </w:pict>
            </w:r>
          </w:p>
        </w:tc>
        <w:tc>
          <w:tcPr>
            <w:tcW w:w="500" w:type="pct"/>
            <w:tcMar>
              <w:top w:w="0" w:type="dxa"/>
              <w:left w:w="108" w:type="dxa"/>
              <w:bottom w:w="0" w:type="dxa"/>
              <w:right w:w="108" w:type="dxa"/>
            </w:tcMar>
            <w:vAlign w:val="center"/>
          </w:tcPr>
          <w:p w14:paraId="222FE897" w14:textId="1EDCE692" w:rsidR="003F740C" w:rsidRPr="006A177A" w:rsidRDefault="003F740C" w:rsidP="004E50E2">
            <w:pPr>
              <w:pStyle w:val="14"/>
              <w:ind w:left="-249" w:firstLine="0"/>
              <w:jc w:val="right"/>
              <w:rPr>
                <w:sz w:val="28"/>
                <w:szCs w:val="28"/>
              </w:rPr>
            </w:pPr>
            <w:r w:rsidRPr="006A177A">
              <w:rPr>
                <w:rStyle w:val="1f"/>
                <w:sz w:val="28"/>
                <w:szCs w:val="28"/>
              </w:rPr>
              <w:t xml:space="preserve"> (</w:t>
            </w:r>
            <w:r w:rsidR="00B930AD">
              <w:rPr>
                <w:rStyle w:val="1f"/>
                <w:sz w:val="28"/>
                <w:szCs w:val="28"/>
                <w:lang w:val="ru-RU"/>
              </w:rPr>
              <w:t>7</w:t>
            </w:r>
            <w:r w:rsidRPr="006A177A">
              <w:rPr>
                <w:rStyle w:val="1f"/>
                <w:sz w:val="28"/>
                <w:szCs w:val="28"/>
                <w:lang w:val="ru-RU"/>
              </w:rPr>
              <w:t>)</w:t>
            </w:r>
          </w:p>
        </w:tc>
      </w:tr>
    </w:tbl>
    <w:p w14:paraId="04BC2A00" w14:textId="77777777" w:rsidR="003F740C" w:rsidRPr="004E50E2"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32"/>
        </w:rPr>
        <w:pict w14:anchorId="6D27732A">
          <v:shape id="_x0000_i1346" type="#_x0000_t75" style="width:101.2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2B0F&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2B0F&quot; wsp:rsidP=&quot;00452B0F&quot;&gt;&lt;m:oMathPara&gt;&lt;m:oMath&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70в€™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9"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32"/>
        </w:rPr>
        <w:pict w14:anchorId="1D7A086C">
          <v:shape id="_x0000_i1347" type="#_x0000_t75" style="width:101.2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2B0F&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2B0F&quot; wsp:rsidP=&quot;00452B0F&quot;&gt;&lt;m:oMathPara&gt;&lt;m:oMath&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70в€™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9"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41A3FE9E" w14:textId="77777777" w:rsidR="003F740C" w:rsidRPr="006A177A" w:rsidRDefault="003F740C" w:rsidP="006656C3">
      <w:pPr>
        <w:divId w:val="1399208271"/>
      </w:pPr>
      <w:r w:rsidRPr="006A177A">
        <w:rPr>
          <w:rStyle w:val="1f"/>
          <w:i/>
          <w:szCs w:val="28"/>
        </w:rPr>
        <w:lastRenderedPageBreak/>
        <w:t>Затраты труда на составление программы по готовой блок-схеме (</w:t>
      </w:r>
      <w:r w:rsidR="00F87A8C" w:rsidRPr="00F87A8C">
        <w:rPr>
          <w:rStyle w:val="1f"/>
          <w:szCs w:val="28"/>
        </w:rPr>
        <w:fldChar w:fldCharType="begin"/>
      </w:r>
      <w:r w:rsidR="00F87A8C" w:rsidRPr="00F87A8C">
        <w:rPr>
          <w:rStyle w:val="1f"/>
          <w:szCs w:val="28"/>
        </w:rPr>
        <w:instrText xml:space="preserve"> QUOTE </w:instrText>
      </w:r>
      <w:r w:rsidR="00936153">
        <w:rPr>
          <w:position w:val="-27"/>
        </w:rPr>
        <w:pict w14:anchorId="6DA1DBF1">
          <v:shape id="_x0000_i1348"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C0D09&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C0D09&quot; wsp:rsidP=&quot;004C0D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0"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7"/>
        </w:rPr>
        <w:pict w14:anchorId="757F9C0B">
          <v:shape id="_x0000_i1349"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C0D09&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C0D09&quot; wsp:rsidP=&quot;004C0D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0"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4148FB8" w14:textId="77777777" w:rsidTr="00B930AD">
        <w:trPr>
          <w:divId w:val="1399208271"/>
        </w:trPr>
        <w:tc>
          <w:tcPr>
            <w:tcW w:w="4500" w:type="pct"/>
            <w:tcMar>
              <w:top w:w="0" w:type="dxa"/>
              <w:left w:w="108" w:type="dxa"/>
              <w:bottom w:w="0" w:type="dxa"/>
              <w:right w:w="108" w:type="dxa"/>
            </w:tcMar>
            <w:vAlign w:val="center"/>
          </w:tcPr>
          <w:p w14:paraId="4B6BCB37" w14:textId="77777777" w:rsidR="003F740C" w:rsidRPr="006A177A" w:rsidRDefault="00936153" w:rsidP="003F740C">
            <w:pPr>
              <w:pStyle w:val="10"/>
              <w:jc w:val="center"/>
              <w:rPr>
                <w:sz w:val="28"/>
                <w:szCs w:val="28"/>
              </w:rPr>
            </w:pPr>
            <w:r>
              <w:pict w14:anchorId="3B9236A0">
                <v:shape id="_x0000_i1350" type="#_x0000_t75" style="width:108.7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41A5&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6141A5&quot; wsp:rsidRDefault=&quot;006141A5&quot; wsp:rsidP=&quot;006141A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60Г·75&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6141A5&quot;&gt;&lt;w:pgSz w:w=&quot;12240&quot; w:h=&quot;15840&quot;/&gt;&lt;w:pgMar w:top=&quot;1134&quot; w:right=&quot;850&quot; w:bottom=&quot;1134&quot; w:left=&quot;1701&quot; w:header=&quot;720&quot; w:footer=&quot;720&quot; w:gutter=&quot;0&quot;/&gt;&lt;w:cols w:space=&quot;720&quot;/&gt;&lt;/w:sectPr&gt;&lt;/wx:sect&gt;&lt;/w:body&gt;&lt;/w:wordDocument&gt;">
                  <v:imagedata r:id="rId141" o:title="" chromakey="white"/>
                </v:shape>
              </w:pict>
            </w:r>
          </w:p>
        </w:tc>
        <w:tc>
          <w:tcPr>
            <w:tcW w:w="500" w:type="pct"/>
            <w:tcMar>
              <w:top w:w="0" w:type="dxa"/>
              <w:left w:w="108" w:type="dxa"/>
              <w:bottom w:w="0" w:type="dxa"/>
              <w:right w:w="108" w:type="dxa"/>
            </w:tcMar>
            <w:vAlign w:val="center"/>
          </w:tcPr>
          <w:p w14:paraId="015FD254" w14:textId="06E67119" w:rsidR="003F740C" w:rsidRPr="006A177A" w:rsidRDefault="003F740C" w:rsidP="004E50E2">
            <w:pPr>
              <w:pStyle w:val="14"/>
              <w:ind w:left="-249" w:firstLine="0"/>
              <w:jc w:val="right"/>
              <w:rPr>
                <w:sz w:val="28"/>
                <w:szCs w:val="28"/>
              </w:rPr>
            </w:pPr>
            <w:r w:rsidRPr="006A177A">
              <w:rPr>
                <w:rStyle w:val="1f"/>
                <w:sz w:val="28"/>
                <w:szCs w:val="28"/>
              </w:rPr>
              <w:t xml:space="preserve"> (</w:t>
            </w:r>
            <w:r w:rsidR="00B930AD">
              <w:rPr>
                <w:rStyle w:val="1f"/>
                <w:sz w:val="28"/>
                <w:szCs w:val="28"/>
                <w:lang w:val="ru-RU"/>
              </w:rPr>
              <w:t>8</w:t>
            </w:r>
            <w:r w:rsidRPr="006A177A">
              <w:rPr>
                <w:rStyle w:val="1f"/>
                <w:sz w:val="28"/>
                <w:szCs w:val="28"/>
                <w:lang w:val="ru-RU"/>
              </w:rPr>
              <w:t>)</w:t>
            </w:r>
          </w:p>
        </w:tc>
      </w:tr>
    </w:tbl>
    <w:p w14:paraId="33DA7052" w14:textId="77777777" w:rsidR="003F740C" w:rsidRPr="004E50E2"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35"/>
        </w:rPr>
        <w:pict w14:anchorId="73466FDD">
          <v:shape id="_x0000_i1351" type="#_x0000_t75" style="width:102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4006&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4006&quot; wsp:rsidP=&quot;00CB400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6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2"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35"/>
        </w:rPr>
        <w:pict w14:anchorId="703E6605">
          <v:shape id="_x0000_i1352" type="#_x0000_t75" style="width:102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4006&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4006&quot; wsp:rsidP=&quot;00CB400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6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2"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5E13BD00" w14:textId="77777777" w:rsidR="003F740C" w:rsidRPr="006A177A" w:rsidRDefault="003F740C" w:rsidP="006656C3">
      <w:pPr>
        <w:divId w:val="1399208271"/>
      </w:pPr>
      <w:r w:rsidRPr="006A177A">
        <w:rPr>
          <w:rStyle w:val="1f"/>
          <w:i/>
          <w:szCs w:val="28"/>
        </w:rPr>
        <w:t>Затрыты труда на отладку программы на ЭВМ при автономной отладке одной задачи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24DCCE05">
          <v:shape id="_x0000_i1353"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27AB&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027AB&quot; wsp:rsidP=&quot;00E027A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45D86790">
          <v:shape id="_x0000_i1354"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27AB&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027AB&quot; wsp:rsidP=&quot;00E027A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F928882" w14:textId="77777777" w:rsidTr="00B930AD">
        <w:trPr>
          <w:divId w:val="1399208271"/>
        </w:trPr>
        <w:tc>
          <w:tcPr>
            <w:tcW w:w="4500" w:type="pct"/>
            <w:tcMar>
              <w:top w:w="0" w:type="dxa"/>
              <w:left w:w="108" w:type="dxa"/>
              <w:bottom w:w="0" w:type="dxa"/>
              <w:right w:w="108" w:type="dxa"/>
            </w:tcMar>
            <w:vAlign w:val="center"/>
          </w:tcPr>
          <w:p w14:paraId="36468038" w14:textId="77777777" w:rsidR="003F740C" w:rsidRPr="006A177A" w:rsidRDefault="00936153" w:rsidP="003F740C">
            <w:pPr>
              <w:pStyle w:val="10"/>
              <w:jc w:val="center"/>
              <w:rPr>
                <w:sz w:val="28"/>
                <w:szCs w:val="28"/>
              </w:rPr>
            </w:pPr>
            <w:r>
              <w:pict w14:anchorId="1A09DFAC">
                <v:shape id="_x0000_i1355" type="#_x0000_t75" style="width:119.2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25FAC&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F25FAC&quot; wsp:rsidRDefault=&quot;00F25FAC&quot; wsp:rsidP=&quot;00F25FAC&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40Г·50&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F25FAC&quot;&gt;&lt;w:pgSz w:w=&quot;12240&quot; w:h=&quot;15840&quot;/&gt;&lt;w:pgMar w:top=&quot;1134&quot; w:right=&quot;850&quot; w:bottom=&quot;1134&quot; w:left=&quot;1701&quot; w:header=&quot;720&quot; w:footer=&quot;720&quot; w:gutter=&quot;0&quot;/&gt;&lt;w:cols w:space=&quot;720&quot;/&gt;&lt;/w:sectPr&gt;&lt;/wx:sect&gt;&lt;/w:body&gt;&lt;/w:wordDocument&gt;">
                  <v:imagedata r:id="rId143" o:title="" chromakey="white"/>
                </v:shape>
              </w:pict>
            </w:r>
          </w:p>
        </w:tc>
        <w:tc>
          <w:tcPr>
            <w:tcW w:w="500" w:type="pct"/>
            <w:tcMar>
              <w:top w:w="0" w:type="dxa"/>
              <w:left w:w="108" w:type="dxa"/>
              <w:bottom w:w="0" w:type="dxa"/>
              <w:right w:w="108" w:type="dxa"/>
            </w:tcMar>
            <w:vAlign w:val="center"/>
          </w:tcPr>
          <w:p w14:paraId="49B1A84E" w14:textId="6CFA37FC" w:rsidR="003F740C" w:rsidRPr="006A177A" w:rsidRDefault="00B930AD" w:rsidP="004E50E2">
            <w:pPr>
              <w:pStyle w:val="14"/>
              <w:ind w:left="-249" w:firstLine="0"/>
              <w:jc w:val="right"/>
              <w:rPr>
                <w:sz w:val="28"/>
                <w:szCs w:val="28"/>
              </w:rPr>
            </w:pPr>
            <w:r>
              <w:rPr>
                <w:rStyle w:val="1f"/>
                <w:sz w:val="28"/>
                <w:szCs w:val="28"/>
                <w:lang w:val="ru-RU"/>
              </w:rPr>
              <w:t xml:space="preserve"> (9</w:t>
            </w:r>
            <w:r w:rsidR="003F740C" w:rsidRPr="006A177A">
              <w:rPr>
                <w:rStyle w:val="1f"/>
                <w:sz w:val="28"/>
                <w:szCs w:val="28"/>
                <w:lang w:val="ru-RU"/>
              </w:rPr>
              <w:t>)</w:t>
            </w:r>
          </w:p>
        </w:tc>
      </w:tr>
    </w:tbl>
    <w:p w14:paraId="738BCAB3"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35"/>
        </w:rPr>
        <w:pict w14:anchorId="07D69398">
          <v:shape id="_x0000_i1356" type="#_x0000_t75" style="width:109.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26A1&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926A1&quot; wsp:rsidP=&quot;001926A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4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12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4"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35"/>
        </w:rPr>
        <w:pict w14:anchorId="4DE8D3FB">
          <v:shape id="_x0000_i1357" type="#_x0000_t75" style="width:109.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26A1&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926A1&quot; wsp:rsidP=&quot;001926A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4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12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4"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54EC2F4F" w14:textId="77777777" w:rsidR="003F740C" w:rsidRPr="006A177A" w:rsidRDefault="003F740C" w:rsidP="006656C3">
      <w:pPr>
        <w:divId w:val="1399208271"/>
      </w:pPr>
      <w:r w:rsidRPr="006A177A">
        <w:t>В знаменателе формул (</w:t>
      </w:r>
      <w:r w:rsidR="006A177A" w:rsidRPr="006A177A">
        <w:t>5</w:t>
      </w:r>
      <w:r w:rsidRPr="006A177A">
        <w:t>-</w:t>
      </w:r>
      <w:r w:rsidR="006A177A" w:rsidRPr="006A177A">
        <w:t>7</w:t>
      </w:r>
      <w:r w:rsidRPr="006A177A">
        <w:t>) в скобках дана производительность исполнения в интервале</w:t>
      </w:r>
      <w:r w:rsidRPr="006A177A">
        <w:rPr>
          <w:lang w:val="en-US"/>
        </w:rPr>
        <w:t> </w:t>
      </w:r>
      <w:r w:rsidRPr="006A177A">
        <w:t>(команд/час).</w:t>
      </w:r>
    </w:p>
    <w:p w14:paraId="03DFD454" w14:textId="77777777" w:rsidR="003F740C" w:rsidRPr="006A177A" w:rsidRDefault="003F740C" w:rsidP="006656C3">
      <w:pPr>
        <w:divId w:val="1399208271"/>
      </w:pPr>
      <w:r w:rsidRPr="006A177A">
        <w:rPr>
          <w:rStyle w:val="1f"/>
          <w:i/>
          <w:szCs w:val="28"/>
        </w:rPr>
        <w:t>Затраты труда на отладку программы на ЭВМ при комплексной отладке задачи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78193300">
          <v:shape id="_x0000_i1358"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47A39&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7A39&quot; wsp:rsidP=&quot;00B47A3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5"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79C679A3">
          <v:shape id="_x0000_i1359"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47A39&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7A39&quot; wsp:rsidP=&quot;00B47A3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5"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FD40AB7" w14:textId="77777777" w:rsidTr="00B930AD">
        <w:trPr>
          <w:divId w:val="1399208271"/>
        </w:trPr>
        <w:tc>
          <w:tcPr>
            <w:tcW w:w="4500" w:type="pct"/>
            <w:tcMar>
              <w:top w:w="0" w:type="dxa"/>
              <w:left w:w="108" w:type="dxa"/>
              <w:bottom w:w="0" w:type="dxa"/>
              <w:right w:w="108" w:type="dxa"/>
            </w:tcMar>
            <w:vAlign w:val="center"/>
          </w:tcPr>
          <w:p w14:paraId="3CE139D6" w14:textId="77777777" w:rsidR="003F740C" w:rsidRPr="006A177A" w:rsidRDefault="00936153" w:rsidP="003F740C">
            <w:pPr>
              <w:pStyle w:val="10"/>
              <w:jc w:val="center"/>
              <w:rPr>
                <w:sz w:val="28"/>
                <w:szCs w:val="28"/>
              </w:rPr>
            </w:pPr>
            <w:r>
              <w:pict w14:anchorId="4E355F1F">
                <v:shape id="_x0000_i1360"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62FFF&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462FFF&quot; wsp:rsidRDefault=&quot;00462FFF&quot; wsp:rsidP=&quot;00462FFF&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oMath&gt;&lt;/m:oMathPara&gt;&lt;/w:p&gt;&lt;w:sectPr wsp:rsidR=&quot;00000000&quot; wsp:rsidRPr=&quot;00462FFF&quot;&gt;&lt;w:pgSz w:w=&quot;12240&quot; w:h=&quot;15840&quot;/&gt;&lt;w:pgMar w:top=&quot;1134&quot; w:right=&quot;850&quot; w:bottom=&quot;1134&quot; w:left=&quot;1701&quot; w:header=&quot;720&quot; w:footer=&quot;720&quot; w:gutter=&quot;0&quot;/&gt;&lt;w:cols w:space=&quot;720&quot;/&gt;&lt;/w:sectPr&gt;&lt;/wx:sect&gt;&lt;/w:body&gt;&lt;/w:wordDocument&gt;">
                  <v:imagedata r:id="rId146" o:title="" chromakey="white"/>
                </v:shape>
              </w:pict>
            </w:r>
          </w:p>
        </w:tc>
        <w:tc>
          <w:tcPr>
            <w:tcW w:w="500" w:type="pct"/>
            <w:tcMar>
              <w:top w:w="0" w:type="dxa"/>
              <w:left w:w="108" w:type="dxa"/>
              <w:bottom w:w="0" w:type="dxa"/>
              <w:right w:w="108" w:type="dxa"/>
            </w:tcMar>
            <w:vAlign w:val="center"/>
          </w:tcPr>
          <w:p w14:paraId="27749DBC" w14:textId="2FF3F893" w:rsidR="003F740C" w:rsidRPr="006A177A" w:rsidRDefault="00B930AD" w:rsidP="004E50E2">
            <w:pPr>
              <w:pStyle w:val="14"/>
              <w:ind w:left="-249" w:firstLine="0"/>
              <w:jc w:val="right"/>
              <w:rPr>
                <w:sz w:val="28"/>
                <w:szCs w:val="28"/>
              </w:rPr>
            </w:pPr>
            <w:r>
              <w:rPr>
                <w:rStyle w:val="1f"/>
                <w:sz w:val="28"/>
                <w:szCs w:val="28"/>
                <w:lang w:val="ru-RU"/>
              </w:rPr>
              <w:t xml:space="preserve"> (10</w:t>
            </w:r>
            <w:r w:rsidR="003F740C" w:rsidRPr="006A177A">
              <w:rPr>
                <w:rStyle w:val="1f"/>
                <w:sz w:val="28"/>
                <w:szCs w:val="28"/>
                <w:lang w:val="ru-RU"/>
              </w:rPr>
              <w:t>)</w:t>
            </w:r>
          </w:p>
        </w:tc>
      </w:tr>
    </w:tbl>
    <w:p w14:paraId="44ABEB04" w14:textId="77777777" w:rsidR="003F740C" w:rsidRPr="004E50E2"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3"/>
        </w:rPr>
        <w:pict w14:anchorId="708EFA4E">
          <v:shape id="_x0000_i1361" type="#_x0000_t75" style="width:15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5803&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45803&quot; wsp:rsidP=&quot;00C458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125=&lt;/m:t&gt;&lt;/m:r&gt;&lt;m:r&gt;&lt;m:rPr&gt;&lt;m:sty m:val=&quot;p&quot;/&gt;&lt;/m:rPr&gt;&lt;w:rPr&gt;&lt;w:rFonts w:ascii=&quot;Cambria Math&quot; w:h-ansi=&quot;Cambria Math&quot;/&gt;&lt;wx:font wx:val=&quot;Cambria Math&quot;/&gt;&lt;w:sz-cs w:val=&quot;28&quot;/&gt;&lt;/w:rPr&gt;&lt;m:t&gt;187,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7"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3"/>
        </w:rPr>
        <w:pict w14:anchorId="38257E91">
          <v:shape id="_x0000_i1362" type="#_x0000_t75" style="width:15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5803&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45803&quot; wsp:rsidP=&quot;00C458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125=&lt;/m:t&gt;&lt;/m:r&gt;&lt;m:r&gt;&lt;m:rPr&gt;&lt;m:sty m:val=&quot;p&quot;/&gt;&lt;/m:rPr&gt;&lt;w:rPr&gt;&lt;w:rFonts w:ascii=&quot;Cambria Math&quot; w:h-ansi=&quot;Cambria Math&quot;/&gt;&lt;wx:font wx:val=&quot;Cambria Math&quot;/&gt;&lt;w:sz-cs w:val=&quot;28&quot;/&gt;&lt;/w:rPr&gt;&lt;m:t&gt;187,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7"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1263DECF" w14:textId="77777777" w:rsidR="003F740C" w:rsidRPr="006A177A" w:rsidRDefault="003F740C" w:rsidP="006656C3">
      <w:pPr>
        <w:divId w:val="1399208271"/>
      </w:pPr>
      <w:r w:rsidRPr="006A177A">
        <w:rPr>
          <w:rStyle w:val="1f"/>
          <w:i/>
          <w:szCs w:val="28"/>
        </w:rPr>
        <w:t>Затраты труда на подготовку документации по задаче (</w:t>
      </w:r>
      <w:r w:rsidR="00F87A8C" w:rsidRPr="00F87A8C">
        <w:rPr>
          <w:rStyle w:val="1f"/>
          <w:szCs w:val="28"/>
        </w:rPr>
        <w:fldChar w:fldCharType="begin"/>
      </w:r>
      <w:r w:rsidR="00F87A8C" w:rsidRPr="00F87A8C">
        <w:rPr>
          <w:rStyle w:val="1f"/>
          <w:szCs w:val="28"/>
        </w:rPr>
        <w:instrText xml:space="preserve"> QUOTE </w:instrText>
      </w:r>
      <w:r w:rsidR="00936153">
        <w:rPr>
          <w:position w:val="-26"/>
        </w:rPr>
        <w:pict w14:anchorId="117560D0">
          <v:shape id="_x0000_i1363" type="#_x0000_t75" style="width: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283D&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283D&quot; wsp:rsidP=&quot;0006283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8"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6"/>
        </w:rPr>
        <w:pict w14:anchorId="5F0FC0C3">
          <v:shape id="_x0000_i1364" type="#_x0000_t75" style="width: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283D&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283D&quot; wsp:rsidP=&quot;0006283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8"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D0440EE" w14:textId="77777777" w:rsidTr="00504F07">
        <w:trPr>
          <w:divId w:val="1399208271"/>
        </w:trPr>
        <w:tc>
          <w:tcPr>
            <w:tcW w:w="4500" w:type="pct"/>
            <w:tcMar>
              <w:top w:w="0" w:type="dxa"/>
              <w:left w:w="108" w:type="dxa"/>
              <w:bottom w:w="0" w:type="dxa"/>
              <w:right w:w="108" w:type="dxa"/>
            </w:tcMar>
            <w:vAlign w:val="center"/>
          </w:tcPr>
          <w:p w14:paraId="1C676353" w14:textId="77777777" w:rsidR="003F740C" w:rsidRPr="006A177A" w:rsidRDefault="00936153" w:rsidP="003F740C">
            <w:pPr>
              <w:pStyle w:val="10"/>
              <w:jc w:val="center"/>
              <w:rPr>
                <w:sz w:val="28"/>
                <w:szCs w:val="28"/>
              </w:rPr>
            </w:pPr>
            <w:r>
              <w:pict w14:anchorId="7A62D154">
                <v:shape id="_x0000_i1365" type="#_x0000_t75" style="width:120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1BA5&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761BA5&quot; wsp:rsidRDefault=&quot;00761BA5&quot; wsp:rsidP=&quot;00761BA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oMath&gt;&lt;/m:oMathPara&gt;&lt;/w:p&gt;&lt;w:sectPr wsp:rsidR=&quot;00000000&quot; wsp:rsidRPr=&quot;00761BA5&quot;&gt;&lt;w:pgSz w:w=&quot;12240&quot; w:h=&quot;15840&quot;/&gt;&lt;w:pgMar w:top=&quot;1134&quot; w:right=&quot;850&quot; w:bottom=&quot;1134&quot; w:left=&quot;1701&quot; w:header=&quot;720&quot; w:footer=&quot;720&quot; w:gutter=&quot;0&quot;/&gt;&lt;w:cols w:space=&quot;720&quot;/&gt;&lt;/w:sectPr&gt;&lt;/wx:sect&gt;&lt;/w:body&gt;&lt;/w:wordDocument&gt;">
                  <v:imagedata r:id="rId149" o:title="" chromakey="white"/>
                </v:shape>
              </w:pict>
            </w:r>
          </w:p>
        </w:tc>
        <w:tc>
          <w:tcPr>
            <w:tcW w:w="500" w:type="pct"/>
            <w:tcMar>
              <w:top w:w="0" w:type="dxa"/>
              <w:left w:w="108" w:type="dxa"/>
              <w:bottom w:w="0" w:type="dxa"/>
              <w:right w:w="108" w:type="dxa"/>
            </w:tcMar>
            <w:vAlign w:val="center"/>
          </w:tcPr>
          <w:p w14:paraId="455A1C80" w14:textId="5046A219" w:rsidR="003F740C" w:rsidRPr="006A177A" w:rsidRDefault="00504F07" w:rsidP="004E50E2">
            <w:pPr>
              <w:pStyle w:val="14"/>
              <w:ind w:left="-249" w:firstLine="0"/>
              <w:jc w:val="right"/>
              <w:rPr>
                <w:sz w:val="28"/>
                <w:szCs w:val="28"/>
              </w:rPr>
            </w:pPr>
            <w:r>
              <w:rPr>
                <w:rStyle w:val="1f"/>
                <w:sz w:val="28"/>
                <w:szCs w:val="28"/>
                <w:lang w:val="ru-RU"/>
              </w:rPr>
              <w:t xml:space="preserve">   </w:t>
            </w:r>
          </w:p>
        </w:tc>
      </w:tr>
      <w:tr w:rsidR="003F740C" w:rsidRPr="00F87A8C" w14:paraId="61EFDB5D" w14:textId="77777777" w:rsidTr="00504F07">
        <w:trPr>
          <w:divId w:val="1399208271"/>
        </w:trPr>
        <w:tc>
          <w:tcPr>
            <w:tcW w:w="4500" w:type="pct"/>
            <w:tcMar>
              <w:top w:w="0" w:type="dxa"/>
              <w:left w:w="108" w:type="dxa"/>
              <w:bottom w:w="0" w:type="dxa"/>
              <w:right w:w="108" w:type="dxa"/>
            </w:tcMar>
            <w:vAlign w:val="center"/>
          </w:tcPr>
          <w:p w14:paraId="173BA98E" w14:textId="77777777" w:rsidR="003F740C" w:rsidRPr="006A177A" w:rsidRDefault="00936153" w:rsidP="003F740C">
            <w:pPr>
              <w:pStyle w:val="10"/>
              <w:jc w:val="center"/>
              <w:rPr>
                <w:sz w:val="28"/>
                <w:szCs w:val="28"/>
                <w:lang w:val="ru-RU"/>
              </w:rPr>
            </w:pPr>
            <w:r>
              <w:rPr>
                <w:rFonts w:eastAsia="Calibri"/>
              </w:rPr>
              <w:pict w14:anchorId="3C057136">
                <v:shape id="_x0000_i1366" type="#_x0000_t75" style="width:139.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4C64&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8B4C64&quot; wsp:rsidRDefault=&quot;008B4C64&quot; wsp:rsidP=&quot;008B4C64&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50Г·200&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8B4C64&quot;&gt;&lt;w:pgSz w:w=&quot;12240&quot; w:h=&quot;15840&quot;/&gt;&lt;w:pgMar w:top=&quot;1134&quot; w:right=&quot;850&quot; w:bottom=&quot;1134&quot; w:left=&quot;1701&quot; w:header=&quot;720&quot; w:footer=&quot;720&quot; w:gutter=&quot;0&quot;/&gt;&lt;w:cols w:space=&quot;720&quot;/&gt;&lt;/w:sectPr&gt;&lt;/wx:sect&gt;&lt;/w:body&gt;&lt;/w:wordDocument&gt;">
                  <v:imagedata r:id="rId150" o:title="" chromakey="white"/>
                </v:shape>
              </w:pict>
            </w:r>
          </w:p>
        </w:tc>
        <w:tc>
          <w:tcPr>
            <w:tcW w:w="500" w:type="pct"/>
            <w:tcMar>
              <w:top w:w="0" w:type="dxa"/>
              <w:left w:w="108" w:type="dxa"/>
              <w:bottom w:w="0" w:type="dxa"/>
              <w:right w:w="108" w:type="dxa"/>
            </w:tcMar>
            <w:vAlign w:val="center"/>
          </w:tcPr>
          <w:p w14:paraId="66E45DD0" w14:textId="0D79055E" w:rsidR="003F740C" w:rsidRPr="006A177A" w:rsidRDefault="00504F07" w:rsidP="004E50E2">
            <w:pPr>
              <w:pStyle w:val="14"/>
              <w:ind w:left="-249" w:firstLine="0"/>
              <w:jc w:val="right"/>
              <w:rPr>
                <w:sz w:val="28"/>
                <w:szCs w:val="28"/>
              </w:rPr>
            </w:pPr>
            <w:r>
              <w:rPr>
                <w:rStyle w:val="1f"/>
                <w:sz w:val="28"/>
                <w:szCs w:val="28"/>
                <w:lang w:val="ru-RU"/>
              </w:rPr>
              <w:t xml:space="preserve">  </w:t>
            </w:r>
          </w:p>
        </w:tc>
      </w:tr>
      <w:tr w:rsidR="003F740C" w:rsidRPr="00F87A8C" w14:paraId="4693EEB1" w14:textId="77777777" w:rsidTr="00504F07">
        <w:trPr>
          <w:divId w:val="1399208271"/>
        </w:trPr>
        <w:tc>
          <w:tcPr>
            <w:tcW w:w="4500" w:type="pct"/>
            <w:tcMar>
              <w:top w:w="0" w:type="dxa"/>
              <w:left w:w="108" w:type="dxa"/>
              <w:bottom w:w="0" w:type="dxa"/>
              <w:right w:w="108" w:type="dxa"/>
            </w:tcMar>
            <w:vAlign w:val="center"/>
          </w:tcPr>
          <w:p w14:paraId="49BF60B7" w14:textId="77777777" w:rsidR="003F740C" w:rsidRPr="006A177A" w:rsidRDefault="00936153" w:rsidP="003F740C">
            <w:pPr>
              <w:pStyle w:val="10"/>
              <w:jc w:val="center"/>
              <w:rPr>
                <w:sz w:val="28"/>
                <w:szCs w:val="28"/>
              </w:rPr>
            </w:pPr>
            <w:r>
              <w:rPr>
                <w:rFonts w:eastAsia="Calibri"/>
              </w:rPr>
              <w:pict w14:anchorId="37D4FB76">
                <v:shape id="_x0000_i1367" type="#_x0000_t75" style="width:117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0F40&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530F40&quot; wsp:rsidRDefault=&quot;00530F40&quot; wsp:rsidP=&quot;00530F40&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75&lt;/m:t&gt;&lt;/m:r&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oMath&gt;&lt;/m:oMathPara&gt;&lt;/w:p&gt;&lt;w:sectPr wsp:rsidR=&quot;00000000&quot; wsp:rsidRPr=&quot;00530F4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1" o:title="" chromakey="white"/>
                </v:shape>
              </w:pict>
            </w:r>
          </w:p>
        </w:tc>
        <w:tc>
          <w:tcPr>
            <w:tcW w:w="500" w:type="pct"/>
            <w:tcMar>
              <w:top w:w="0" w:type="dxa"/>
              <w:left w:w="108" w:type="dxa"/>
              <w:bottom w:w="0" w:type="dxa"/>
              <w:right w:w="108" w:type="dxa"/>
            </w:tcMar>
            <w:vAlign w:val="center"/>
          </w:tcPr>
          <w:p w14:paraId="4DEE35D4" w14:textId="77777777" w:rsidR="003F740C" w:rsidRPr="006A177A" w:rsidRDefault="003F740C" w:rsidP="004E50E2">
            <w:pPr>
              <w:pStyle w:val="14"/>
              <w:ind w:left="-249" w:firstLine="0"/>
              <w:jc w:val="right"/>
              <w:rPr>
                <w:sz w:val="28"/>
                <w:szCs w:val="28"/>
              </w:rPr>
            </w:pPr>
            <w:r w:rsidRPr="006A177A">
              <w:rPr>
                <w:rStyle w:val="1f"/>
                <w:sz w:val="28"/>
                <w:szCs w:val="28"/>
                <w:lang w:val="ru-RU"/>
              </w:rPr>
              <w:t xml:space="preserve">   (11)</w:t>
            </w:r>
          </w:p>
        </w:tc>
      </w:tr>
    </w:tbl>
    <w:p w14:paraId="3438CCA0" w14:textId="67BB0447"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rFonts w:eastAsia="Calibri"/>
          <w:position w:val="-26"/>
        </w:rPr>
        <w:pict w14:anchorId="00BFA55A">
          <v:shape id="_x0000_i1368" type="#_x0000_t75" style="width:27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A523B&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523B&quot; wsp:rsidP=&quot;006A523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rFonts w:eastAsia="Calibri"/>
          <w:position w:val="-26"/>
        </w:rPr>
        <w:pict w14:anchorId="53372C1C">
          <v:shape id="_x0000_i1369" type="#_x0000_t75" style="width:27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A523B&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523B&quot; wsp:rsidP=&quot;006A523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2" o:title="" chromakey="white"/>
          </v:shape>
        </w:pict>
      </w:r>
      <w:r w:rsidRPr="00F87A8C">
        <w:rPr>
          <w:rStyle w:val="1f"/>
          <w:sz w:val="28"/>
          <w:szCs w:val="28"/>
          <w:lang w:val="ru-RU"/>
        </w:rPr>
        <w:fldChar w:fldCharType="end"/>
      </w:r>
      <w:r w:rsidR="006656C3">
        <w:rPr>
          <w:rStyle w:val="1f"/>
          <w:sz w:val="28"/>
          <w:szCs w:val="28"/>
          <w:lang w:val="ru-RU"/>
        </w:rPr>
        <w:t> — </w:t>
      </w:r>
      <w:r w:rsidR="003F740C" w:rsidRPr="006A177A">
        <w:rPr>
          <w:rStyle w:val="1f"/>
          <w:sz w:val="28"/>
          <w:szCs w:val="28"/>
          <w:lang w:val="ru-RU"/>
        </w:rPr>
        <w:t>затраты труда на подготовку материалов в рукописи;</w:t>
      </w:r>
    </w:p>
    <w:p w14:paraId="020EE52E" w14:textId="23EFBFE6"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6656C3">
        <w:rPr>
          <w:rStyle w:val="1f"/>
          <w:sz w:val="28"/>
          <w:szCs w:val="28"/>
          <w:lang w:val="ru-RU"/>
        </w:rPr>
        <w:instrText xml:space="preserve"> QUOTE </w:instrText>
      </w:r>
      <w:r w:rsidR="00936153">
        <w:rPr>
          <w:position w:val="-27"/>
        </w:rPr>
        <w:pict w14:anchorId="06A413C8">
          <v:shape id="_x0000_i1370" type="#_x0000_t75" style="width:36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52D38&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2D38&quot; wsp:rsidP=&quot;00752D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3" o:title="" chromakey="white"/>
          </v:shape>
        </w:pict>
      </w:r>
      <w:r w:rsidRPr="006656C3">
        <w:rPr>
          <w:rStyle w:val="1f"/>
          <w:sz w:val="28"/>
          <w:szCs w:val="28"/>
          <w:lang w:val="ru-RU"/>
        </w:rPr>
        <w:instrText xml:space="preserve"> </w:instrText>
      </w:r>
      <w:r w:rsidRPr="00F87A8C">
        <w:rPr>
          <w:rStyle w:val="1f"/>
          <w:sz w:val="28"/>
          <w:szCs w:val="28"/>
          <w:lang w:val="ru-RU"/>
        </w:rPr>
        <w:fldChar w:fldCharType="separate"/>
      </w:r>
      <w:r w:rsidR="00936153">
        <w:rPr>
          <w:position w:val="-27"/>
        </w:rPr>
        <w:pict w14:anchorId="5F9783EC">
          <v:shape id="_x0000_i1371" type="#_x0000_t75" style="width:36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52D38&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2D38&quot; wsp:rsidP=&quot;00752D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3" o:title="" chromakey="white"/>
          </v:shape>
        </w:pict>
      </w:r>
      <w:r w:rsidRPr="00F87A8C">
        <w:rPr>
          <w:rStyle w:val="1f"/>
          <w:sz w:val="28"/>
          <w:szCs w:val="28"/>
          <w:lang w:val="ru-RU"/>
        </w:rPr>
        <w:fldChar w:fldCharType="end"/>
      </w:r>
      <w:r w:rsidR="006656C3">
        <w:rPr>
          <w:rStyle w:val="1f"/>
          <w:sz w:val="28"/>
          <w:szCs w:val="28"/>
          <w:lang w:val="ru-RU"/>
        </w:rPr>
        <w:t> — </w:t>
      </w:r>
      <w:r w:rsidR="003F740C" w:rsidRPr="006A177A">
        <w:rPr>
          <w:rStyle w:val="1f"/>
          <w:sz w:val="28"/>
          <w:szCs w:val="28"/>
          <w:lang w:val="ru-RU"/>
        </w:rPr>
        <w:t>затраты на редактирование, печать и оформление документации.</w:t>
      </w:r>
    </w:p>
    <w:p w14:paraId="107ABB07"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35"/>
        </w:rPr>
        <w:pict w14:anchorId="52ACCB47">
          <v:shape id="_x0000_i1372" type="#_x0000_t75" style="width:123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C1C07&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C1C07&quot; wsp:rsidP=&quot;001C1C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17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4"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35"/>
        </w:rPr>
        <w:pict w14:anchorId="49FF34C4">
          <v:shape id="_x0000_i1373" type="#_x0000_t75" style="width:123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C1C07&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C1C07&quot; wsp:rsidP=&quot;001C1C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17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4"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4F65C08E" w14:textId="77777777"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7"/>
        </w:rPr>
        <w:pict w14:anchorId="5E98121A">
          <v:shape id="_x0000_i1374" type="#_x0000_t75" style="width:160.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018B&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018B&quot; wsp:rsidP=&quot;006A01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75&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5"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7"/>
        </w:rPr>
        <w:pict w14:anchorId="0AFB538E">
          <v:shape id="_x0000_i1375" type="#_x0000_t75" style="width:160.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018B&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018B&quot; wsp:rsidP=&quot;006A01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75&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5"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0D98DD3B"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6"/>
        </w:rPr>
        <w:pict w14:anchorId="66C11579">
          <v:shape id="_x0000_i1376" type="#_x0000_t75" style="width:153.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85F94&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85F94&quot; wsp:rsidP=&quot;00185F9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57,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6"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6"/>
        </w:rPr>
        <w:pict w14:anchorId="1861A737">
          <v:shape id="_x0000_i1377" type="#_x0000_t75" style="width:153.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85F94&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85F94&quot; wsp:rsidP=&quot;00185F9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57,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6"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3C6BEB83" w14:textId="77777777" w:rsidR="003F740C" w:rsidRPr="006A177A" w:rsidRDefault="003F740C" w:rsidP="006656C3">
      <w:pPr>
        <w:divId w:val="1399208271"/>
      </w:pPr>
      <w:r w:rsidRPr="006A177A">
        <w:rPr>
          <w:rStyle w:val="1f"/>
          <w:i/>
          <w:szCs w:val="28"/>
        </w:rPr>
        <w:t>Трудоемкость создания программного продукта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75589DCD">
          <v:shape id="_x0000_i1378"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5CE0&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35CE0&quot; wsp:rsidP=&quot;00F35CE0&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63AAC3D9">
          <v:shape id="_x0000_i1379"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5CE0&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35CE0&quot; wsp:rsidP=&quot;00F35CE0&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F87A8C">
        <w:rPr>
          <w:rStyle w:val="1f"/>
          <w:szCs w:val="28"/>
        </w:rPr>
        <w:fldChar w:fldCharType="end"/>
      </w:r>
      <w:r w:rsidRPr="006A177A">
        <w:rPr>
          <w:rStyle w:val="1f"/>
          <w:i/>
          <w:szCs w:val="28"/>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F87A8C" w14:paraId="65C81705" w14:textId="77777777" w:rsidTr="003F740C">
        <w:trPr>
          <w:divId w:val="1399208271"/>
        </w:trPr>
        <w:tc>
          <w:tcPr>
            <w:tcW w:w="8613" w:type="dxa"/>
            <w:tcMar>
              <w:top w:w="0" w:type="dxa"/>
              <w:left w:w="108" w:type="dxa"/>
              <w:bottom w:w="0" w:type="dxa"/>
              <w:right w:w="108" w:type="dxa"/>
            </w:tcMar>
            <w:vAlign w:val="center"/>
          </w:tcPr>
          <w:p w14:paraId="1336DA95" w14:textId="77777777" w:rsidR="003F740C" w:rsidRPr="006A177A" w:rsidRDefault="0046168B" w:rsidP="003F740C">
            <w:pPr>
              <w:pStyle w:val="10"/>
              <w:jc w:val="center"/>
              <w:rPr>
                <w:sz w:val="28"/>
                <w:szCs w:val="28"/>
              </w:rPr>
            </w:pPr>
            <w:r>
              <w:pict w14:anchorId="292837C5">
                <v:shape id="_x0000_i1380" type="#_x0000_t75" style="width:200.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A18A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6A18AA&quot; wsp:rsidRDefault=&quot;006A18AA&quot; wsp:rsidP=&quot;006A18AA&quot;&gt;&lt;m:oMathPara&gt;&lt;m:oMathParaPr&gt;&lt;m:jc m:val=&quot;center&quot;/&gt;&lt;/m:oMathParaPr&gt;&lt;m:oMath&gt;&lt;m:r&gt;&lt;w:rPr&gt;&lt;w:rFonts w:ascii=&quot;Cambria Math&quot; w:h-ansi=&quot;Cambria Math&quot;/&gt;&lt;wx:font wx:val=&quot;Cambria Math&quot;/&gt;&lt;w:i/&gt;&lt;w:sz-cs w:val=&quot;28&quot;/&gt;&lt;/w:rPr&gt;&lt;m:t&gt;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 wsp:rsidRPr=&quot;006A18AA&quot;&gt;&lt;w:pgSz w:w=&quot;12240&quot; w:h=&quot;15840&quot;/&gt;&lt;w:pgMar w:top=&quot;1134&quot; w:right=&quot;850&quot; w:bottom=&quot;1134&quot; w:left=&quot;1701&quot; w:header=&quot;720&quot; w:footer=&quot;720&quot; w:gutter=&quot;0&quot;/&gt;&lt;w:cols w:space=&quot;720&quot;/&gt;&lt;/w:sectPr&gt;&lt;/wx:sect&gt;&lt;/w:body&gt;&lt;/w:wordDocument&gt;">
                  <v:imagedata r:id="rId157" o:title="" chromakey="white"/>
                </v:shape>
              </w:pict>
            </w:r>
          </w:p>
        </w:tc>
        <w:tc>
          <w:tcPr>
            <w:tcW w:w="958" w:type="dxa"/>
            <w:tcMar>
              <w:top w:w="0" w:type="dxa"/>
              <w:left w:w="108" w:type="dxa"/>
              <w:bottom w:w="0" w:type="dxa"/>
              <w:right w:w="108" w:type="dxa"/>
            </w:tcMar>
            <w:vAlign w:val="center"/>
          </w:tcPr>
          <w:p w14:paraId="3A6C3F60" w14:textId="2C9DB0F1" w:rsidR="003F740C" w:rsidRPr="006A177A" w:rsidRDefault="003F740C" w:rsidP="004E50E2">
            <w:pPr>
              <w:pStyle w:val="14"/>
              <w:ind w:left="-249" w:firstLine="0"/>
              <w:jc w:val="right"/>
              <w:rPr>
                <w:sz w:val="28"/>
                <w:szCs w:val="28"/>
              </w:rPr>
            </w:pPr>
            <w:r w:rsidRPr="006A177A">
              <w:rPr>
                <w:rStyle w:val="1f"/>
                <w:sz w:val="28"/>
                <w:szCs w:val="28"/>
                <w:lang w:val="ru-RU"/>
              </w:rPr>
              <w:t xml:space="preserve">   (12)</w:t>
            </w:r>
          </w:p>
        </w:tc>
      </w:tr>
    </w:tbl>
    <w:p w14:paraId="48281027" w14:textId="77777777" w:rsidR="003F740C" w:rsidRPr="006A177A" w:rsidRDefault="003F740C" w:rsidP="006A177A">
      <w:pPr>
        <w:pStyle w:val="TableCaption"/>
        <w:divId w:val="1399208271"/>
      </w:pPr>
      <w:bookmarkStart w:id="203" w:name="_Ref420486894"/>
      <w:r w:rsidRPr="006656C3">
        <w:t xml:space="preserve">Таблица </w:t>
      </w:r>
      <w:fldSimple w:instr=" SEQ Таблица \* ARABIC ">
        <w:r w:rsidR="00A8453C">
          <w:rPr>
            <w:noProof/>
          </w:rPr>
          <w:t>16</w:t>
        </w:r>
      </w:fldSimple>
      <w:bookmarkEnd w:id="203"/>
      <w:r w:rsidRPr="006656C3">
        <w:t xml:space="preserve"> — </w:t>
      </w:r>
      <w:r w:rsidRPr="006656C3">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F87A8C" w14:paraId="45F76447"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4400933E" w14:textId="77777777" w:rsidR="003F740C" w:rsidRPr="00F87A8C" w:rsidRDefault="003F740C" w:rsidP="006A177A">
            <w:pPr>
              <w:pStyle w:val="a1"/>
            </w:pPr>
            <w:r w:rsidRPr="00F87A8C">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651D7AA7" w14:textId="77777777" w:rsidR="003F740C" w:rsidRPr="00F87A8C" w:rsidRDefault="003F740C" w:rsidP="006A177A">
            <w:pPr>
              <w:pStyle w:val="a1"/>
            </w:pPr>
            <w:r w:rsidRPr="00F87A8C">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36F73D4C" w14:textId="77777777" w:rsidR="003F740C" w:rsidRPr="00F87A8C" w:rsidRDefault="003F740C" w:rsidP="006A177A">
            <w:pPr>
              <w:pStyle w:val="a1"/>
            </w:pPr>
            <w:r w:rsidRPr="00F87A8C">
              <w:t>Значение, чел.-ч</w:t>
            </w:r>
          </w:p>
        </w:tc>
      </w:tr>
      <w:tr w:rsidR="003F740C" w:rsidRPr="00F87A8C" w14:paraId="592ED1E2"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3ECEBF33" w14:textId="77777777" w:rsidR="003F740C" w:rsidRPr="00F87A8C" w:rsidRDefault="003F740C" w:rsidP="006A177A">
            <w:pPr>
              <w:pStyle w:val="a2"/>
            </w:pPr>
            <w:r w:rsidRPr="00F87A8C">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C89E557" w14:textId="77777777" w:rsidR="003F740C" w:rsidRPr="00F87A8C" w:rsidRDefault="00936153" w:rsidP="006A177A">
            <w:pPr>
              <w:pStyle w:val="a2"/>
            </w:pPr>
            <w:r>
              <w:pict w14:anchorId="06F0558A">
                <v:shape id="_x0000_i1381"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945B2&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A945B2&quot; wsp:rsidRDefault=&quot;00A945B2&quot; wsp:rsidP=&quot;00A945B2&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ѕ&lt;/m:t&gt;&lt;/m:r&gt;&lt;/m:sub&gt;&lt;/m:sSub&gt;&lt;/m:oMath&gt;&lt;/m:oMathPara&gt;&lt;/w:p&gt;&lt;w:sectPr wsp:rsidR=&quot;00000000&quot; wsp:rsidRPr=&quot;00A945B2&quot;&gt;&lt;w:pgSz w:w=&quot;12240&quot; w:h=&quot;15840&quot;/&gt;&lt;w:pgMar w:top=&quot;1134&quot; w:right=&quot;850&quot; w:bottom=&quot;1134&quot; w:left=&quot;1701&quot; w:header=&quot;720&quot; w:footer=&quot;720&quot; w:gutter=&quot;0&quot;/&gt;&lt;w:cols w:space=&quot;720&quot;/&gt;&lt;/w:sectPr&gt;&lt;/wx:sect&gt;&lt;/w:body&gt;&lt;/w:wordDocument&gt;">
                  <v:imagedata r:id="rId158"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12FFDF7" w14:textId="77777777" w:rsidR="003F740C" w:rsidRPr="00F87A8C" w:rsidRDefault="003F740C" w:rsidP="006A177A">
            <w:pPr>
              <w:pStyle w:val="a2"/>
            </w:pPr>
            <w:r w:rsidRPr="00F87A8C">
              <w:t>40</w:t>
            </w:r>
          </w:p>
        </w:tc>
      </w:tr>
      <w:tr w:rsidR="003F740C" w:rsidRPr="00F87A8C" w14:paraId="7C2692D4"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7436AD54" w14:textId="77777777" w:rsidR="003F740C" w:rsidRPr="00F87A8C" w:rsidRDefault="003F740C" w:rsidP="006A177A">
            <w:pPr>
              <w:pStyle w:val="a2"/>
            </w:pPr>
            <w:r w:rsidRPr="00F87A8C">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70A474BC" w14:textId="77777777" w:rsidR="003F740C" w:rsidRPr="00F87A8C" w:rsidRDefault="00936153" w:rsidP="006A177A">
            <w:pPr>
              <w:pStyle w:val="a2"/>
            </w:pPr>
            <w:r>
              <w:pict w14:anchorId="4D0E41DC">
                <v:shape id="_x0000_i1382"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0F97&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A0F97&quot; wsp:rsidRDefault=&quot;003A0F97&quot; wsp:rsidP=&quot;003A0F97&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ё&lt;/m:t&gt;&lt;/m:r&gt;&lt;/m:sub&gt;&lt;/m:sSub&gt;&lt;/m:oMath&gt;&lt;/m:oMathPara&gt;&lt;/w:p&gt;&lt;w:sectPr wsp:rsidR=&quot;00000000&quot; wsp:rsidRPr=&quot;003A0F97&quot;&gt;&lt;w:pgSz w:w=&quot;12240&quot; w:h=&quot;15840&quot;/&gt;&lt;w:pgMar w:top=&quot;1134&quot; w:right=&quot;850&quot; w:bottom=&quot;1134&quot; w:left=&quot;1701&quot; w:header=&quot;720&quot; w:footer=&quot;720&quot; w:gutter=&quot;0&quot;/&gt;&lt;w:cols w:space=&quot;720&quot;/&gt;&lt;/w:sectPr&gt;&lt;/wx:sect&gt;&lt;/w:body&gt;&lt;/w:wordDocument&gt;">
                  <v:imagedata r:id="rId159"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01F4EFF" w14:textId="77777777" w:rsidR="003F740C" w:rsidRPr="00F87A8C" w:rsidRDefault="003F740C" w:rsidP="006A177A">
            <w:pPr>
              <w:pStyle w:val="a2"/>
            </w:pPr>
            <w:r w:rsidRPr="00F87A8C">
              <w:t>140,6</w:t>
            </w:r>
          </w:p>
        </w:tc>
      </w:tr>
      <w:tr w:rsidR="003F740C" w:rsidRPr="00F87A8C" w14:paraId="30B0B2B6"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6EDBDB81" w14:textId="77777777" w:rsidR="003F740C" w:rsidRPr="00F87A8C" w:rsidRDefault="003F740C" w:rsidP="006A177A">
            <w:pPr>
              <w:pStyle w:val="a2"/>
            </w:pPr>
            <w:r w:rsidRPr="00F87A8C">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0380D3E3" w14:textId="77777777" w:rsidR="003F740C" w:rsidRPr="00F87A8C" w:rsidRDefault="00936153" w:rsidP="006A177A">
            <w:pPr>
              <w:pStyle w:val="a2"/>
            </w:pPr>
            <w:r>
              <w:pict w14:anchorId="37016DA3">
                <v:shape id="_x0000_i1383"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838&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D0838&quot; wsp:rsidRDefault=&quot;003D0838&quot; wsp:rsidP=&quot;003D0838&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lt;/m:t&gt;&lt;/m:r&gt;&lt;/m:sub&gt;&lt;/m:sSub&gt;&lt;/m:oMath&gt;&lt;/m:oMathPara&gt;&lt;/w:p&gt;&lt;w:sectPr wsp:rsidR=&quot;00000000&quot; wsp:rsidRPr=&quot;003D0838&quot;&gt;&lt;w:pgSz w:w=&quot;12240&quot; w:h=&quot;15840&quot;/&gt;&lt;w:pgMar w:top=&quot;1134&quot; w:right=&quot;850&quot; w:bottom=&quot;1134&quot; w:left=&quot;1701&quot; w:header=&quot;720&quot; w:footer=&quot;720&quot; w:gutter=&quot;0&quot;/&gt;&lt;w:cols w:space=&quot;720&quot;/&gt;&lt;/w:sectPr&gt;&lt;/wx:sect&gt;&lt;/w:body&gt;&lt;/w:wordDocument&gt;">
                  <v:imagedata r:id="rId160"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04D4DDC" w14:textId="77777777" w:rsidR="003F740C" w:rsidRPr="00F87A8C" w:rsidRDefault="003F740C" w:rsidP="006A177A">
            <w:pPr>
              <w:pStyle w:val="a2"/>
            </w:pPr>
            <w:r w:rsidRPr="00F87A8C">
              <w:t>80,4</w:t>
            </w:r>
          </w:p>
        </w:tc>
      </w:tr>
      <w:tr w:rsidR="003F740C" w:rsidRPr="00F87A8C" w14:paraId="693FAA74"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5C4B608" w14:textId="77777777" w:rsidR="003F740C" w:rsidRPr="00F87A8C" w:rsidRDefault="003F740C" w:rsidP="006A177A">
            <w:pPr>
              <w:pStyle w:val="a2"/>
            </w:pPr>
            <w:r w:rsidRPr="00F87A8C">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6687FE76" w14:textId="77777777" w:rsidR="003F740C" w:rsidRPr="00F87A8C" w:rsidRDefault="00936153" w:rsidP="006A177A">
            <w:pPr>
              <w:pStyle w:val="a2"/>
            </w:pPr>
            <w:r>
              <w:pict w14:anchorId="4CD7E273">
                <v:shape id="_x0000_i1384"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D72B2&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D72B2&quot; wsp:rsidRDefault=&quot;00CD72B2&quot; wsp:rsidP=&quot;00CD72B2&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ї&lt;/m:t&gt;&lt;/m:r&gt;&lt;/m:sub&gt;&lt;/m:sSub&gt;&lt;/m:oMath&gt;&lt;/m:oMathPara&gt;&lt;/w:p&gt;&lt;w:sectPr wsp:rsidR=&quot;00000000&quot; wsp:rsidRPr=&quot;00CD72B2&quot;&gt;&lt;w:pgSz w:w=&quot;12240&quot; w:h=&quot;15840&quot;/&gt;&lt;w:pgMar w:top=&quot;1134&quot; w:right=&quot;850&quot; w:bottom=&quot;1134&quot; w:left=&quot;1701&quot; w:header=&quot;720&quot; w:footer=&quot;720&quot; w:gutter=&quot;0&quot;/&gt;&lt;w:cols w:space=&quot;720&quot;/&gt;&lt;/w:sectPr&gt;&lt;/wx:sect&gt;&lt;/w:body&gt;&lt;/w:wordDocument&gt;">
                  <v:imagedata r:id="rId161"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A39DF7E" w14:textId="77777777" w:rsidR="003F740C" w:rsidRPr="00F87A8C" w:rsidRDefault="003F740C" w:rsidP="006A177A">
            <w:pPr>
              <w:pStyle w:val="a2"/>
            </w:pPr>
            <w:r w:rsidRPr="00F87A8C">
              <w:t>86,5</w:t>
            </w:r>
          </w:p>
        </w:tc>
      </w:tr>
      <w:tr w:rsidR="003F740C" w:rsidRPr="00F87A8C" w14:paraId="162DC9B1"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4A7B217F" w14:textId="77777777" w:rsidR="003F740C" w:rsidRPr="00F87A8C" w:rsidRDefault="003F740C" w:rsidP="006A177A">
            <w:pPr>
              <w:pStyle w:val="a2"/>
            </w:pPr>
            <w:r w:rsidRPr="00F87A8C">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70C0DA8D" w14:textId="77777777" w:rsidR="003F740C" w:rsidRPr="00F87A8C" w:rsidRDefault="00936153" w:rsidP="006A177A">
            <w:pPr>
              <w:pStyle w:val="a2"/>
            </w:pPr>
            <w:r>
              <w:pict w14:anchorId="1117469F">
                <v:shape id="_x0000_i1385" type="#_x0000_t75" style="width:18.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D1EE3&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D1EE3&quot; wsp:rsidRDefault=&quot;00BD1EE3&quot; wsp:rsidP=&quot;00BD1EE3&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ѕС‚Р»&lt;/m:t&gt;&lt;/m:r&gt;&lt;/m:sub&gt;&lt;/m:sSub&gt;&lt;/m:oMath&gt;&lt;/m:oMathPara&gt;&lt;/w:p&gt;&lt;w:sectPr wsp:rsidR=&quot;00000000&quot; wsp:rsidRPr=&quot;00BD1EE3&quot;&gt;&lt;w:pgSz w:w=&quot;12240&quot; w:h=&quot;15840&quot;/&gt;&lt;w:pgMar w:top=&quot;1134&quot; w:right=&quot;850&quot; w:bottom=&quot;1134&quot; w:left=&quot;1701&quot; w:header=&quot;720&quot; w:footer=&quot;720&quot; w:gutter=&quot;0&quot;/&gt;&lt;w:cols w:space=&quot;720&quot;/&gt;&lt;/w:sectPr&gt;&lt;/wx:sect&gt;&lt;/w:body&gt;&lt;/w:wordDocument&gt;">
                  <v:imagedata r:id="rId162"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318D5620" w14:textId="77777777" w:rsidR="003F740C" w:rsidRPr="00F87A8C" w:rsidRDefault="003F740C" w:rsidP="006A177A">
            <w:pPr>
              <w:pStyle w:val="a2"/>
            </w:pPr>
            <w:r w:rsidRPr="00F87A8C">
              <w:t>125</w:t>
            </w:r>
          </w:p>
        </w:tc>
      </w:tr>
      <w:tr w:rsidR="003F740C" w:rsidRPr="00F87A8C" w14:paraId="1C915CDD"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759F4A63" w14:textId="77777777" w:rsidR="003F740C" w:rsidRPr="00F87A8C" w:rsidRDefault="003F740C" w:rsidP="006A177A">
            <w:pPr>
              <w:pStyle w:val="a2"/>
            </w:pPr>
            <w:r w:rsidRPr="00F87A8C">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7AF5B5EB" w14:textId="77777777" w:rsidR="003F740C" w:rsidRPr="00F87A8C" w:rsidRDefault="00936153" w:rsidP="006A177A">
            <w:pPr>
              <w:pStyle w:val="a2"/>
            </w:pPr>
            <w:r>
              <w:pict w14:anchorId="44FD0A5E">
                <v:shape id="_x0000_i1386" type="#_x0000_t75" style="width:18.75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113F&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F5113F&quot; wsp:rsidRDefault=&quot;00F5113F&quot; wsp:rsidP=&quot;00F5113F&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ґРѕРє&lt;/m:t&gt;&lt;/m:r&gt;&lt;/m:sub&gt;&lt;/m:sSub&gt;&lt;/m:oMath&gt;&lt;/m:oMathPara&gt;&lt;/w:p&gt;&lt;w:sectPr wsp:rsidR=&quot;00000000&quot; wsp:rsidRPr=&quot;00F5113F&quot;&gt;&lt;w:pgSz w:w=&quot;12240&quot; w:h=&quot;15840&quot;/&gt;&lt;w:pgMar w:top=&quot;1134&quot; w:right=&quot;850&quot; w:bottom=&quot;1134&quot; w:left=&quot;1701&quot; w:header=&quot;720&quot; w:footer=&quot;720&quot; w:gutter=&quot;0&quot;/&gt;&lt;w:cols w:space=&quot;720&quot;/&gt;&lt;/w:sectPr&gt;&lt;/wx:sect&gt;&lt;/w:body&gt;&lt;/w:wordDocument&gt;">
                  <v:imagedata r:id="rId163"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3F50DF3F" w14:textId="77777777" w:rsidR="003F740C" w:rsidRPr="00F87A8C" w:rsidRDefault="003F740C" w:rsidP="006A177A">
            <w:pPr>
              <w:pStyle w:val="a2"/>
            </w:pPr>
            <w:r w:rsidRPr="00F87A8C">
              <w:t>57,9</w:t>
            </w:r>
          </w:p>
        </w:tc>
      </w:tr>
      <w:tr w:rsidR="003F740C" w:rsidRPr="00F87A8C" w14:paraId="28648A17"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0FA4501F" w14:textId="77777777" w:rsidR="003F740C" w:rsidRPr="00F87A8C" w:rsidRDefault="003F740C" w:rsidP="006A177A">
            <w:pPr>
              <w:pStyle w:val="a2"/>
              <w:rPr>
                <w:bCs/>
              </w:rPr>
            </w:pPr>
            <w:r w:rsidRPr="00F87A8C">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2DA273D4" w14:textId="77777777" w:rsidR="003F740C" w:rsidRPr="00F87A8C" w:rsidRDefault="00936153" w:rsidP="006A177A">
            <w:pPr>
              <w:pStyle w:val="a2"/>
            </w:pPr>
            <w:r>
              <w:pict w14:anchorId="3A83925D">
                <v:shape id="_x0000_i1387" type="#_x0000_t75" style="width: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7D6&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E57D6&quot; wsp:rsidRDefault=&quot;002E57D6&quot; wsp:rsidP=&quot;002E57D6&quot;&gt;&lt;m:oMathPara&gt;&lt;m:oMathParaPr&gt;&lt;m:jc m:val=&quot;center&quot;/&gt;&lt;/m:oMathParaPr&gt;&lt;m:oMath&gt;&lt;m:r&gt;&lt;w:rPr&gt;&lt;w:rFonts w:ascii=&quot;Cambria Math&quot; w:h-ansi=&quot;Cambria Math&quot;/&gt;&lt;wx:font wx:val=&quot;Cambria Math&quot;/&gt;&lt;w:i/&gt;&lt;/w:rPr&gt;&lt;m:t&gt;T&lt;/m:t&gt;&lt;/m:r&gt;&lt;/m:oMath&gt;&lt;/m:oMathPara&gt;&lt;/w:p&gt;&lt;w:sectPr wsp:rsidR=&quot;00000000&quot; wsp:rsidRPr=&quot;002E57D6&quot;&gt;&lt;w:pgSz w:w=&quot;12240&quot; w:h=&quot;15840&quot;/&gt;&lt;w:pgMar w:top=&quot;1134&quot; w:right=&quot;850&quot; w:bottom=&quot;1134&quot; w:left=&quot;1701&quot; w:header=&quot;720&quot; w:footer=&quot;720&quot; w:gutter=&quot;0&quot;/&gt;&lt;w:cols w:space=&quot;720&quot;/&gt;&lt;/w:sectPr&gt;&lt;/wx:sect&gt;&lt;/w:body&gt;&lt;/w:wordDocument&gt;">
                  <v:imagedata r:id="rId164" o:title="" chromakey="white"/>
                </v:shape>
              </w:pic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4C425931" w14:textId="77777777" w:rsidR="003F740C" w:rsidRPr="00F87A8C" w:rsidRDefault="003F740C" w:rsidP="006A177A">
            <w:pPr>
              <w:pStyle w:val="a2"/>
            </w:pPr>
            <w:r w:rsidRPr="00F87A8C">
              <w:t>530,4</w:t>
            </w:r>
          </w:p>
        </w:tc>
      </w:tr>
    </w:tbl>
    <w:p w14:paraId="34124D4D" w14:textId="77777777" w:rsidR="003F740C" w:rsidRPr="006A177A" w:rsidRDefault="003F740C" w:rsidP="003F740C">
      <w:pPr>
        <w:pStyle w:val="10"/>
        <w:divId w:val="1399208271"/>
        <w:rPr>
          <w:sz w:val="28"/>
          <w:szCs w:val="28"/>
        </w:rPr>
      </w:pPr>
    </w:p>
    <w:p w14:paraId="3D2C5E9C" w14:textId="77777777" w:rsidR="003F740C" w:rsidRPr="006A177A" w:rsidRDefault="003F740C" w:rsidP="006656C3">
      <w:pPr>
        <w:divId w:val="1399208271"/>
      </w:pPr>
      <w:r w:rsidRPr="006A177A">
        <w:t>В итоге</w:t>
      </w:r>
    </w:p>
    <w:p w14:paraId="6A366621" w14:textId="77777777"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w:r w:rsidR="00F87A8C" w:rsidRPr="00F87A8C">
        <w:rPr>
          <w:sz w:val="28"/>
          <w:szCs w:val="28"/>
        </w:rPr>
        <w:fldChar w:fldCharType="begin"/>
      </w:r>
      <w:r w:rsidR="00F87A8C" w:rsidRPr="00F87A8C">
        <w:rPr>
          <w:sz w:val="28"/>
          <w:szCs w:val="28"/>
        </w:rPr>
        <w:instrText xml:space="preserve"> QUOTE </w:instrText>
      </w:r>
      <w:r w:rsidR="00936153">
        <w:rPr>
          <w:position w:val="-23"/>
        </w:rPr>
        <w:pict w14:anchorId="6492C7EF">
          <v:shape id="_x0000_i1388"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1750C&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1750C&quot; wsp:rsidP=&quot;00B1750C&quot;&gt;&lt;m:oMathPara&gt;&lt;m:oMath&gt;&lt;m:r&gt;&lt;w:rPr&gt;&lt;w:rFonts w:ascii=&quot;Cambria Math&quot; w:h-ansi=&quot;Cambria Math&quot;/&gt;&lt;wx:font wx:val=&quot;Cambria Math&quot;/&gt;&lt;w:i/&gt;&lt;w:sz-cs w:val=&quot;28&quot;/&gt;&lt;/w:rPr&gt;&lt;m:t&gt;T=&lt;/m:t&gt;&lt;/m:r&gt;&lt;m:r&gt;&lt;m:rPr&gt;&lt;m:sty m:val=&quot;p&quot;/&gt;&lt;/m:rPr&gt;&lt;w:rPr&gt;&lt;w:rFonts w:ascii=&quot;Cambria Math&quot; w:h-ansi=&quot;Cambria Math&quot;/&gt;&lt;wx:font wx:val=&quot;Cambria Math&quot;/&gt;&lt;w:sz-cs w:val=&quot;28&quot;/&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5" o:title="" chromakey="white"/>
          </v:shape>
        </w:pict>
      </w:r>
      <w:r w:rsidR="00F87A8C" w:rsidRPr="00F87A8C">
        <w:rPr>
          <w:sz w:val="28"/>
          <w:szCs w:val="28"/>
        </w:rPr>
        <w:instrText xml:space="preserve"> </w:instrText>
      </w:r>
      <w:r w:rsidR="00F87A8C" w:rsidRPr="00F87A8C">
        <w:rPr>
          <w:sz w:val="28"/>
          <w:szCs w:val="28"/>
        </w:rPr>
        <w:fldChar w:fldCharType="separate"/>
      </w:r>
      <w:r w:rsidR="00936153">
        <w:rPr>
          <w:position w:val="-23"/>
        </w:rPr>
        <w:pict w14:anchorId="6E0D06F8">
          <v:shape id="_x0000_i1389"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1750C&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1750C&quot; wsp:rsidP=&quot;00B1750C&quot;&gt;&lt;m:oMathPara&gt;&lt;m:oMath&gt;&lt;m:r&gt;&lt;w:rPr&gt;&lt;w:rFonts w:ascii=&quot;Cambria Math&quot; w:h-ansi=&quot;Cambria Math&quot;/&gt;&lt;wx:font wx:val=&quot;Cambria Math&quot;/&gt;&lt;w:i/&gt;&lt;w:sz-cs w:val=&quot;28&quot;/&gt;&lt;/w:rPr&gt;&lt;m:t&gt;T=&lt;/m:t&gt;&lt;/m:r&gt;&lt;m:r&gt;&lt;m:rPr&gt;&lt;m:sty m:val=&quot;p&quot;/&gt;&lt;/m:rPr&gt;&lt;w:rPr&gt;&lt;w:rFonts w:ascii=&quot;Cambria Math&quot; w:h-ansi=&quot;Cambria Math&quot;/&gt;&lt;wx:font wx:val=&quot;Cambria Math&quot;/&gt;&lt;w:sz-cs w:val=&quot;28&quot;/&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5" o:title="" chromakey="white"/>
          </v:shape>
        </w:pict>
      </w:r>
      <w:r w:rsidR="00F87A8C" w:rsidRPr="00F87A8C">
        <w:rPr>
          <w:sz w:val="28"/>
          <w:szCs w:val="28"/>
        </w:rPr>
        <w:fldChar w:fldCharType="end"/>
      </w:r>
      <w:r w:rsidRPr="006A177A">
        <w:rPr>
          <w:sz w:val="28"/>
          <w:szCs w:val="28"/>
        </w:rPr>
        <w:t xml:space="preserve"> чел.-час.</w:t>
      </w:r>
    </w:p>
    <w:p w14:paraId="43F8E990" w14:textId="77777777" w:rsidR="003F740C" w:rsidRPr="006656C3" w:rsidRDefault="003F740C" w:rsidP="003F740C">
      <w:pPr>
        <w:pStyle w:val="10"/>
        <w:pageBreakBefore/>
        <w:spacing w:line="240" w:lineRule="auto"/>
        <w:ind w:firstLine="0"/>
        <w:divId w:val="1399208271"/>
        <w:rPr>
          <w:sz w:val="28"/>
          <w:szCs w:val="28"/>
          <w:lang w:val="ru-RU"/>
        </w:rPr>
      </w:pPr>
    </w:p>
    <w:p w14:paraId="3F251088" w14:textId="77777777" w:rsidR="003F740C" w:rsidRPr="006656C3" w:rsidRDefault="003F740C" w:rsidP="00AC4FC9">
      <w:pPr>
        <w:pStyle w:val="Style1"/>
        <w:divId w:val="1399208271"/>
      </w:pPr>
      <w:r w:rsidRPr="006A177A">
        <w:t xml:space="preserve">Б.1.1.2 </w:t>
      </w:r>
      <w:r w:rsidRPr="006656C3">
        <w:t>Расчет оплаты труда</w:t>
      </w:r>
    </w:p>
    <w:p w14:paraId="0BF7F55F" w14:textId="77777777" w:rsidR="003F740C" w:rsidRPr="006A177A" w:rsidRDefault="003F740C" w:rsidP="006656C3">
      <w:pPr>
        <w:pStyle w:val="10"/>
        <w:ind w:firstLine="708"/>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0B0309F" w14:textId="77777777" w:rsidTr="00504F07">
        <w:trPr>
          <w:divId w:val="1399208271"/>
        </w:trPr>
        <w:tc>
          <w:tcPr>
            <w:tcW w:w="4500" w:type="pct"/>
            <w:tcMar>
              <w:top w:w="0" w:type="dxa"/>
              <w:left w:w="108" w:type="dxa"/>
              <w:bottom w:w="0" w:type="dxa"/>
              <w:right w:w="108" w:type="dxa"/>
            </w:tcMar>
            <w:vAlign w:val="center"/>
          </w:tcPr>
          <w:p w14:paraId="428CE752" w14:textId="77777777" w:rsidR="003F740C" w:rsidRPr="006A177A" w:rsidRDefault="00936153" w:rsidP="003F740C">
            <w:pPr>
              <w:pStyle w:val="10"/>
              <w:jc w:val="center"/>
              <w:rPr>
                <w:sz w:val="28"/>
                <w:szCs w:val="28"/>
              </w:rPr>
            </w:pPr>
            <w:r>
              <w:pict w14:anchorId="04D14E8F">
                <v:shape id="_x0000_i1390" type="#_x0000_t75" style="width:143.25pt;height:6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C0449&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C0449&quot; wsp:rsidRDefault=&quot;002C0449&quot; wsp:rsidP=&quot;002C0449&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 РѕРєР»&lt;/m:t&gt;&lt;/m:r&gt;&lt;/m:sub&gt;&lt;/m:sSub&gt;&lt;m:r&gt;&lt;w:rPr&gt;&lt;w:rFonts w:ascii=&quot;Cambria Math&quot; w:h-ansi=&quot;Cambria Math&quot;/&gt;&lt;wx:font wx:val=&quot;Cambria Math&quot;/&gt;&lt;w:i/&gt;&lt;w:sz-cs w:val=&quot;28&quot;/&gt;&lt;/w:rPr&gt;&lt;m:t&gt;=&lt;/m:t&gt;&lt;/m:r&gt;&lt;m:nary&gt;&lt;m:naryPr&gt;&lt;m:chr m:val=&quot;в€‘&quot;/&gt;&lt;m:limLoc m:val=&quot;undOvr&quot;/&gt;&lt;m:grow m:val=&quot;1&quot;/&gt;&lt;m:ctrlPr&gt;&lt;w:rPr&gt;&lt;w:rFonts w:ascii=&quot;Cambria Math&quot; w:h-ansi=&quot;Cambria Math&quot;/&gt;&lt;wx:font wx:val=&quot;Cambria Math&quot;/&gt;&lt;w:sz-cs w:val=&quot;28&quot;/&gt;&lt;/w:rPr&gt;&lt;/m:ctrlPr&gt;&lt;/m:naryPr&gt;&lt;m:sub&gt;&lt;m:r&gt;&lt;w:rPr&gt;&lt;w:rFonts w:ascii=&quot;Cambria Math&quot; w:h-ansi=&quot;Cambria Math&quot;/&gt;&lt;wx:font wx:val=&quot;Cambria Math&quot;/&gt;&lt;w:i/&gt;&lt;w:sz-cs w:val=&quot;28&quot;/&gt;&lt;/w:rPr&gt;&lt;m:t&gt;i=1&lt;/m:t&gt;&lt;/m:r&gt;&lt;/m:sub&gt;&lt;m:sup&gt;&lt;m:r&gt;&lt;w:rPr&gt;&lt;w:rFonts w:ascii=&quot;Cambria Math&quot; w:h-ansi=&quot;Cambria Math&quot;/&gt;&lt;wx:font wx:val=&quot;Cambria Math&quot;/&gt;&lt;w:i/&gt;&lt;w:sz-cs w:val=&quot;28&quot;/&gt;&lt;/w:rPr&gt;&lt;m:t&gt;r&lt;/m:t&gt;&lt;/m:r&gt;&lt;/m:sup&gt;&lt;m:e&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Рћ&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ј&lt;/m:t&gt;&lt;/m:r&gt;&lt;/m:e&gt;&lt;m:sub&gt;&lt;m:r&gt;&lt;w:rPr&gt;&lt;w:rFonts w:ascii=&quot;Cambria Math&quot; w:h-ansi=&quot;Cambria Math&quot;/&gt;&lt;wx:font wx:val=&quot;Cambria Math&quot;/&gt;&lt;w:i/&gt;&lt;w:sz-cs w:val=&quot;28&quot;/&gt;&lt;/w:rPr&gt;&lt;m:t&gt;i&lt;/m:t&gt;&lt;/m:r&gt;&lt;/m:sub&gt;&lt;/m:sSub&gt;&lt;/m:num&gt;&lt;m:den&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den&gt;&lt;/m:f&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i&lt;/m:t&gt;&lt;/m:r&gt;&lt;/m:sub&gt;&lt;/m:sSub&gt;&lt;/m:e&gt;&lt;/m:nary&gt;&lt;/m:oMath&gt;&lt;/m:oMathPara&gt;&lt;/w:p&gt;&lt;w:sectPr wsp:rsidR=&quot;00000000&quot; wsp:rsidRPr=&quot;002C0449&quot;&gt;&lt;w:pgSz w:w=&quot;12240&quot; w:h=&quot;15840&quot;/&gt;&lt;w:pgMar w:top=&quot;1134&quot; w:right=&quot;850&quot; w:bottom=&quot;1134&quot; w:left=&quot;1701&quot; w:header=&quot;720&quot; w:footer=&quot;720&quot; w:gutter=&quot;0&quot;/&gt;&lt;w:cols w:space=&quot;720&quot;/&gt;&lt;/w:sectPr&gt;&lt;/wx:sect&gt;&lt;/w:body&gt;&lt;/w:wordDocument&gt;">
                  <v:imagedata r:id="rId166" o:title="" chromakey="white"/>
                </v:shape>
              </w:pict>
            </w:r>
          </w:p>
        </w:tc>
        <w:tc>
          <w:tcPr>
            <w:tcW w:w="500" w:type="pct"/>
            <w:tcMar>
              <w:top w:w="0" w:type="dxa"/>
              <w:left w:w="108" w:type="dxa"/>
              <w:bottom w:w="0" w:type="dxa"/>
              <w:right w:w="108" w:type="dxa"/>
            </w:tcMar>
            <w:vAlign w:val="center"/>
          </w:tcPr>
          <w:p w14:paraId="32931C44" w14:textId="250CCD3A" w:rsidR="003F740C" w:rsidRPr="006A177A" w:rsidRDefault="003F740C" w:rsidP="00504F07">
            <w:pPr>
              <w:pStyle w:val="14"/>
              <w:ind w:left="-249" w:firstLine="0"/>
              <w:jc w:val="right"/>
              <w:rPr>
                <w:sz w:val="28"/>
                <w:szCs w:val="28"/>
              </w:rPr>
            </w:pPr>
            <w:r w:rsidRPr="006A177A">
              <w:rPr>
                <w:rStyle w:val="1f"/>
                <w:sz w:val="28"/>
                <w:szCs w:val="28"/>
              </w:rPr>
              <w:t>(</w:t>
            </w:r>
            <w:r w:rsidRPr="006A177A">
              <w:rPr>
                <w:rStyle w:val="1f"/>
                <w:sz w:val="28"/>
                <w:szCs w:val="28"/>
                <w:lang w:val="ru-RU"/>
              </w:rPr>
              <w:t>13)</w:t>
            </w:r>
          </w:p>
        </w:tc>
      </w:tr>
    </w:tbl>
    <w:p w14:paraId="12462E63"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296E51A6" w14:textId="723F6FFD"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6CBF7E2B">
          <v:shape id="_x0000_i1391"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6620&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6620&quot; wsp:rsidP=&quot;0052662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7"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095816A2">
          <v:shape id="_x0000_i1392"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6620&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6620&quot; wsp:rsidP=&quot;0052662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7"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основная заработная плата лиц, получающих оклад, в расчете на данную работу (проектирование, подготовка программного продукта), руб.;</w:t>
      </w:r>
    </w:p>
    <w:p w14:paraId="083F244D" w14:textId="7A63537C"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1369049E">
          <v:shape id="_x0000_i1393"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1AEC&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1AEC&quot; wsp:rsidP=&quot;00D61AEC&quot;&gt;&lt;m:oMathPara&gt;&lt;m:oMath&gt;&lt;m:r&gt;&lt;w:rPr&gt;&lt;w:rFonts w:ascii=&quot;Cambria Math&quot; w:h-ansi=&quot;Cambria Math&quot;/&gt;&lt;wx:font wx:val=&quot;Cambria Math&quot;/&gt;&lt;w:i/&gt;&lt;w:sz-cs w:val=&quot;28&quot;/&gt;&lt;/w:rPr&gt;&lt;m:t&gt;Рћ&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ј&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8"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3EE2EAFA">
          <v:shape id="_x0000_i1394"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1AEC&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1AEC&quot; wsp:rsidP=&quot;00D61AEC&quot;&gt;&lt;m:oMathPara&gt;&lt;m:oMath&gt;&lt;m:r&gt;&lt;w:rPr&gt;&lt;w:rFonts w:ascii=&quot;Cambria Math&quot; w:h-ansi=&quot;Cambria Math&quot;/&gt;&lt;wx:font wx:val=&quot;Cambria Math&quot;/&gt;&lt;w:i/&gt;&lt;w:sz-cs w:val=&quot;28&quot;/&gt;&lt;/w:rPr&gt;&lt;m:t&gt;Рћ&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ј&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8"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 xml:space="preserve">месячный оклад </w:t>
      </w:r>
      <w:r w:rsidR="003F740C" w:rsidRPr="006A177A">
        <w:rPr>
          <w:rStyle w:val="1f"/>
          <w:i/>
          <w:sz w:val="28"/>
          <w:szCs w:val="28"/>
        </w:rPr>
        <w:t>i</w:t>
      </w:r>
      <w:r w:rsidR="003F740C" w:rsidRPr="006A177A">
        <w:rPr>
          <w:rStyle w:val="1f"/>
          <w:sz w:val="28"/>
          <w:szCs w:val="28"/>
          <w:lang w:val="ru-RU"/>
        </w:rPr>
        <w:t>-го работника с учетом уральской надбавки 15 %, руб.;</w:t>
      </w:r>
    </w:p>
    <w:p w14:paraId="79604D06" w14:textId="1F68A5A0"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225D60E6">
          <v:shape id="_x0000_i1395"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74807&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4807&quot; wsp:rsidP=&quot;005748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735B167E">
          <v:shape id="_x0000_i1396"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74807&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4807&quot; wsp:rsidP=&quot;005748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лановый годовой фонд рабочего времени предприятия (организации) при односменном режиме работы, ч;</w:t>
      </w:r>
    </w:p>
    <w:p w14:paraId="7E77E213" w14:textId="4CF0ECD0"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087ACFCC">
          <v:shape id="_x0000_i1397"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2B20&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2B20&quot; wsp:rsidP=&quot;003B2B20&quot;&gt;&lt;m:oMathPara&gt;&lt;m:oMath&gt;&lt;m:r&gt;&lt;w:rPr&gt;&lt;w:rFonts w:ascii=&quot;Cambria Math&quot; w:h-ansi=&quot;Cambria Math&quot;/&gt;&lt;wx:font wx:val=&quot;Cambria Math&quot;/&gt;&lt;w:i/&gt;&lt;w:sz-cs w:val=&quot;28&quot;/&gt;&lt;/w:rPr&gt;&lt;m:t&gt;i=1,вЂ¦,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0"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6A826780">
          <v:shape id="_x0000_i1398"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2B20&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2B20&quot; wsp:rsidP=&quot;003B2B20&quot;&gt;&lt;m:oMathPara&gt;&lt;m:oMath&gt;&lt;m:r&gt;&lt;w:rPr&gt;&lt;w:rFonts w:ascii=&quot;Cambria Math&quot; w:h-ansi=&quot;Cambria Math&quot;/&gt;&lt;wx:font wx:val=&quot;Cambria Math&quot;/&gt;&lt;w:i/&gt;&lt;w:sz-cs w:val=&quot;28&quot;/&gt;&lt;/w:rPr&gt;&lt;m:t&gt;i=1,вЂ¦,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0"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орядковый номер работника, участвующего в данной работе;</w:t>
      </w:r>
    </w:p>
    <w:p w14:paraId="37E60ED4" w14:textId="05FEF69A" w:rsidR="003F740C" w:rsidRPr="006A177A" w:rsidRDefault="00F87A8C" w:rsidP="00C94A87">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27C981A7">
          <v:shape id="_x0000_i1399"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6E7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6E7B&quot; wsp:rsidP=&quot;00866E7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1"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787FA993">
          <v:shape id="_x0000_i1400"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6E7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6E7B&quot; wsp:rsidP=&quot;00866E7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1"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 xml:space="preserve">количество труда, затраченного </w:t>
      </w:r>
      <w:r w:rsidR="003F740C" w:rsidRPr="006A177A">
        <w:rPr>
          <w:rStyle w:val="1f"/>
          <w:i/>
          <w:sz w:val="28"/>
          <w:szCs w:val="28"/>
        </w:rPr>
        <w:t>i</w:t>
      </w:r>
      <w:r w:rsidR="003F740C" w:rsidRPr="006A177A">
        <w:rPr>
          <w:rStyle w:val="1f"/>
          <w:sz w:val="28"/>
          <w:szCs w:val="28"/>
          <w:lang w:val="ru-RU"/>
        </w:rPr>
        <w:t>–ом работником, ч.</w:t>
      </w:r>
    </w:p>
    <w:p w14:paraId="0FD3B994" w14:textId="21471444" w:rsidR="003F740C" w:rsidRPr="006A177A" w:rsidRDefault="003F740C" w:rsidP="00C94A87">
      <w:pPr>
        <w:divId w:val="1399208271"/>
      </w:pPr>
      <w:r w:rsidRPr="006A177A">
        <w:rPr>
          <w:rStyle w:val="1f"/>
          <w:szCs w:val="28"/>
        </w:rPr>
        <w:t xml:space="preserve">Величина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5499584C">
          <v:shape id="_x0000_i1401"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226&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226&quot; wsp:rsidP=&quot;0078722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19DD4B08">
          <v:shape id="_x0000_i1402"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226&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226&quot; wsp:rsidP=&quot;0078722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00F87A8C" w:rsidRPr="00F87A8C">
        <w:rPr>
          <w:rStyle w:val="1f"/>
          <w:szCs w:val="28"/>
        </w:rPr>
        <w:fldChar w:fldCharType="end"/>
      </w:r>
      <w:r w:rsidR="00C94A87">
        <w:rPr>
          <w:rStyle w:val="1f"/>
          <w:szCs w:val="28"/>
        </w:rPr>
        <w:t xml:space="preserve"> </w:t>
      </w:r>
      <w:r w:rsidRPr="006A177A">
        <w:rPr>
          <w:rStyle w:val="1f"/>
          <w:szCs w:val="28"/>
        </w:rPr>
        <w:t>рассчитывается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EE398A7" w14:textId="77777777" w:rsidTr="00504F07">
        <w:trPr>
          <w:divId w:val="1399208271"/>
        </w:trPr>
        <w:tc>
          <w:tcPr>
            <w:tcW w:w="4500" w:type="pct"/>
            <w:tcMar>
              <w:top w:w="0" w:type="dxa"/>
              <w:left w:w="108" w:type="dxa"/>
              <w:bottom w:w="0" w:type="dxa"/>
              <w:right w:w="108" w:type="dxa"/>
            </w:tcMar>
            <w:vAlign w:val="center"/>
          </w:tcPr>
          <w:p w14:paraId="48831F15" w14:textId="77777777" w:rsidR="003F740C" w:rsidRPr="006A177A" w:rsidRDefault="0046168B" w:rsidP="003F740C">
            <w:pPr>
              <w:pStyle w:val="10"/>
              <w:jc w:val="center"/>
              <w:rPr>
                <w:sz w:val="28"/>
                <w:szCs w:val="28"/>
              </w:rPr>
            </w:pPr>
            <w:r>
              <w:pict w14:anchorId="59942934">
                <v:shape id="_x0000_i1403" type="#_x0000_t75" style="width:211.5pt;height:27.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36631&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36631&quot; wsp:rsidRDefault=&quot;00D36631&quot; wsp:rsidP=&quot;00D36631&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d&gt;&lt;m:dPr&gt;&lt;m:ctrlPr&gt;&lt;w:rPr&gt;&lt;w:rFonts w:ascii=&quot;Cambria Math&quot; w:h-ansi=&quot;Cambria Math&quot;/&gt;&lt;wx:font wx:val=&quot;Cambria Math&quot;/&gt;&lt;w:sz-cs w:val=&quot;28&quot;/&gt;&lt;/w:rPr&gt;&lt;/m:ctrlPr&gt;&lt;/m:dPr&gt;&lt;m:e&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љ&lt;/m:t&gt;&lt;/m:r&gt;&lt;/m:e&gt;&lt;m:sub&gt;&lt;m:r&gt;&lt;w:rPr&gt;&lt;w:rFonts w:ascii=&quot;Cambria Math&quot; w:h-ansi=&quot;Cambria Math&quot;/&gt;&lt;wx:font wx:val=&quot;Cambria Math&quot;/&gt;&lt;w:i/&gt;&lt;w:sz-cs w:val=&quot;28&quot;/&gt;&lt;/w:rPr&gt;&lt;m:t&gt;С„&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С‹С…&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СЂ&lt;/m:t&gt;&lt;/m:r&gt;&lt;/m:sub&gt;&lt;/m:sSub&gt;&lt;/m:e&gt;&lt;/m:d&gt;&lt;m:r&gt;&lt;w:rPr&gt;&lt;w:rFonts w:ascii=&quot;Cambria Math&quot; w:h-ansi=&quot;Cambria Math&quot;/&gt;&lt;wx:font wx:val=&quot;Cambria Math&quot;/&gt;&lt;w:i/&gt;&lt;w:sz-cs w:val=&quot;28&quot;/&gt;&lt;/w:rPr&gt;&lt;m:t&gt;в€™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ЃРѕРєСЂ&lt;/m:t&gt;&lt;/m:r&gt;&lt;/m:sub&gt;&lt;/m:sSub&gt;&lt;/m:oMath&gt;&lt;/m:oMathPara&gt;&lt;/w:p&gt;&lt;w:sectPr wsp:rsidR=&quot;00000000&quot; wsp:rsidRPr=&quot;00D36631&quot;&gt;&lt;w:pgSz w:w=&quot;12240&quot; w:h=&quot;15840&quot;/&gt;&lt;w:pgMar w:top=&quot;1134&quot; w:right=&quot;850&quot; w:bottom=&quot;1134&quot; w:left=&quot;1701&quot; w:header=&quot;720&quot; w:footer=&quot;720&quot; w:gutter=&quot;0&quot;/&gt;&lt;w:cols w:space=&quot;720&quot;/&gt;&lt;/w:sectPr&gt;&lt;/wx:sect&gt;&lt;/w:body&gt;&lt;/w:wordDocument&gt;">
                  <v:imagedata r:id="rId172" o:title="" chromakey="white"/>
                </v:shape>
              </w:pict>
            </w:r>
          </w:p>
        </w:tc>
        <w:tc>
          <w:tcPr>
            <w:tcW w:w="500" w:type="pct"/>
            <w:tcMar>
              <w:top w:w="0" w:type="dxa"/>
              <w:left w:w="108" w:type="dxa"/>
              <w:bottom w:w="0" w:type="dxa"/>
              <w:right w:w="108" w:type="dxa"/>
            </w:tcMar>
            <w:vAlign w:val="center"/>
          </w:tcPr>
          <w:p w14:paraId="694C4AEF" w14:textId="624728C1" w:rsidR="003F740C" w:rsidRPr="006A177A" w:rsidRDefault="003F740C" w:rsidP="00504F07">
            <w:pPr>
              <w:pStyle w:val="14"/>
              <w:ind w:left="-249" w:firstLine="0"/>
              <w:jc w:val="right"/>
              <w:rPr>
                <w:sz w:val="28"/>
                <w:szCs w:val="28"/>
              </w:rPr>
            </w:pPr>
            <w:r w:rsidRPr="006A177A">
              <w:rPr>
                <w:rStyle w:val="1f"/>
                <w:sz w:val="28"/>
                <w:szCs w:val="28"/>
                <w:lang w:val="ru-RU"/>
              </w:rPr>
              <w:t>(14)</w:t>
            </w:r>
          </w:p>
        </w:tc>
      </w:tr>
    </w:tbl>
    <w:p w14:paraId="6C6412BC"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562FAEDB" w14:textId="21B98C6D"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7"/>
        </w:rPr>
        <w:pict w14:anchorId="23FD8BAE">
          <v:shape id="_x0000_i1404" type="#_x0000_t75" style="width:16.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34B1&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34B1&quot; wsp:rsidP=&quot;00C734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љ&lt;/m:t&gt;&lt;/m:r&gt;&lt;/m:e&gt;&lt;m:sub&gt;&lt;m:r&gt;&lt;w:rPr&gt;&lt;w:rFonts w:ascii=&quot;Cambria Math&quot; w:h-ansi=&quot;Cambria Math&quot;/&gt;&lt;wx:font wx:val=&quot;Cambria Math&quot;/&gt;&lt;w:i/&gt;&lt;w:sz-cs w:val=&quot;28&quot;/&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7"/>
        </w:rPr>
        <w:pict w14:anchorId="50E4593E">
          <v:shape id="_x0000_i1405" type="#_x0000_t75" style="width:16.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34B1&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34B1&quot; wsp:rsidP=&quot;00C734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љ&lt;/m:t&gt;&lt;/m:r&gt;&lt;/m:e&gt;&lt;m:sub&gt;&lt;m:r&gt;&lt;w:rPr&gt;&lt;w:rFonts w:ascii=&quot;Cambria Math&quot; w:h-ansi=&quot;Cambria Math&quot;/&gt;&lt;wx:font wx:val=&quot;Cambria Math&quot;/&gt;&lt;w:i/&gt;&lt;w:sz-cs w:val=&quot;28&quot;/&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3"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личество календарных дней в году (365 или 366);</w:t>
      </w:r>
    </w:p>
    <w:p w14:paraId="7E53EB6F" w14:textId="70524FCB" w:rsidR="003F740C" w:rsidRPr="006A177A" w:rsidRDefault="00F87A8C" w:rsidP="003F740C">
      <w:pPr>
        <w:pStyle w:val="10"/>
        <w:divId w:val="1399208271"/>
        <w:rPr>
          <w:sz w:val="28"/>
          <w:szCs w:val="28"/>
          <w:lang w:val="ru-RU"/>
        </w:rPr>
      </w:pPr>
      <w:r w:rsidRPr="00F87A8C">
        <w:rPr>
          <w:rStyle w:val="1f"/>
          <w:rFonts w:eastAsia="Symbol"/>
          <w:sz w:val="28"/>
          <w:szCs w:val="28"/>
        </w:rPr>
        <w:fldChar w:fldCharType="begin"/>
      </w:r>
      <w:r w:rsidRPr="004E50E2">
        <w:rPr>
          <w:rStyle w:val="1f"/>
          <w:rFonts w:eastAsia="Symbol"/>
          <w:sz w:val="28"/>
          <w:szCs w:val="28"/>
          <w:lang w:val="ru-RU"/>
        </w:rPr>
        <w:instrText xml:space="preserve"> </w:instrText>
      </w:r>
      <w:r w:rsidRPr="00F87A8C">
        <w:rPr>
          <w:rStyle w:val="1f"/>
          <w:rFonts w:eastAsia="Symbol"/>
          <w:sz w:val="28"/>
          <w:szCs w:val="28"/>
        </w:rPr>
        <w:instrText>QUOTE</w:instrText>
      </w:r>
      <w:r w:rsidRPr="004E50E2">
        <w:rPr>
          <w:rStyle w:val="1f"/>
          <w:rFonts w:eastAsia="Symbol"/>
          <w:sz w:val="28"/>
          <w:szCs w:val="28"/>
          <w:lang w:val="ru-RU"/>
        </w:rPr>
        <w:instrText xml:space="preserve"> </w:instrText>
      </w:r>
      <w:r w:rsidR="00936153">
        <w:rPr>
          <w:position w:val="-23"/>
        </w:rPr>
        <w:pict w14:anchorId="634080DA">
          <v:shape id="_x0000_i1406"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2434&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C2434&quot; wsp:rsidP=&quot;006C243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4" o:title="" chromakey="white"/>
          </v:shape>
        </w:pict>
      </w:r>
      <w:r w:rsidRPr="004E50E2">
        <w:rPr>
          <w:rStyle w:val="1f"/>
          <w:rFonts w:eastAsia="Symbol"/>
          <w:sz w:val="28"/>
          <w:szCs w:val="28"/>
          <w:lang w:val="ru-RU"/>
        </w:rPr>
        <w:instrText xml:space="preserve"> </w:instrText>
      </w:r>
      <w:r w:rsidRPr="00F87A8C">
        <w:rPr>
          <w:rStyle w:val="1f"/>
          <w:rFonts w:eastAsia="Symbol"/>
          <w:sz w:val="28"/>
          <w:szCs w:val="28"/>
        </w:rPr>
        <w:fldChar w:fldCharType="separate"/>
      </w:r>
      <w:r w:rsidR="00936153">
        <w:rPr>
          <w:position w:val="-23"/>
        </w:rPr>
        <w:pict w14:anchorId="3C9C2986">
          <v:shape id="_x0000_i1407"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2434&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C2434&quot; wsp:rsidP=&quot;006C243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4" o:title="" chromakey="white"/>
          </v:shape>
        </w:pict>
      </w:r>
      <w:r w:rsidRPr="00F87A8C">
        <w:rPr>
          <w:rStyle w:val="1f"/>
          <w:rFonts w:eastAsia="Symbol"/>
          <w:sz w:val="28"/>
          <w:szCs w:val="28"/>
        </w:rPr>
        <w:fldChar w:fldCharType="end"/>
      </w:r>
      <w:r w:rsidR="00C94A87">
        <w:rPr>
          <w:rStyle w:val="1f"/>
          <w:rFonts w:eastAsia="Symbol"/>
          <w:sz w:val="28"/>
          <w:szCs w:val="28"/>
          <w:lang w:val="ru-RU"/>
        </w:rPr>
        <w:t> — </w:t>
      </w:r>
      <w:r w:rsidR="003F740C" w:rsidRPr="006A177A">
        <w:rPr>
          <w:rStyle w:val="1f"/>
          <w:sz w:val="28"/>
          <w:szCs w:val="28"/>
          <w:lang w:val="ru-RU"/>
        </w:rPr>
        <w:t>количество выходных дней (суббот и воскресений) в году;</w:t>
      </w:r>
    </w:p>
    <w:p w14:paraId="747C0665" w14:textId="69497805"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7"/>
        </w:rPr>
        <w:pict w14:anchorId="4DF1DCF6">
          <v:shape id="_x0000_i1408"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0436&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0436&quot; wsp:rsidP=&quot;00C0043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5"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7"/>
        </w:rPr>
        <w:pict w14:anchorId="52B696B1">
          <v:shape id="_x0000_i1409"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0436&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0436&quot; wsp:rsidP=&quot;00C0043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5"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личество нерабочих праздничных дней в РФ;</w:t>
      </w:r>
    </w:p>
    <w:p w14:paraId="550E414F" w14:textId="022909E1"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41BFEF86">
          <v:shape id="_x0000_i1410"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37E1&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37E1&quot; wsp:rsidP=&quot;005437E1&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7B54BEBE">
          <v:shape id="_x0000_i1411"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37E1&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37E1&quot; wsp:rsidP=&quot;005437E1&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родолжительность рабочего дня, ч;</w:t>
      </w:r>
    </w:p>
    <w:p w14:paraId="6A72F849" w14:textId="7BBE3FD2" w:rsidR="003F740C" w:rsidRPr="006A177A" w:rsidRDefault="00F87A8C" w:rsidP="00C94A87">
      <w:pPr>
        <w:pStyle w:val="10"/>
        <w:divId w:val="1399208271"/>
        <w:rPr>
          <w:sz w:val="28"/>
          <w:szCs w:val="28"/>
          <w:lang w:val="ru-RU"/>
        </w:rPr>
      </w:pPr>
      <w:r w:rsidRPr="00F87A8C">
        <w:rPr>
          <w:rStyle w:val="1f"/>
          <w:sz w:val="28"/>
          <w:szCs w:val="28"/>
          <w:lang w:val="ru-RU"/>
        </w:rPr>
        <w:lastRenderedPageBreak/>
        <w:fldChar w:fldCharType="begin"/>
      </w:r>
      <w:r w:rsidRPr="00F87A8C">
        <w:rPr>
          <w:rStyle w:val="1f"/>
          <w:sz w:val="28"/>
          <w:szCs w:val="28"/>
          <w:lang w:val="ru-RU"/>
        </w:rPr>
        <w:instrText xml:space="preserve"> QUOTE </w:instrText>
      </w:r>
      <w:r w:rsidR="00936153">
        <w:rPr>
          <w:position w:val="-27"/>
        </w:rPr>
        <w:pict w14:anchorId="7D2681C5">
          <v:shape id="_x0000_i1412" type="#_x0000_t75" style="width:2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3FF0&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73FF0&quot; wsp:rsidP=&quot;00D73FF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ЃРѕРє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6"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7"/>
        </w:rPr>
        <w:pict w14:anchorId="494D616B">
          <v:shape id="_x0000_i1413" type="#_x0000_t75" style="width:2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3FF0&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73FF0&quot; wsp:rsidP=&quot;00D73FF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ЃРѕРє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6"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личество часов в данный календарный год, когда рабочий день перед праздником сокращается на один час.</w:t>
      </w:r>
    </w:p>
    <w:p w14:paraId="57ABF7C9" w14:textId="77777777" w:rsidR="003F740C" w:rsidRPr="006A177A" w:rsidRDefault="003F740C" w:rsidP="00C94A87">
      <w:pPr>
        <w:divId w:val="1399208271"/>
      </w:pPr>
      <w:r w:rsidRPr="006A177A">
        <w:t>В нашем случае получаем</w:t>
      </w:r>
    </w:p>
    <w:p w14:paraId="7B4DD01A" w14:textId="5D238287"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46168B">
        <w:rPr>
          <w:position w:val="-23"/>
        </w:rPr>
        <w:pict w14:anchorId="389F33A4">
          <v:shape id="_x0000_i1414" type="#_x0000_t75" style="width:20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2DF2&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2DF2&quot; wsp:rsidP=&quot;00DE2DF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365-116&lt;/m:t&gt;&lt;/m:r&gt;&lt;/m:e&gt;&lt;/m:d&gt;&lt;m:r&gt;&lt;w:rPr&gt;&lt;w:rFonts w:ascii=&quot;Cambria Math&quot; w:h-ansi=&quot;Cambria Math&quot;/&gt;&lt;wx:font wx:val=&quot;Cambria Math&quot;/&gt;&lt;w:i/&gt;&lt;w:sz-cs w:val=&quot;28&quot;/&gt;&lt;/w:rPr&gt;&lt;m:t&gt;в€™8-7=198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7"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46168B">
        <w:rPr>
          <w:position w:val="-23"/>
        </w:rPr>
        <w:pict w14:anchorId="4E8CF863">
          <v:shape id="_x0000_i1415" type="#_x0000_t75" style="width:20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2DF2&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2DF2&quot; wsp:rsidP=&quot;00DE2DF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365-116&lt;/m:t&gt;&lt;/m:r&gt;&lt;/m:e&gt;&lt;/m:d&gt;&lt;m:r&gt;&lt;w:rPr&gt;&lt;w:rFonts w:ascii=&quot;Cambria Math&quot; w:h-ansi=&quot;Cambria Math&quot;/&gt;&lt;wx:font wx:val=&quot;Cambria Math&quot;/&gt;&lt;w:i/&gt;&lt;w:sz-cs w:val=&quot;28&quot;/&gt;&lt;/w:rPr&gt;&lt;m:t&gt;в€™8-7=198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7" o:title="" chromakey="white"/>
          </v:shape>
        </w:pict>
      </w:r>
      <w:r w:rsidRPr="00F87A8C">
        <w:rPr>
          <w:rStyle w:val="1f"/>
          <w:sz w:val="28"/>
          <w:szCs w:val="28"/>
          <w:lang w:val="ru-RU"/>
        </w:rPr>
        <w:fldChar w:fldCharType="end"/>
      </w:r>
      <w:r w:rsidR="003F740C" w:rsidRPr="006A177A">
        <w:rPr>
          <w:rStyle w:val="1f"/>
          <w:sz w:val="28"/>
          <w:szCs w:val="28"/>
          <w:lang w:val="ru-RU"/>
        </w:rPr>
        <w:t xml:space="preserve"> ч</w:t>
      </w:r>
    </w:p>
    <w:p w14:paraId="73357FD6" w14:textId="77777777" w:rsidR="003F740C" w:rsidRPr="006A177A" w:rsidRDefault="003F740C" w:rsidP="00C94A87">
      <w:pPr>
        <w:divId w:val="1399208271"/>
      </w:pPr>
      <w:r w:rsidRPr="006A177A">
        <w:t>Данное приложение способен разработать один человек. Для этого случая и проведем расчеты.</w:t>
      </w:r>
    </w:p>
    <w:p w14:paraId="66762176" w14:textId="77777777" w:rsidR="003F740C" w:rsidRPr="006A177A" w:rsidRDefault="003F740C" w:rsidP="00C94A87">
      <w:pPr>
        <w:divId w:val="1399208271"/>
      </w:pPr>
      <w:r w:rsidRPr="006A177A">
        <w:rPr>
          <w:rStyle w:val="1f"/>
          <w:i/>
          <w:szCs w:val="28"/>
        </w:rPr>
        <w:t>Среднечасовая  оплата труда разработчиков программы</w:t>
      </w:r>
      <w:r w:rsidRPr="006A177A">
        <w:rPr>
          <w:rStyle w:val="1f"/>
          <w:szCs w:val="28"/>
        </w:rPr>
        <w:t xml:space="preserve"> рассчитывается, исходя из того, что среднемесячная зарплата инженера-программиста (с учетом уральского коэффициента 15%) составляет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1121D7B1">
          <v:shape id="_x0000_i1416"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A5912&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A5912&quot; wsp:rsidP=&quot;008A59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5A5C6017">
          <v:shape id="_x0000_i1417"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A5912&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A5912&quot; wsp:rsidP=&quot;008A59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fldChar w:fldCharType="end"/>
      </w:r>
      <w:r w:rsidRPr="006A177A">
        <w:rPr>
          <w:rStyle w:val="1f"/>
          <w:szCs w:val="28"/>
        </w:rPr>
        <w:t>руб.</w:t>
      </w:r>
    </w:p>
    <w:p w14:paraId="5CEE9B49" w14:textId="77777777" w:rsidR="003F740C" w:rsidRPr="006A177A" w:rsidRDefault="003F740C" w:rsidP="00C94A87">
      <w:pPr>
        <w:divId w:val="1399208271"/>
      </w:pPr>
      <w:r w:rsidRPr="006A177A">
        <w:t>Тогда</w:t>
      </w:r>
    </w:p>
    <w:p w14:paraId="48C81D2E" w14:textId="77B10541"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46168B">
        <w:rPr>
          <w:position w:val="-32"/>
        </w:rPr>
        <w:pict w14:anchorId="24DF3470">
          <v:shape id="_x0000_i1418" type="#_x0000_t75" style="width:201.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7E6A&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7E6A&quot; wsp:rsidP=&quot;00887E6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2в€™25000&lt;/m:t&gt;&lt;/m:r&gt;&lt;/m:e&gt;&lt;/m:d&gt;&lt;/m:num&gt;&lt;m:den&gt;&lt;m:r&gt;&lt;w:rPr&gt;&lt;w:rFonts w:ascii=&quot;Cambria Math&quot; w:h-ansi=&quot;Cambria Math&quot;/&gt;&lt;wx:font wx:val=&quot;Cambria Math&quot;/&gt;&lt;w:i/&gt;&lt;w:sz-cs w:val=&quot;28&quot;/&gt;&lt;/w:rPr&gt;&lt;m:t&gt;1985&lt;/m:t&gt;&lt;/m:r&gt;&lt;/m:den&gt;&lt;/m:f&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530,4&lt;/m:t&gt;&lt;/m:r&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9"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46168B">
        <w:rPr>
          <w:position w:val="-32"/>
        </w:rPr>
        <w:pict w14:anchorId="21EB7D9D">
          <v:shape id="_x0000_i1419" type="#_x0000_t75" style="width:201.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7E6A&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7E6A&quot; wsp:rsidP=&quot;00887E6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2в€™25000&lt;/m:t&gt;&lt;/m:r&gt;&lt;/m:e&gt;&lt;/m:d&gt;&lt;/m:num&gt;&lt;m:den&gt;&lt;m:r&gt;&lt;w:rPr&gt;&lt;w:rFonts w:ascii=&quot;Cambria Math&quot; w:h-ansi=&quot;Cambria Math&quot;/&gt;&lt;wx:font wx:val=&quot;Cambria Math&quot;/&gt;&lt;w:i/&gt;&lt;w:sz-cs w:val=&quot;28&quot;/&gt;&lt;/w:rPr&gt;&lt;m:t&gt;1985&lt;/m:t&gt;&lt;/m:r&gt;&lt;/m:den&gt;&lt;/m:f&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530,4&lt;/m:t&gt;&lt;/m:r&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9"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0144980" w14:textId="77777777" w:rsidR="003F740C" w:rsidRPr="006A177A" w:rsidRDefault="003F740C" w:rsidP="00C94A87">
      <w:pPr>
        <w:divId w:val="1399208271"/>
      </w:pPr>
      <w:r w:rsidRPr="006A177A">
        <w:t>Затраты на дополнительную заработную плату не учитываем, так как программист работает в одну смену.</w:t>
      </w:r>
    </w:p>
    <w:p w14:paraId="65547A88" w14:textId="4CA3452A" w:rsidR="003F740C" w:rsidRPr="006A177A" w:rsidRDefault="00F87A8C" w:rsidP="00C94A87">
      <w:pPr>
        <w:pStyle w:val="10"/>
        <w:jc w:val="center"/>
        <w:divId w:val="1399208271"/>
        <w:rPr>
          <w:sz w:val="28"/>
          <w:szCs w:val="28"/>
        </w:rPr>
      </w:pPr>
      <w:r w:rsidRPr="00F87A8C">
        <w:rPr>
          <w:sz w:val="28"/>
          <w:szCs w:val="28"/>
        </w:rPr>
        <w:fldChar w:fldCharType="begin"/>
      </w:r>
      <w:r w:rsidRPr="00C94A87">
        <w:rPr>
          <w:sz w:val="28"/>
          <w:szCs w:val="28"/>
        </w:rPr>
        <w:instrText xml:space="preserve"> QUOTE </w:instrText>
      </w:r>
      <w:r w:rsidR="00936153">
        <w:rPr>
          <w:position w:val="-26"/>
        </w:rPr>
        <w:pict w14:anchorId="623EAA1A">
          <v:shape id="_x0000_i1420"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7170D&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170D&quot; wsp:rsidP=&quot;00A7170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C94A87">
        <w:rPr>
          <w:sz w:val="28"/>
          <w:szCs w:val="28"/>
        </w:rPr>
        <w:instrText xml:space="preserve"> </w:instrText>
      </w:r>
      <w:r w:rsidRPr="00F87A8C">
        <w:rPr>
          <w:sz w:val="28"/>
          <w:szCs w:val="28"/>
        </w:rPr>
        <w:fldChar w:fldCharType="separate"/>
      </w:r>
      <w:r w:rsidR="00936153">
        <w:rPr>
          <w:position w:val="-26"/>
        </w:rPr>
        <w:pict w14:anchorId="19109EE2">
          <v:shape id="_x0000_i1421"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7170D&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170D&quot; wsp:rsidP=&quot;00A7170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F87A8C">
        <w:rPr>
          <w:sz w:val="28"/>
          <w:szCs w:val="28"/>
        </w:rPr>
        <w:fldChar w:fldCharType="end"/>
      </w:r>
    </w:p>
    <w:p w14:paraId="74ED94BC" w14:textId="77777777" w:rsidR="003F740C" w:rsidRPr="006A177A" w:rsidRDefault="003F740C" w:rsidP="00C94A87">
      <w:pPr>
        <w:divId w:val="1399208271"/>
      </w:pPr>
      <w:r w:rsidRPr="006A177A">
        <w:t>Таким образом, расходы по оплате труда разработчика программных модулей составляют:</w:t>
      </w:r>
    </w:p>
    <w:p w14:paraId="596FEEA0" w14:textId="2EA12910"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936153">
        <w:rPr>
          <w:position w:val="-26"/>
        </w:rPr>
        <w:pict w14:anchorId="2DAC0C1C">
          <v:shape id="_x0000_i1422" type="#_x0000_t75" style="width:163.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A7DCC&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7DCC&quot; wsp:rsidP=&quot;00AA7DC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1"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936153">
        <w:rPr>
          <w:position w:val="-26"/>
        </w:rPr>
        <w:pict w14:anchorId="3C595701">
          <v:shape id="_x0000_i1423" type="#_x0000_t75" style="width:163.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A7DCC&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7DCC&quot; wsp:rsidP=&quot;00AA7DC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1"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3622538E" w14:textId="77777777" w:rsidR="003F740C" w:rsidRPr="006A177A" w:rsidRDefault="003F740C" w:rsidP="00AC4FC9">
      <w:pPr>
        <w:pStyle w:val="Style1"/>
        <w:divId w:val="1399208271"/>
      </w:pPr>
      <w:bookmarkStart w:id="204" w:name="_Toc420501411"/>
      <w:bookmarkStart w:id="205" w:name="_Toc420502464"/>
      <w:bookmarkStart w:id="206" w:name="_Toc420524535"/>
      <w:bookmarkStart w:id="207" w:name="_Toc420770112"/>
      <w:r w:rsidRPr="006A177A">
        <w:t>Б.1.2 Отчисления на социальные нужды</w:t>
      </w:r>
      <w:bookmarkEnd w:id="204"/>
      <w:bookmarkEnd w:id="205"/>
      <w:bookmarkEnd w:id="206"/>
      <w:bookmarkEnd w:id="207"/>
    </w:p>
    <w:p w14:paraId="5DEC49D9" w14:textId="77777777" w:rsidR="003F740C" w:rsidRPr="006A177A" w:rsidRDefault="003F740C" w:rsidP="00C94A87">
      <w:pPr>
        <w:divId w:val="1399208271"/>
      </w:pPr>
      <w:r w:rsidRPr="006A177A">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14:paraId="4CD9ECD0" w14:textId="77777777" w:rsidR="003F740C" w:rsidRPr="006A177A" w:rsidRDefault="003F740C" w:rsidP="00C94A87">
      <w:pPr>
        <w:divId w:val="1399208271"/>
      </w:pPr>
      <w:r w:rsidRPr="006A177A">
        <w:t xml:space="preserve">Для налогоплательщиков-организаций, осуществляющих деятельность в области информационных технологий, за исключением налогоплательщиков, </w:t>
      </w:r>
      <w:r w:rsidRPr="006A177A">
        <w:lastRenderedPageBreak/>
        <w:t>имеющих статус резидента технико-внедренческой особой экономической зоны, применяется налоговая ставка 26%:</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96F46B2" w14:textId="77777777" w:rsidTr="00504F07">
        <w:trPr>
          <w:divId w:val="1399208271"/>
        </w:trPr>
        <w:tc>
          <w:tcPr>
            <w:tcW w:w="4500" w:type="pct"/>
            <w:tcMar>
              <w:top w:w="0" w:type="dxa"/>
              <w:left w:w="108" w:type="dxa"/>
              <w:bottom w:w="0" w:type="dxa"/>
              <w:right w:w="108" w:type="dxa"/>
            </w:tcMar>
            <w:vAlign w:val="center"/>
          </w:tcPr>
          <w:p w14:paraId="5F5EBF60" w14:textId="77777777" w:rsidR="003F740C" w:rsidRPr="006A177A" w:rsidRDefault="00936153" w:rsidP="003F740C">
            <w:pPr>
              <w:pStyle w:val="10"/>
              <w:jc w:val="center"/>
              <w:rPr>
                <w:sz w:val="28"/>
                <w:szCs w:val="28"/>
              </w:rPr>
            </w:pPr>
            <w:r>
              <w:pict w14:anchorId="4A6B8A1E">
                <v:shape id="_x0000_i1424" type="#_x0000_t75" style="width:84.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58AC&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958AC&quot; wsp:rsidRDefault=&quot;002958AC&quot; wsp:rsidP=&quot;002958AC&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S&lt;/m:t&gt;&lt;/m:r&gt;&lt;/m:e&gt;&lt;m:sub&gt;&lt;m:r&gt;&lt;w:rPr&gt;&lt;w:rFonts w:ascii=&quot;Cambria Math&quot; w:h-ansi=&quot;Cambria Math&quot;/&gt;&lt;wx:font wx:val=&quot;Cambria Math&quot;/&gt;&lt;w:i/&gt;&lt;w:sz-cs w:val=&quot;28&quot;/&gt;&lt;/w:rPr&gt;&lt;m:t&gt;СЃРѕ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Р—&lt;/m:t&gt;&lt;/m:r&gt;&lt;/m:oMath&gt;&lt;/m:oMathPara&gt;&lt;/w:p&gt;&lt;w:sectPr wsp:rsidR=&quot;00000000&quot; wsp:rsidRPr=&quot;002958AC&quot;&gt;&lt;w:pgSz w:w=&quot;12240&quot; w:h=&quot;15840&quot;/&gt;&lt;w:pgMar w:top=&quot;1134&quot; w:right=&quot;850&quot; w:bottom=&quot;1134&quot; w:left=&quot;1701&quot; w:header=&quot;720&quot; w:footer=&quot;720&quot; w:gutter=&quot;0&quot;/&gt;&lt;w:cols w:space=&quot;720&quot;/&gt;&lt;/w:sectPr&gt;&lt;/wx:sect&gt;&lt;/w:body&gt;&lt;/w:wordDocument&gt;">
                  <v:imagedata r:id="rId182" o:title="" chromakey="white"/>
                </v:shape>
              </w:pict>
            </w:r>
          </w:p>
        </w:tc>
        <w:tc>
          <w:tcPr>
            <w:tcW w:w="500" w:type="pct"/>
            <w:tcMar>
              <w:top w:w="0" w:type="dxa"/>
              <w:left w:w="108" w:type="dxa"/>
              <w:bottom w:w="0" w:type="dxa"/>
              <w:right w:w="108" w:type="dxa"/>
            </w:tcMar>
            <w:vAlign w:val="center"/>
          </w:tcPr>
          <w:p w14:paraId="50E0C195" w14:textId="3899D6FB" w:rsidR="003F740C" w:rsidRPr="006A177A" w:rsidRDefault="003F740C" w:rsidP="004E50E2">
            <w:pPr>
              <w:pStyle w:val="14"/>
              <w:ind w:left="-249" w:firstLine="0"/>
              <w:jc w:val="right"/>
              <w:rPr>
                <w:sz w:val="28"/>
                <w:szCs w:val="28"/>
              </w:rPr>
            </w:pPr>
            <w:bookmarkStart w:id="208" w:name="_Ref231236097"/>
            <w:r w:rsidRPr="006A177A">
              <w:rPr>
                <w:rStyle w:val="1f"/>
                <w:sz w:val="28"/>
                <w:szCs w:val="28"/>
              </w:rPr>
              <w:t xml:space="preserve">  (</w:t>
            </w:r>
            <w:r w:rsidRPr="006A177A">
              <w:rPr>
                <w:rStyle w:val="1f"/>
                <w:sz w:val="28"/>
                <w:szCs w:val="28"/>
                <w:lang w:val="ru-RU"/>
              </w:rPr>
              <w:t>15)</w:t>
            </w:r>
            <w:bookmarkEnd w:id="208"/>
          </w:p>
        </w:tc>
      </w:tr>
    </w:tbl>
    <w:p w14:paraId="1CF80524"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71E9EDD2" w14:textId="3D775C51"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1A9E890D">
          <v:shape id="_x0000_i1425"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2E25&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52E25&quot; wsp:rsidP=&quot;00152E25&quot;&gt;&lt;m:oMathPara&gt;&lt;m:oMath&gt;&lt;m:r&gt;&lt;w:rPr&gt;&lt;w:rFonts w:ascii=&quot;Cambria Math&quot; w:h-ansi=&quot;Cambria Math&quot;/&gt;&lt;wx:font wx:val=&quot;Cambria Math&quot;/&gt;&lt;w:i/&gt;&lt;w:sz-cs w:val=&quot;28&quot;/&gt;&lt;/w:rPr&gt;&lt;m:t&gt;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4EFC7DA1">
          <v:shape id="_x0000_i1426"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2E25&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52E25&quot; wsp:rsidP=&quot;00152E25&quot;&gt;&lt;m:oMathPara&gt;&lt;m:oMath&gt;&lt;m:r&gt;&lt;w:rPr&gt;&lt;w:rFonts w:ascii=&quot;Cambria Math&quot; w:h-ansi=&quot;Cambria Math&quot;/&gt;&lt;wx:font wx:val=&quot;Cambria Math&quot;/&gt;&lt;w:i/&gt;&lt;w:sz-cs w:val=&quot;28&quot;/&gt;&lt;/w:rPr&gt;&lt;m:t&gt;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3"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рассчитанные ранее расходы по оплате т</w:t>
      </w:r>
      <w:r w:rsidR="00C94A87">
        <w:rPr>
          <w:rStyle w:val="1f"/>
          <w:sz w:val="28"/>
          <w:szCs w:val="28"/>
          <w:lang w:val="ru-RU"/>
        </w:rPr>
        <w:t>руда разработчика, равные 80161 </w:t>
      </w:r>
      <w:r w:rsidR="003F740C" w:rsidRPr="006A177A">
        <w:rPr>
          <w:rStyle w:val="1f"/>
          <w:sz w:val="28"/>
          <w:szCs w:val="28"/>
          <w:lang w:val="ru-RU"/>
        </w:rPr>
        <w:t>руб.</w:t>
      </w:r>
    </w:p>
    <w:p w14:paraId="365596E3" w14:textId="77777777" w:rsidR="003F740C" w:rsidRPr="006A177A" w:rsidRDefault="003F740C" w:rsidP="00C94A87">
      <w:pPr>
        <w:divId w:val="1399208271"/>
      </w:pPr>
      <w:r w:rsidRPr="006A177A">
        <w:t>Подставив, получим</w:t>
      </w:r>
    </w:p>
    <w:p w14:paraId="0C8A5736" w14:textId="271D63F2"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936153">
        <w:rPr>
          <w:position w:val="-26"/>
        </w:rPr>
        <w:pict w14:anchorId="476C7563">
          <v:shape id="_x0000_i1427" type="#_x0000_t75" style="width:17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C5F&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C5F&quot; wsp:rsidP=&quot;00C25C5F&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S&lt;/m:t&gt;&lt;/m:r&gt;&lt;/m:e&gt;&lt;m:sub&gt;&lt;m:r&gt;&lt;w:rPr&gt;&lt;w:rFonts w:ascii=&quot;Cambria Math&quot; w:h-ansi=&quot;Cambria Math&quot;/&gt;&lt;wx:font wx:val=&quot;Cambria Math&quot;/&gt;&lt;w:i/&gt;&lt;w:sz-cs w:val=&quot;28&quot;/&gt;&lt;/w:rPr&gt;&lt;m:t&gt;СЃРѕ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80161=2084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4"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936153">
        <w:rPr>
          <w:position w:val="-26"/>
        </w:rPr>
        <w:pict w14:anchorId="26E02006">
          <v:shape id="_x0000_i1428" type="#_x0000_t75" style="width:17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C5F&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C5F&quot; wsp:rsidP=&quot;00C25C5F&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S&lt;/m:t&gt;&lt;/m:r&gt;&lt;/m:e&gt;&lt;m:sub&gt;&lt;m:r&gt;&lt;w:rPr&gt;&lt;w:rFonts w:ascii=&quot;Cambria Math&quot; w:h-ansi=&quot;Cambria Math&quot;/&gt;&lt;wx:font wx:val=&quot;Cambria Math&quot;/&gt;&lt;w:i/&gt;&lt;w:sz-cs w:val=&quot;28&quot;/&gt;&lt;/w:rPr&gt;&lt;m:t&gt;СЃРѕ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80161=2084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4"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324076CE" w14:textId="77777777" w:rsidR="003F740C" w:rsidRPr="006A177A" w:rsidRDefault="003F740C" w:rsidP="00AC4FC9">
      <w:pPr>
        <w:pStyle w:val="Style1"/>
        <w:divId w:val="1399208271"/>
      </w:pPr>
      <w:bookmarkStart w:id="209" w:name="_Toc65416893"/>
      <w:bookmarkStart w:id="210" w:name="_Toc65334973"/>
      <w:bookmarkStart w:id="211" w:name="_Toc420501412"/>
      <w:bookmarkStart w:id="212" w:name="_Toc420502465"/>
      <w:bookmarkStart w:id="213" w:name="_Toc420524536"/>
      <w:bookmarkStart w:id="214" w:name="_Toc420770113"/>
      <w:r w:rsidRPr="006A177A">
        <w:t>Б.1.3 Расходы по оплате машинного времени при отладке программы</w:t>
      </w:r>
      <w:bookmarkEnd w:id="209"/>
      <w:bookmarkEnd w:id="210"/>
      <w:bookmarkEnd w:id="211"/>
      <w:bookmarkEnd w:id="212"/>
      <w:bookmarkEnd w:id="213"/>
      <w:bookmarkEnd w:id="214"/>
    </w:p>
    <w:p w14:paraId="6E1A7B8C" w14:textId="77777777" w:rsidR="003F740C" w:rsidRPr="006A177A" w:rsidRDefault="003F740C" w:rsidP="00C94A87">
      <w:pPr>
        <w:divId w:val="1399208271"/>
      </w:pPr>
      <w:r w:rsidRPr="006A177A">
        <w:rPr>
          <w:rStyle w:val="1f"/>
          <w:szCs w:val="28"/>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7F393D79">
          <v:shape id="_x0000_i1429"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26E3&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26E3&quot; wsp:rsidP=&quot;00CC26E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51F84D1B">
          <v:shape id="_x0000_i1430"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26E3&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26E3&quot; wsp:rsidP=&quot;00CC26E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rPr>
          <w:rStyle w:val="1f"/>
          <w:szCs w:val="28"/>
        </w:rPr>
        <w:fldChar w:fldCharType="end"/>
      </w:r>
      <w:r w:rsidRPr="006A177A">
        <w:rPr>
          <w:rStyle w:val="1f"/>
          <w:szCs w:val="28"/>
        </w:rPr>
        <w:t>.</w:t>
      </w:r>
    </w:p>
    <w:p w14:paraId="0902AB57" w14:textId="77777777" w:rsidR="003F740C" w:rsidRPr="006A177A" w:rsidRDefault="003F740C" w:rsidP="00AC4FC9">
      <w:pPr>
        <w:pStyle w:val="Style1"/>
        <w:divId w:val="1399208271"/>
      </w:pPr>
      <w:r w:rsidRPr="006A177A">
        <w:t>Б.1.3.1 Расчет себестоимости машино-часа</w:t>
      </w:r>
    </w:p>
    <w:p w14:paraId="4673D749" w14:textId="77777777" w:rsidR="003F740C" w:rsidRPr="006A177A" w:rsidRDefault="003F740C" w:rsidP="00C94A87">
      <w:pPr>
        <w:divId w:val="1399208271"/>
      </w:pPr>
      <w:r w:rsidRPr="006A177A">
        <w:rPr>
          <w:rStyle w:val="1f"/>
          <w:szCs w:val="28"/>
        </w:rPr>
        <w:t xml:space="preserve">Величину </w:t>
      </w:r>
      <w:r w:rsidR="00F87A8C" w:rsidRPr="00F87A8C">
        <w:fldChar w:fldCharType="begin"/>
      </w:r>
      <w:r w:rsidR="00F87A8C" w:rsidRPr="00F87A8C">
        <w:instrText xml:space="preserve"> QUOTE </w:instrText>
      </w:r>
      <w:r w:rsidR="00936153">
        <w:rPr>
          <w:position w:val="-23"/>
        </w:rPr>
        <w:pict w14:anchorId="3DB2F247">
          <v:shape id="_x0000_i1431"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0747A&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747A&quot; wsp:rsidP=&quot;00C074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instrText xml:space="preserve"> </w:instrText>
      </w:r>
      <w:r w:rsidR="00F87A8C" w:rsidRPr="00F87A8C">
        <w:fldChar w:fldCharType="separate"/>
      </w:r>
      <w:r w:rsidR="00936153">
        <w:rPr>
          <w:position w:val="-23"/>
        </w:rPr>
        <w:pict w14:anchorId="15057619">
          <v:shape id="_x0000_i1432"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0747A&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747A&quot; wsp:rsidP=&quot;00C074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fldChar w:fldCharType="end"/>
      </w:r>
      <w:r w:rsidR="006A177A" w:rsidRPr="00A53307">
        <w:t xml:space="preserve"> </w:t>
      </w:r>
      <w:r w:rsidRPr="006A177A">
        <w:rPr>
          <w:rStyle w:val="1f"/>
          <w:szCs w:val="28"/>
        </w:rPr>
        <w:t>можно рассчитать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489BE308" w14:textId="77777777" w:rsidTr="00504F07">
        <w:trPr>
          <w:divId w:val="1399208271"/>
        </w:trPr>
        <w:tc>
          <w:tcPr>
            <w:tcW w:w="4500" w:type="pct"/>
            <w:tcMar>
              <w:top w:w="0" w:type="dxa"/>
              <w:left w:w="108" w:type="dxa"/>
              <w:bottom w:w="0" w:type="dxa"/>
              <w:right w:w="108" w:type="dxa"/>
            </w:tcMar>
            <w:vAlign w:val="center"/>
          </w:tcPr>
          <w:p w14:paraId="6516EB93" w14:textId="77777777" w:rsidR="003F740C" w:rsidRPr="006A177A" w:rsidRDefault="0046168B" w:rsidP="003F740C">
            <w:pPr>
              <w:pStyle w:val="10"/>
              <w:jc w:val="center"/>
              <w:rPr>
                <w:sz w:val="28"/>
                <w:szCs w:val="28"/>
              </w:rPr>
            </w:pPr>
            <w:r>
              <w:pict w14:anchorId="0D904A91">
                <v:shape id="_x0000_i1433" type="#_x0000_t75" style="width:342.75pt;height:4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4A73&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74A73&quot; wsp:rsidRDefault=&quot;00D74A73&quot; wsp:rsidP=&quot;00D74A73&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Ў&lt;/m:t&gt;&lt;/m:r&gt;&lt;/m:e&gt;&lt;m:sub&gt;&lt;m:r&gt;&lt;m:rPr&gt;&lt;m:sty m:val=&quot;p&quot;/&gt;&lt;/m:rPr&gt;&lt;w:rPr&gt;&lt;w:rFonts w:ascii=&quot;Cambria Math&quot; w:h-ansi=&quot;Cambria Math&quot;/&gt;&lt;wx:font wx:val=&quot;Cambria Math&quot;/&gt;&lt;w:sz-cs w:val=&quot;28&quot;/&gt;&lt;/w:rPr&gt;&lt;m:t&gt;СЌРІРј&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СЃРѕ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d&gt;&lt;m:dPr&gt;&lt;m:ctrlPr&gt;&lt;w:rPr&gt;&lt;w:rFonts w:ascii=&quot;Cambria Math&quot; w:h-ansi=&quot;Cambria Math&quot;/&gt;&lt;wx:font wx:val=&quot;Cambria Math&quot;/&gt;&lt;w:sz-cs w:val=&quot;28&quot;/&gt;&lt;/w:rPr&gt;&lt;/m:ctrlPr&gt;&lt;/m:dPr&gt;&lt;m:e&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ѕ&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ґ&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ѕС‚С‡&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І&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С‚&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СЂ&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СЌР»&lt;/m:t&gt;&lt;/m:r&gt;&lt;/m:sub&gt;&lt;/m:sSub&gt;&lt;/m:e&gt;&lt;/m:d&gt;&lt;/m:num&gt;&lt;m:den&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і&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СЌРІРј&lt;/m:t&gt;&lt;/m:r&gt;&lt;/m:sub&gt;&lt;/m:sSub&gt;&lt;/m:den&gt;&lt;/m:f&gt;&lt;/m:oMath&gt;&lt;/m:oMathPara&gt;&lt;/w:p&gt;&lt;w:sectPr wsp:rsidR=&quot;00000000&quot; wsp:rsidRPr=&quot;00D74A73&quot;&gt;&lt;w:pgSz w:w=&quot;12240&quot; w:h=&quot;15840&quot;/&gt;&lt;w:pgMar w:top=&quot;1134&quot; w:right=&quot;850&quot; w:bottom=&quot;1134&quot; w:left=&quot;1701&quot; w:header=&quot;720&quot; w:footer=&quot;720&quot; w:gutter=&quot;0&quot;/&gt;&lt;w:cols w:space=&quot;720&quot;/&gt;&lt;/w:sectPr&gt;&lt;/wx:sect&gt;&lt;/w:body&gt;&lt;/w:wordDocument&gt;">
                  <v:imagedata r:id="rId186" o:title="" chromakey="white"/>
                </v:shape>
              </w:pict>
            </w:r>
          </w:p>
        </w:tc>
        <w:tc>
          <w:tcPr>
            <w:tcW w:w="500" w:type="pct"/>
            <w:tcMar>
              <w:top w:w="0" w:type="dxa"/>
              <w:left w:w="108" w:type="dxa"/>
              <w:bottom w:w="0" w:type="dxa"/>
              <w:right w:w="108" w:type="dxa"/>
            </w:tcMar>
            <w:vAlign w:val="center"/>
          </w:tcPr>
          <w:p w14:paraId="3B58615C" w14:textId="00D93554" w:rsidR="003F740C" w:rsidRPr="006A177A" w:rsidRDefault="003F740C" w:rsidP="004E50E2">
            <w:pPr>
              <w:pStyle w:val="14"/>
              <w:ind w:left="-249" w:firstLine="0"/>
              <w:jc w:val="right"/>
              <w:rPr>
                <w:sz w:val="28"/>
                <w:szCs w:val="28"/>
              </w:rPr>
            </w:pPr>
            <w:r w:rsidRPr="006A177A">
              <w:rPr>
                <w:rStyle w:val="1f"/>
                <w:sz w:val="28"/>
                <w:szCs w:val="28"/>
              </w:rPr>
              <w:t xml:space="preserve">  (</w:t>
            </w:r>
            <w:r w:rsidRPr="006A177A">
              <w:rPr>
                <w:rStyle w:val="1f"/>
                <w:sz w:val="28"/>
                <w:szCs w:val="28"/>
                <w:lang w:val="ru-RU"/>
              </w:rPr>
              <w:t>16)</w:t>
            </w:r>
          </w:p>
        </w:tc>
      </w:tr>
    </w:tbl>
    <w:p w14:paraId="1F61973B"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7DF3666E" w14:textId="68BFCA99"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738959F7">
          <v:shape id="_x0000_i1434"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1B2B&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71B2B&quot; wsp:rsidP=&quot;00171B2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є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7"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774D48E5">
          <v:shape id="_x0000_i1435"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1B2B&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71B2B&quot; wsp:rsidP=&quot;00171B2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є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7"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основной заработной платы обслуживающего персонала, руб.;</w:t>
      </w:r>
    </w:p>
    <w:p w14:paraId="7DAD8C68" w14:textId="68F1651F"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6"/>
        </w:rPr>
        <w:pict w14:anchorId="6AF2763F">
          <v:shape id="_x0000_i1436" type="#_x0000_t75" style="width:3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B0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B09&quot; wsp:rsidP=&quot;00787B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8"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6"/>
        </w:rPr>
        <w:pict w14:anchorId="72AF2EDE">
          <v:shape id="_x0000_i1437" type="#_x0000_t75" style="width:3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B0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B09&quot; wsp:rsidP=&quot;00787B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8"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дополнительной заработной платы обслуживающего персонала, руб.;</w:t>
      </w:r>
    </w:p>
    <w:p w14:paraId="05F07B21" w14:textId="06CE6887"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45A5EEB6">
          <v:shape id="_x0000_i1438"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06C12&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06C12&quot; wsp:rsidP=&quot;00306C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9"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09C3A3E6">
          <v:shape id="_x0000_i1439"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06C12&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06C12&quot; wsp:rsidP=&quot;00306C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9"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отчислений на социальные нужды обслуживающего персонала, руб.;</w:t>
      </w:r>
    </w:p>
    <w:p w14:paraId="75B05283" w14:textId="2C3D1E40" w:rsidR="003F740C" w:rsidRPr="006A177A" w:rsidRDefault="00F87A8C" w:rsidP="003F740C">
      <w:pPr>
        <w:pStyle w:val="10"/>
        <w:divId w:val="1399208271"/>
        <w:rPr>
          <w:sz w:val="28"/>
          <w:szCs w:val="28"/>
          <w:lang w:val="ru-RU"/>
        </w:rPr>
      </w:pPr>
      <w:r w:rsidRPr="00F87A8C">
        <w:rPr>
          <w:rStyle w:val="1f"/>
          <w:sz w:val="28"/>
          <w:szCs w:val="28"/>
          <w:lang w:val="ru-RU"/>
        </w:rPr>
        <w:lastRenderedPageBreak/>
        <w:fldChar w:fldCharType="begin"/>
      </w:r>
      <w:r w:rsidRPr="00F87A8C">
        <w:rPr>
          <w:rStyle w:val="1f"/>
          <w:sz w:val="28"/>
          <w:szCs w:val="28"/>
          <w:lang w:val="ru-RU"/>
        </w:rPr>
        <w:instrText xml:space="preserve"> QUOTE </w:instrText>
      </w:r>
      <w:r w:rsidR="00936153">
        <w:rPr>
          <w:position w:val="-23"/>
        </w:rPr>
        <w:pict w14:anchorId="3173519F">
          <v:shape id="_x0000_i1440"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2B1&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272B1&quot; wsp:rsidP=&quot;00D272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0"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300F1AE7">
          <v:shape id="_x0000_i1441"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2B1&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272B1&quot; wsp:rsidP=&quot;00D272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0"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ые затраты на вспомогательные материалы, руб.;</w:t>
      </w:r>
    </w:p>
    <w:p w14:paraId="085A6E45" w14:textId="7F8B13CA"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4E87D719">
          <v:shape id="_x0000_i1442" type="#_x0000_t75" style="width:1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6E34A7&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E34A7&quot; wsp:rsidP=&quot;006E34A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1"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4C53C95A">
          <v:shape id="_x0000_i1443" type="#_x0000_t75" style="width:1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6E34A7&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E34A7&quot; wsp:rsidP=&quot;006E34A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1"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амортизационных отчислений, руб.;</w:t>
      </w:r>
    </w:p>
    <w:p w14:paraId="1044F827" w14:textId="63441465"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7"/>
        </w:rPr>
        <w:pict w14:anchorId="4560516B">
          <v:shape id="_x0000_i1444"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4D7A&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4D7A&quot; wsp:rsidP=&quot;00D94D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7"/>
        </w:rPr>
        <w:pict w14:anchorId="1B2059E7">
          <v:shape id="_x0000_i1445"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4D7A&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4D7A&quot; wsp:rsidP=&quot;00D94D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ые  затраты  на текущий ремонт, руб.;</w:t>
      </w:r>
    </w:p>
    <w:p w14:paraId="40F0B4A7" w14:textId="7F9B7F84"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936153">
        <w:rPr>
          <w:position w:val="-23"/>
        </w:rPr>
        <w:pict w14:anchorId="4325B933">
          <v:shape id="_x0000_i1446"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203&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203&quot; wsp:rsidP=&quot;005102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3"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193EC1E8">
          <v:shape id="_x0000_i1447"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203&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203&quot; wsp:rsidP=&quot;005102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3"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ые  затраты на электрическую энергию, руб.;</w:t>
      </w:r>
    </w:p>
    <w:p w14:paraId="1520BF9C" w14:textId="4CF10BDF" w:rsidR="003F740C" w:rsidRPr="006A177A" w:rsidRDefault="00F87A8C" w:rsidP="00C94A87">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17A195BC">
          <v:shape id="_x0000_i1448"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10BD&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10BD&quot; wsp:rsidP=&quot;001D10B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2CFA0678">
          <v:shape id="_x0000_i1449"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10BD&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10BD&quot; wsp:rsidP=&quot;001D10B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ой фонд полезного использования компьютера, ч.</w:t>
      </w:r>
    </w:p>
    <w:p w14:paraId="246373DA" w14:textId="77777777" w:rsidR="003F740C" w:rsidRPr="006A177A" w:rsidRDefault="003F740C" w:rsidP="00C94A87">
      <w:pPr>
        <w:divId w:val="1399208271"/>
      </w:pPr>
      <w:r w:rsidRPr="006A177A">
        <w:rPr>
          <w:rStyle w:val="1f"/>
          <w:szCs w:val="28"/>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w:r w:rsidR="00F87A8C" w:rsidRPr="00F87A8C">
        <w:rPr>
          <w:rStyle w:val="1f"/>
          <w:szCs w:val="28"/>
        </w:rPr>
        <w:fldChar w:fldCharType="begin"/>
      </w:r>
      <w:r w:rsidR="00F87A8C" w:rsidRPr="00F87A8C">
        <w:rPr>
          <w:rStyle w:val="1f"/>
          <w:szCs w:val="28"/>
        </w:rPr>
        <w:instrText xml:space="preserve"> QUOTE </w:instrText>
      </w:r>
      <w:r w:rsidR="00936153">
        <w:rPr>
          <w:position w:val="-23"/>
        </w:rPr>
        <w:pict w14:anchorId="0ED6F3C7">
          <v:shape id="_x0000_i1450"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93AEC&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93AEC&quot; wsp:rsidP=&quot;00793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instrText xml:space="preserve"> </w:instrText>
      </w:r>
      <w:r w:rsidR="00F87A8C" w:rsidRPr="00F87A8C">
        <w:rPr>
          <w:rStyle w:val="1f"/>
          <w:szCs w:val="28"/>
        </w:rPr>
        <w:fldChar w:fldCharType="separate"/>
      </w:r>
      <w:r w:rsidR="00936153">
        <w:rPr>
          <w:position w:val="-23"/>
        </w:rPr>
        <w:pict w14:anchorId="6752C606">
          <v:shape id="_x0000_i1451"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93AEC&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93AEC&quot; wsp:rsidP=&quot;00793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fldChar w:fldCharType="end"/>
      </w:r>
      <w:r w:rsidRPr="006A177A">
        <w:rPr>
          <w:rStyle w:val="1f"/>
          <w:szCs w:val="28"/>
        </w:rPr>
        <w:t>руб.</w:t>
      </w:r>
    </w:p>
    <w:p w14:paraId="1660442B" w14:textId="77777777" w:rsidR="003F740C" w:rsidRPr="006A177A" w:rsidRDefault="003F740C" w:rsidP="00C94A87">
      <w:pPr>
        <w:divId w:val="1399208271"/>
      </w:pPr>
      <w:r w:rsidRPr="006A177A">
        <w:t>Тогда траты</w:t>
      </w:r>
    </w:p>
    <w:p w14:paraId="0623F486" w14:textId="56614520"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936153">
        <w:rPr>
          <w:position w:val="-23"/>
        </w:rPr>
        <w:pict w14:anchorId="6D83BEE0">
          <v:shape id="_x0000_i1452" type="#_x0000_t75" style="width:19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B7D8B&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7D8B&quot; wsp:rsidP=&quot;003B7D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12в€™25000/20=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5"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723E8A63">
          <v:shape id="_x0000_i1453" type="#_x0000_t75" style="width:19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B7D8B&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7D8B&quot; wsp:rsidP=&quot;003B7D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12в€™25000/20=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5"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2C68766C" w14:textId="77777777" w:rsidR="003F740C" w:rsidRPr="006A177A" w:rsidRDefault="003F740C" w:rsidP="00C94A87">
      <w:pPr>
        <w:ind w:firstLine="0"/>
        <w:divId w:val="1399208271"/>
      </w:pPr>
      <w:r w:rsidRPr="006A177A">
        <w:t>Затраты на дополнительную заработную плату не учитываем.</w:t>
      </w:r>
    </w:p>
    <w:p w14:paraId="3E93DA7C" w14:textId="6CA5B1AB"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936153">
        <w:rPr>
          <w:position w:val="-26"/>
        </w:rPr>
        <w:pict w14:anchorId="644FF146">
          <v:shape id="_x0000_i1454"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394D&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394D&quot; wsp:rsidP=&quot;00B4394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936153">
        <w:rPr>
          <w:position w:val="-26"/>
        </w:rPr>
        <w:pict w14:anchorId="69E7E743">
          <v:shape id="_x0000_i1455"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394D&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394D&quot; wsp:rsidP=&quot;00B4394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931AB4D" w14:textId="77777777" w:rsidR="003F740C" w:rsidRPr="006A177A" w:rsidRDefault="003F740C" w:rsidP="00C94A87">
      <w:pPr>
        <w:divId w:val="1399208271"/>
      </w:pPr>
      <w:r w:rsidRPr="006A177A">
        <w:t>Тогда общие затраты на зарплату равны</w:t>
      </w:r>
    </w:p>
    <w:p w14:paraId="1185842A" w14:textId="2B9DCD2E"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936153">
        <w:rPr>
          <w:position w:val="-23"/>
        </w:rPr>
        <w:pict w14:anchorId="009FF792">
          <v:shape id="_x0000_i1456" type="#_x0000_t75" style="width:6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33A0C&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33A0C&quot; wsp:rsidP=&quot;00433A0C&quot;&gt;&lt;m:oMathPara&gt;&lt;m:oMath&gt;&lt;m:r&gt;&lt;w:rPr&gt;&lt;w:rFonts w:ascii=&quot;Cambria Math&quot; w:h-ansi=&quot;Cambria Math&quot;/&gt;&lt;wx:font wx:val=&quot;Cambria Math&quot;/&gt;&lt;w:i/&gt;&lt;w:sz-cs w:val=&quot;28&quot;/&gt;&lt;/w:rPr&gt;&lt;m:t&gt;Р—=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6"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13E943AE">
          <v:shape id="_x0000_i1457" type="#_x0000_t75" style="width:6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33A0C&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33A0C&quot; wsp:rsidP=&quot;00433A0C&quot;&gt;&lt;m:oMathPara&gt;&lt;m:oMath&gt;&lt;m:r&gt;&lt;w:rPr&gt;&lt;w:rFonts w:ascii=&quot;Cambria Math&quot; w:h-ansi=&quot;Cambria Math&quot;/&gt;&lt;wx:font wx:val=&quot;Cambria Math&quot;/&gt;&lt;w:i/&gt;&lt;w:sz-cs w:val=&quot;28&quot;/&gt;&lt;/w:rPr&gt;&lt;m:t&gt;Р—=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6"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A2BF4E8" w14:textId="27DF7856" w:rsidR="003F740C" w:rsidRPr="006A177A" w:rsidRDefault="003F740C" w:rsidP="00C94A87">
      <w:pPr>
        <w:divId w:val="1399208271"/>
      </w:pPr>
      <w:r w:rsidRPr="006A177A">
        <w:rPr>
          <w:rStyle w:val="1f"/>
          <w:i/>
          <w:szCs w:val="28"/>
        </w:rPr>
        <w:t>Годовая сумма отчислений на социальные нужды обслуживающего персонала</w:t>
      </w:r>
      <w:r w:rsidRPr="006A177A">
        <w:rPr>
          <w:rStyle w:val="1f"/>
          <w:szCs w:val="28"/>
        </w:rPr>
        <w:t xml:space="preserve"> рассчитывается аналогично основному персоналу по формуле </w:t>
      </w:r>
      <w:r w:rsidRPr="006A177A">
        <w:fldChar w:fldCharType="begin"/>
      </w:r>
      <w:r w:rsidRPr="006A177A">
        <w:instrText xml:space="preserve"> REF _Ref231236097 </w:instrText>
      </w:r>
      <w:r w:rsidR="006A177A" w:rsidRPr="006A177A">
        <w:instrText xml:space="preserve"> \* MERGEFORMAT </w:instrText>
      </w:r>
      <w:r w:rsidRPr="006A177A">
        <w:fldChar w:fldCharType="separate"/>
      </w:r>
      <w:r w:rsidR="00A8453C" w:rsidRPr="00A8453C">
        <w:t xml:space="preserve">  (15)</w:t>
      </w:r>
      <w:r w:rsidRPr="006A177A">
        <w:fldChar w:fldCharType="end"/>
      </w:r>
      <w:r w:rsidRPr="006A177A">
        <w:rPr>
          <w:rStyle w:val="1f"/>
          <w:szCs w:val="28"/>
        </w:rPr>
        <w:t>:</w:t>
      </w:r>
    </w:p>
    <w:p w14:paraId="135F4439"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3"/>
        </w:rPr>
        <w:pict w14:anchorId="76D6210E">
          <v:shape id="_x0000_i1458" type="#_x0000_t75" style="width:17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2463&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B2463&quot; wsp:rsidP=&quot;00BB246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180000=39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7"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3"/>
        </w:rPr>
        <w:pict w14:anchorId="0FBF204B">
          <v:shape id="_x0000_i1459" type="#_x0000_t75" style="width:17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2463&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B2463&quot; wsp:rsidP=&quot;00BB246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180000=39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7" o:title="" chromakey="white"/>
          </v:shape>
        </w:pict>
      </w:r>
      <w:r w:rsidR="00F87A8C" w:rsidRPr="00F87A8C">
        <w:rPr>
          <w:rStyle w:val="1f"/>
          <w:sz w:val="28"/>
          <w:szCs w:val="28"/>
          <w:lang w:val="ru-RU"/>
        </w:rPr>
        <w:fldChar w:fldCharType="end"/>
      </w:r>
      <w:r w:rsidRPr="006A177A">
        <w:rPr>
          <w:rStyle w:val="1f"/>
          <w:sz w:val="28"/>
          <w:szCs w:val="28"/>
          <w:lang w:val="ru-RU"/>
        </w:rPr>
        <w:t xml:space="preserve"> руб.</w:t>
      </w:r>
    </w:p>
    <w:p w14:paraId="48C8ED50" w14:textId="77777777" w:rsidR="003F740C" w:rsidRPr="006A177A" w:rsidRDefault="003F740C" w:rsidP="00C94A87">
      <w:pPr>
        <w:divId w:val="1399208271"/>
      </w:pPr>
      <w:r w:rsidRPr="006A177A">
        <w:rPr>
          <w:rStyle w:val="1f"/>
          <w:i/>
          <w:szCs w:val="28"/>
        </w:rPr>
        <w:t>Годовые затраты на вспомогательные материалы</w:t>
      </w:r>
      <w:r w:rsidRPr="006A177A">
        <w:rPr>
          <w:rStyle w:val="1f"/>
          <w:szCs w:val="28"/>
        </w:rPr>
        <w:t xml:space="preserve"> рассчитываются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9AB5157" w14:textId="77777777" w:rsidTr="00504F07">
        <w:trPr>
          <w:divId w:val="1399208271"/>
        </w:trPr>
        <w:tc>
          <w:tcPr>
            <w:tcW w:w="4500" w:type="pct"/>
            <w:tcMar>
              <w:top w:w="0" w:type="dxa"/>
              <w:left w:w="108" w:type="dxa"/>
              <w:bottom w:w="0" w:type="dxa"/>
              <w:right w:w="108" w:type="dxa"/>
            </w:tcMar>
            <w:vAlign w:val="center"/>
          </w:tcPr>
          <w:p w14:paraId="5F44EF27" w14:textId="57C8F66E" w:rsidR="003F740C" w:rsidRPr="006A177A" w:rsidRDefault="00C94A87" w:rsidP="00C94A87">
            <w:pPr>
              <w:pStyle w:val="10"/>
              <w:jc w:val="center"/>
              <w:rPr>
                <w:sz w:val="28"/>
                <w:szCs w:val="28"/>
              </w:rPr>
            </w:pPr>
            <w:r>
              <w:rPr>
                <w:lang w:val="ru-RU"/>
              </w:rPr>
              <w:t xml:space="preserve">                  </w:t>
            </w:r>
            <w:r w:rsidR="00936153">
              <w:pict w14:anchorId="3246A567">
                <v:shape id="_x0000_i1460" type="#_x0000_t75" style="width:77.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1AB5&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71AB5&quot; wsp:rsidRDefault=&quot;00D71AB5&quot; wsp:rsidP=&quot;00D71AB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1&lt;/m:t&gt;&lt;/m:r&gt;&lt;m:r&gt;&lt;w:rPr&gt;&lt;w:rFonts w:ascii=&quot;Cambria Math&quot; w:h-ansi=&quot;Cambria Math&quot;/&gt;&lt;wx:font wx:val=&quot;Cambria Math&quot;/&gt;&lt;w:i/&gt;&lt;w:sz-cs w:val=&quot;28&quot;/&gt;&lt;/w:rPr&gt;&lt;m:t&gt;в€™P&lt;/m:t&gt;&lt;/m:r&gt;&lt;/m:oMath&gt;&lt;/m:oMathPara&gt;&lt;/w:p&gt;&lt;w:sectPr wsp:rsidR=&quot;00000000&quot; wsp:rsidRPr=&quot;00D71AB5&quot;&gt;&lt;w:pgSz w:w=&quot;12240&quot; w:h=&quot;15840&quot;/&gt;&lt;w:pgMar w:top=&quot;1134&quot; w:right=&quot;850&quot; w:bottom=&quot;1134&quot; w:left=&quot;1701&quot; w:header=&quot;720&quot; w:footer=&quot;720&quot; w:gutter=&quot;0&quot;/&gt;&lt;w:cols w:space=&quot;720&quot;/&gt;&lt;/w:sectPr&gt;&lt;/wx:sect&gt;&lt;/w:body&gt;&lt;/w:wordDocument&gt;">
                  <v:imagedata r:id="rId198" o:title="" chromakey="white"/>
                </v:shape>
              </w:pict>
            </w:r>
          </w:p>
        </w:tc>
        <w:tc>
          <w:tcPr>
            <w:tcW w:w="500" w:type="pct"/>
            <w:tcMar>
              <w:top w:w="0" w:type="dxa"/>
              <w:left w:w="108" w:type="dxa"/>
              <w:bottom w:w="0" w:type="dxa"/>
              <w:right w:w="108" w:type="dxa"/>
            </w:tcMar>
            <w:vAlign w:val="center"/>
          </w:tcPr>
          <w:p w14:paraId="729783E1" w14:textId="43184426" w:rsidR="003F740C" w:rsidRPr="006A177A" w:rsidRDefault="003F740C" w:rsidP="004E50E2">
            <w:pPr>
              <w:pStyle w:val="14"/>
              <w:ind w:left="-249" w:firstLine="0"/>
              <w:jc w:val="right"/>
              <w:rPr>
                <w:sz w:val="28"/>
                <w:szCs w:val="28"/>
              </w:rPr>
            </w:pPr>
            <w:r w:rsidRPr="006A177A">
              <w:rPr>
                <w:rStyle w:val="1f"/>
                <w:sz w:val="28"/>
                <w:szCs w:val="28"/>
                <w:lang w:val="ru-RU"/>
              </w:rPr>
              <w:t xml:space="preserve">  (</w:t>
            </w:r>
            <w:r w:rsidRPr="006A177A">
              <w:rPr>
                <w:sz w:val="28"/>
                <w:szCs w:val="28"/>
                <w:lang w:val="ru-RU"/>
              </w:rPr>
              <w:t>17</w:t>
            </w:r>
            <w:r w:rsidRPr="006A177A">
              <w:rPr>
                <w:rStyle w:val="1f"/>
                <w:sz w:val="28"/>
                <w:szCs w:val="28"/>
                <w:lang w:val="ru-RU"/>
              </w:rPr>
              <w:t>)</w:t>
            </w:r>
          </w:p>
        </w:tc>
      </w:tr>
    </w:tbl>
    <w:p w14:paraId="7C5C4128"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7A3C9177" w14:textId="6D6BA316"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5B44372F">
          <v:shape id="_x0000_i146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B7D22&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B7D22&quot; wsp:rsidP=&quot;009B7D22&quot;&gt;&lt;m:oMathPara&gt;&lt;m:oMath&gt;&lt;m:r&gt;&lt;w:rPr&gt;&lt;w:rFonts w:ascii=&quot;Cambria Math&quot; w:h-ansi=&quot;Cambria Math&quot;/&gt;&lt;wx:font wx:val=&quot;Cambria Math&quot;/&gt;&lt;w:i/&gt;&lt;w:sz-cs w:val=&quot;28&quot;/&gt;&lt;/w:rPr&gt;&lt;m:t&gt;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9"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6305ECF3">
          <v:shape id="_x0000_i146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B7D22&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B7D22&quot; wsp:rsidP=&quot;009B7D22&quot;&gt;&lt;m:oMathPara&gt;&lt;m:oMath&gt;&lt;m:r&gt;&lt;w:rPr&gt;&lt;w:rFonts w:ascii=&quot;Cambria Math&quot; w:h-ansi=&quot;Cambria Math&quot;/&gt;&lt;wx:font wx:val=&quot;Cambria Math&quot;/&gt;&lt;w:i/&gt;&lt;w:sz-cs w:val=&quot;28&quot;/&gt;&lt;/w:rPr&gt;&lt;m:t&gt;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9"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ервоначальная стоимость ПЭВМ, которую можно положить равной 30000 руб.</w:t>
      </w:r>
    </w:p>
    <w:p w14:paraId="00A57ED7" w14:textId="77777777" w:rsidR="003F740C" w:rsidRPr="006A177A" w:rsidRDefault="003F740C" w:rsidP="00C94A87">
      <w:pPr>
        <w:divId w:val="1399208271"/>
      </w:pPr>
      <w:r w:rsidRPr="006A177A">
        <w:t>Тогда получим</w:t>
      </w:r>
    </w:p>
    <w:p w14:paraId="67FFB447" w14:textId="555C7A34" w:rsidR="003F740C" w:rsidRPr="006A177A" w:rsidRDefault="00F87A8C" w:rsidP="00C94A87">
      <w:pPr>
        <w:pStyle w:val="10"/>
        <w:jc w:val="center"/>
        <w:divId w:val="1399208271"/>
        <w:rPr>
          <w:sz w:val="28"/>
          <w:szCs w:val="28"/>
          <w:lang w:val="ru-RU"/>
        </w:rPr>
      </w:pPr>
      <w:r w:rsidRPr="00F87A8C">
        <w:rPr>
          <w:rStyle w:val="1f"/>
          <w:sz w:val="28"/>
          <w:szCs w:val="28"/>
          <w:lang w:val="ru-RU"/>
        </w:rPr>
        <w:lastRenderedPageBreak/>
        <w:fldChar w:fldCharType="begin"/>
      </w:r>
      <w:r w:rsidRPr="00C94A87">
        <w:rPr>
          <w:rStyle w:val="1f"/>
          <w:sz w:val="28"/>
          <w:szCs w:val="28"/>
          <w:lang w:val="ru-RU"/>
        </w:rPr>
        <w:instrText xml:space="preserve"> QUOTE </w:instrText>
      </w:r>
      <w:r w:rsidR="00936153">
        <w:rPr>
          <w:position w:val="-23"/>
        </w:rPr>
        <w:pict w14:anchorId="75600F2D">
          <v:shape id="_x0000_i1463" type="#_x0000_t75" style="width:7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C4D5D&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D5D&quot; wsp:rsidP=&quot;003C4D5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r&gt;&lt;w:rPr&gt;&lt;w:rFonts w:ascii=&quot;Cambria Math&quot; w:h-ansi=&quot;Cambria Math&quot;/&gt;&lt;wx:font wx:val=&quot;Cambria Math&quot;/&gt;&lt;w:i/&gt;&lt;w:sz-cs w:val=&quot;28&quot;/&gt;&lt;/w:rPr&gt;&lt;m:t&gt;=3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0"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01331694">
          <v:shape id="_x0000_i1464" type="#_x0000_t75" style="width:7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C4D5D&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D5D&quot; wsp:rsidP=&quot;003C4D5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r&gt;&lt;w:rPr&gt;&lt;w:rFonts w:ascii=&quot;Cambria Math&quot; w:h-ansi=&quot;Cambria Math&quot;/&gt;&lt;wx:font wx:val=&quot;Cambria Math&quot;/&gt;&lt;w:i/&gt;&lt;w:sz-cs w:val=&quot;28&quot;/&gt;&lt;/w:rPr&gt;&lt;m:t&gt;=3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0"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57B3EE25" w14:textId="77777777" w:rsidR="003F740C" w:rsidRPr="006A177A" w:rsidRDefault="003F740C" w:rsidP="00C94A87">
      <w:pPr>
        <w:divId w:val="1399208271"/>
      </w:pPr>
      <w:r w:rsidRPr="006A177A">
        <w:rPr>
          <w:rStyle w:val="1f"/>
          <w:i/>
          <w:szCs w:val="28"/>
        </w:rPr>
        <w:t>Сумма годовых амортизационных отчислений</w:t>
      </w:r>
      <w:r w:rsidRPr="006A177A">
        <w:rPr>
          <w:rStyle w:val="1f"/>
          <w:szCs w:val="28"/>
        </w:rPr>
        <w:t xml:space="preserve"> определяется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45ACEE6" w14:textId="77777777" w:rsidTr="00504F07">
        <w:trPr>
          <w:divId w:val="1399208271"/>
        </w:trPr>
        <w:tc>
          <w:tcPr>
            <w:tcW w:w="4500" w:type="pct"/>
            <w:tcMar>
              <w:top w:w="0" w:type="dxa"/>
              <w:left w:w="108" w:type="dxa"/>
              <w:bottom w:w="0" w:type="dxa"/>
              <w:right w:w="108" w:type="dxa"/>
            </w:tcMar>
            <w:vAlign w:val="center"/>
          </w:tcPr>
          <w:p w14:paraId="2CC3EB64" w14:textId="37B7E60D" w:rsidR="003F740C" w:rsidRPr="006A177A" w:rsidRDefault="00C94A87" w:rsidP="003F740C">
            <w:pPr>
              <w:pStyle w:val="10"/>
              <w:jc w:val="center"/>
              <w:rPr>
                <w:sz w:val="28"/>
                <w:szCs w:val="28"/>
              </w:rPr>
            </w:pPr>
            <w:r>
              <w:rPr>
                <w:lang w:val="ru-RU"/>
              </w:rPr>
              <w:t xml:space="preserve">       </w:t>
            </w:r>
            <w:r w:rsidR="00936153">
              <w:pict w14:anchorId="1FF5EE87">
                <v:shape id="_x0000_i1465" type="#_x0000_t75" style="width:77.25pt;height:39.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507C5&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507C5&quot; wsp:rsidRDefault=&quot;003507C5&quot; wsp:rsidP=&quot;003507C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lt;/m:t&gt;&lt;/m:r&gt;&lt;/m:sub&gt;&lt;/m:sSub&gt;&lt;/m:num&gt;&lt;m:den&gt;&lt;m:r&gt;&lt;w:rPr&gt;&lt;w:rFonts w:ascii=&quot;Cambria Math&quot; w:h-ansi=&quot;Cambria Math&quot;/&gt;&lt;wx:font wx:val=&quot;Cambria Math&quot;/&gt;&lt;w:i/&gt;&lt;w:sz-cs w:val=&quot;28&quot;/&gt;&lt;/w:rPr&gt;&lt;m:t&gt;n&lt;/m:t&gt;&lt;/m:r&gt;&lt;/m:den&gt;&lt;/m:f&gt;&lt;/m:oMath&gt;&lt;/m:oMathPara&gt;&lt;/w:p&gt;&lt;w:sectPr wsp:rsidR=&quot;00000000&quot; wsp:rsidRPr=&quot;003507C5&quot;&gt;&lt;w:pgSz w:w=&quot;12240&quot; w:h=&quot;15840&quot;/&gt;&lt;w:pgMar w:top=&quot;1134&quot; w:right=&quot;850&quot; w:bottom=&quot;1134&quot; w:left=&quot;1701&quot; w:header=&quot;720&quot; w:footer=&quot;720&quot; w:gutter=&quot;0&quot;/&gt;&lt;w:cols w:space=&quot;720&quot;/&gt;&lt;/w:sectPr&gt;&lt;/wx:sect&gt;&lt;/w:body&gt;&lt;/w:wordDocument&gt;">
                  <v:imagedata r:id="rId201" o:title="" chromakey="white"/>
                </v:shape>
              </w:pict>
            </w:r>
          </w:p>
        </w:tc>
        <w:tc>
          <w:tcPr>
            <w:tcW w:w="500" w:type="pct"/>
            <w:tcMar>
              <w:top w:w="0" w:type="dxa"/>
              <w:left w:w="108" w:type="dxa"/>
              <w:bottom w:w="0" w:type="dxa"/>
              <w:right w:w="108" w:type="dxa"/>
            </w:tcMar>
            <w:vAlign w:val="center"/>
          </w:tcPr>
          <w:p w14:paraId="732A2F05" w14:textId="14FB4108" w:rsidR="003F740C" w:rsidRPr="006A177A" w:rsidRDefault="003F740C" w:rsidP="004E50E2">
            <w:pPr>
              <w:pStyle w:val="14"/>
              <w:ind w:left="-249" w:firstLine="0"/>
              <w:jc w:val="right"/>
              <w:rPr>
                <w:sz w:val="28"/>
                <w:szCs w:val="28"/>
              </w:rPr>
            </w:pPr>
            <w:r w:rsidRPr="006A177A">
              <w:rPr>
                <w:rStyle w:val="1f"/>
                <w:sz w:val="28"/>
                <w:szCs w:val="28"/>
                <w:lang w:val="ru-RU"/>
              </w:rPr>
              <w:t xml:space="preserve"> (18)</w:t>
            </w:r>
          </w:p>
        </w:tc>
      </w:tr>
    </w:tbl>
    <w:p w14:paraId="1AC01F9B"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57892CD0" w14:textId="49079CE4"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38CC84D1">
          <v:shape id="_x0000_i1466"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3D5E&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D3D5E&quot; wsp:rsidP=&quot;003D3D5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191007C1">
          <v:shape id="_x0000_i1467"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3D5E&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D3D5E&quot; wsp:rsidP=&quot;003D3D5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балансовая (первоначальная, восстановительная) стоимость, 30000 руб. (стоимость ПЭВМ);</w:t>
      </w:r>
    </w:p>
    <w:p w14:paraId="4489078C" w14:textId="3E2B20D7"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17062D5D">
          <v:shape id="_x0000_i1468"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92A6C&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92A6C&quot; wsp:rsidP=&quot;00892A6C&quot;&gt;&lt;m:oMathPara&gt;&lt;m:oMath&gt;&lt;m:r&gt;&lt;w:rPr&gt;&lt;w:rFonts w:ascii=&quot;Cambria Math&quot; w:h-ansi=&quot;Cambria Math&quot;/&gt;&lt;wx:font wx:val=&quot;Cambria Math&quot;/&gt;&lt;w:i/&gt;&lt;w:sz-cs w:val=&quot;28&quot;/&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63070FBE">
          <v:shape id="_x0000_i1469"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92A6C&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92A6C&quot; wsp:rsidP=&quot;00892A6C&quot;&gt;&lt;m:oMathPara&gt;&lt;m:oMath&gt;&lt;m:r&gt;&lt;w:rPr&gt;&lt;w:rFonts w:ascii=&quot;Cambria Math&quot; w:h-ansi=&quot;Cambria Math&quot;/&gt;&lt;wx:font wx:val=&quot;Cambria Math&quot;/&gt;&lt;w:i/&gt;&lt;w:sz-cs w:val=&quot;28&quot;/&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срок полезного использования (</w:t>
      </w: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20F3C664">
          <v:shape id="_x0000_i1470"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5FA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5FAD&quot; wsp:rsidP=&quot;00705FAD&quot;&gt;&lt;m:oMathPara&gt;&lt;m:oMath&gt;&lt;m:r&gt;&lt;w:rPr&gt;&lt;w:rFonts w:ascii=&quot;Cambria Math&quot; w:h-ansi=&quot;Cambria Math&quot;/&gt;&lt;wx:font wx:val=&quot;Cambria Math&quot;/&gt;&lt;w:i/&gt;&lt;w:sz-cs w:val=&quot;28&quot;/&gt;&lt;/w:rPr&gt;&lt;m:t&gt;36Г·6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430EA00D">
          <v:shape id="_x0000_i1471"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5FA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5FAD&quot; wsp:rsidP=&quot;00705FAD&quot;&gt;&lt;m:oMathPara&gt;&lt;m:oMath&gt;&lt;m:r&gt;&lt;w:rPr&gt;&lt;w:rFonts w:ascii=&quot;Cambria Math&quot; w:h-ansi=&quot;Cambria Math&quot;/&gt;&lt;wx:font wx:val=&quot;Cambria Math&quot;/&gt;&lt;w:i/&gt;&lt;w:sz-cs w:val=&quot;28&quot;/&gt;&lt;/w:rPr&gt;&lt;m:t&gt;36Г·6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3" o:title="" chromakey="white"/>
          </v:shape>
        </w:pict>
      </w:r>
      <w:r w:rsidRPr="00F87A8C">
        <w:rPr>
          <w:rStyle w:val="1f"/>
          <w:sz w:val="28"/>
          <w:szCs w:val="28"/>
          <w:lang w:val="ru-RU"/>
        </w:rPr>
        <w:fldChar w:fldCharType="end"/>
      </w:r>
      <w:r w:rsidR="003F740C" w:rsidRPr="006A177A">
        <w:rPr>
          <w:rStyle w:val="1f"/>
          <w:sz w:val="28"/>
          <w:szCs w:val="28"/>
          <w:lang w:val="ru-RU"/>
        </w:rPr>
        <w:t>), мес.</w:t>
      </w:r>
    </w:p>
    <w:p w14:paraId="57F3537C" w14:textId="77777777" w:rsidR="003F740C" w:rsidRPr="006A177A" w:rsidRDefault="003F740C" w:rsidP="00C94A87">
      <w:pPr>
        <w:divId w:val="1399208271"/>
      </w:pPr>
      <w:r w:rsidRPr="006A177A">
        <w:t>Взяв срок полезного использования 3 года, получим:</w:t>
      </w:r>
    </w:p>
    <w:p w14:paraId="2CD69CC8" w14:textId="1797A416"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936153">
        <w:rPr>
          <w:position w:val="-32"/>
        </w:rPr>
        <w:pict w14:anchorId="231EF5A1">
          <v:shape id="_x0000_i1472" type="#_x0000_t75" style="width:138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64C7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64C7D&quot; wsp:rsidP=&quot;00564C7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30000&lt;/m:t&gt;&lt;/m:r&gt;&lt;/m:num&gt;&lt;m:den&gt;&lt;m:r&gt;&lt;w:rPr&gt;&lt;w:rFonts w:ascii=&quot;Cambria Math&quot; w:h-ansi=&quot;Cambria Math&quot;/&gt;&lt;wx:font wx:val=&quot;Cambria Math&quot;/&gt;&lt;w:i/&gt;&lt;w:sz-cs w:val=&quot;28&quot;/&gt;&lt;/w:rPr&gt;&lt;m:t&gt;36&lt;/m:t&gt;&lt;/m:r&gt;&lt;/m:den&gt;&lt;/m:f&gt;&lt;m:r&gt;&lt;w:rPr&gt;&lt;w:rFonts w:ascii=&quot;Cambria Math&quot; w:h-ansi=&quot;Cambria Math&quot;/&gt;&lt;wx:font wx:val=&quot;Cambria Math&quot;/&gt;&lt;w:i/&gt;&lt;w:sz-cs w:val=&quot;28&quot;/&gt;&lt;/w:rPr&gt;&lt;m:t&gt;=10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4"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936153">
        <w:rPr>
          <w:position w:val="-32"/>
        </w:rPr>
        <w:pict w14:anchorId="75C1F255">
          <v:shape id="_x0000_i1473" type="#_x0000_t75" style="width:138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64C7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64C7D&quot; wsp:rsidP=&quot;00564C7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30000&lt;/m:t&gt;&lt;/m:r&gt;&lt;/m:num&gt;&lt;m:den&gt;&lt;m:r&gt;&lt;w:rPr&gt;&lt;w:rFonts w:ascii=&quot;Cambria Math&quot; w:h-ansi=&quot;Cambria Math&quot;/&gt;&lt;wx:font wx:val=&quot;Cambria Math&quot;/&gt;&lt;w:i/&gt;&lt;w:sz-cs w:val=&quot;28&quot;/&gt;&lt;/w:rPr&gt;&lt;m:t&gt;36&lt;/m:t&gt;&lt;/m:r&gt;&lt;/m:den&gt;&lt;/m:f&gt;&lt;m:r&gt;&lt;w:rPr&gt;&lt;w:rFonts w:ascii=&quot;Cambria Math&quot; w:h-ansi=&quot;Cambria Math&quot;/&gt;&lt;wx:font wx:val=&quot;Cambria Math&quot;/&gt;&lt;w:i/&gt;&lt;w:sz-cs w:val=&quot;28&quot;/&gt;&lt;/w:rPr&gt;&lt;m:t&gt;=10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4"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0496B3D" w14:textId="77777777" w:rsidR="003F740C" w:rsidRPr="006A177A" w:rsidRDefault="003F740C" w:rsidP="00C94A87">
      <w:pPr>
        <w:divId w:val="1399208271"/>
      </w:pPr>
      <w:r w:rsidRPr="006A177A">
        <w:rPr>
          <w:rStyle w:val="1f"/>
          <w:i/>
          <w:szCs w:val="28"/>
        </w:rPr>
        <w:t xml:space="preserve">Годовые затраты на текущий </w:t>
      </w:r>
      <w:r w:rsidRPr="006A177A">
        <w:rPr>
          <w:rStyle w:val="1f"/>
          <w:szCs w:val="28"/>
        </w:rPr>
        <w:t>ремонт принимаются равными 6% от стоимости ПЭВМ:</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698067F8" w14:textId="77777777" w:rsidTr="00504F07">
        <w:trPr>
          <w:divId w:val="1399208271"/>
        </w:trPr>
        <w:tc>
          <w:tcPr>
            <w:tcW w:w="4500" w:type="pct"/>
            <w:tcMar>
              <w:top w:w="0" w:type="dxa"/>
              <w:left w:w="108" w:type="dxa"/>
              <w:bottom w:w="0" w:type="dxa"/>
              <w:right w:w="108" w:type="dxa"/>
            </w:tcMar>
            <w:vAlign w:val="center"/>
          </w:tcPr>
          <w:p w14:paraId="5BA3E10B" w14:textId="26FA681C" w:rsidR="003F740C" w:rsidRPr="006A177A" w:rsidRDefault="00C94A87" w:rsidP="003F740C">
            <w:pPr>
              <w:pStyle w:val="10"/>
              <w:jc w:val="center"/>
              <w:rPr>
                <w:sz w:val="28"/>
                <w:szCs w:val="28"/>
              </w:rPr>
            </w:pPr>
            <w:r>
              <w:rPr>
                <w:lang w:val="ru-RU"/>
              </w:rPr>
              <w:t xml:space="preserve">               </w:t>
            </w:r>
            <w:r w:rsidR="00936153">
              <w:pict w14:anchorId="2C7AA6B5">
                <v:shape id="_x0000_i1474" type="#_x0000_t75" style="width:105.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14F49&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14F49&quot; wsp:rsidRDefault=&quot;00B14F49&quot; wsp:rsidP=&quot;00B14F49&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06&lt;/m:t&gt;&lt;/m:r&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їСЌРІРј&lt;/m:t&gt;&lt;/m:r&gt;&lt;/m:sub&gt;&lt;/m:sSub&gt;&lt;/m:oMath&gt;&lt;/m:oMathPara&gt;&lt;/w:p&gt;&lt;w:sectPr wsp:rsidR=&quot;00000000&quot; wsp:rsidRPr=&quot;00B14F49&quot;&gt;&lt;w:pgSz w:w=&quot;12240&quot; w:h=&quot;15840&quot;/&gt;&lt;w:pgMar w:top=&quot;1134&quot; w:right=&quot;850&quot; w:bottom=&quot;1134&quot; w:left=&quot;1701&quot; w:header=&quot;720&quot; w:footer=&quot;720&quot; w:gutter=&quot;0&quot;/&gt;&lt;w:cols w:space=&quot;720&quot;/&gt;&lt;/w:sectPr&gt;&lt;/wx:sect&gt;&lt;/w:body&gt;&lt;/w:wordDocument&gt;">
                  <v:imagedata r:id="rId205" o:title="" chromakey="white"/>
                </v:shape>
              </w:pict>
            </w:r>
          </w:p>
        </w:tc>
        <w:tc>
          <w:tcPr>
            <w:tcW w:w="500" w:type="pct"/>
            <w:tcMar>
              <w:top w:w="0" w:type="dxa"/>
              <w:left w:w="108" w:type="dxa"/>
              <w:bottom w:w="0" w:type="dxa"/>
              <w:right w:w="108" w:type="dxa"/>
            </w:tcMar>
            <w:vAlign w:val="center"/>
          </w:tcPr>
          <w:p w14:paraId="38FD53B0" w14:textId="05FA9C43" w:rsidR="003F740C" w:rsidRPr="006A177A" w:rsidRDefault="003F740C" w:rsidP="004E50E2">
            <w:pPr>
              <w:pStyle w:val="14"/>
              <w:ind w:left="-249" w:firstLine="0"/>
              <w:jc w:val="right"/>
              <w:rPr>
                <w:sz w:val="28"/>
                <w:szCs w:val="28"/>
              </w:rPr>
            </w:pPr>
            <w:r w:rsidRPr="006A177A">
              <w:rPr>
                <w:rStyle w:val="1f"/>
                <w:sz w:val="28"/>
                <w:szCs w:val="28"/>
                <w:lang w:val="ru-RU"/>
              </w:rPr>
              <w:t xml:space="preserve">  (19)</w:t>
            </w:r>
          </w:p>
        </w:tc>
      </w:tr>
    </w:tbl>
    <w:p w14:paraId="7E21778C" w14:textId="6F78CFD0"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C94A87">
        <w:rPr>
          <w:rStyle w:val="1f"/>
          <w:sz w:val="28"/>
          <w:szCs w:val="28"/>
          <w:lang w:val="ru-RU"/>
        </w:rPr>
        <w:t xml:space="preserve">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7"/>
        </w:rPr>
        <w:pict w14:anchorId="785A4318">
          <v:shape id="_x0000_i1475" type="#_x0000_t75" style="width:162.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6DD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6DD3&quot; wsp:rsidP=&quot;005A6DD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06&lt;/m:t&gt;&lt;/m:r&gt;&lt;m:r&gt;&lt;w:rPr&gt;&lt;w:rFonts w:ascii=&quot;Cambria Math&quot; w:h-ansi=&quot;Cambria Math&quot;/&gt;&lt;wx:font wx:val=&quot;Cambria Math&quot;/&gt;&lt;w:i/&gt;&lt;w:sz-cs w:val=&quot;28&quot;/&gt;&lt;/w:rPr&gt;&lt;m:t&gt;в€™30000=18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6"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7"/>
        </w:rPr>
        <w:pict w14:anchorId="39CCEBA7">
          <v:shape id="_x0000_i1476" type="#_x0000_t75" style="width:162.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6DD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6DD3&quot; wsp:rsidP=&quot;005A6DD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06&lt;/m:t&gt;&lt;/m:r&gt;&lt;m:r&gt;&lt;w:rPr&gt;&lt;w:rFonts w:ascii=&quot;Cambria Math&quot; w:h-ansi=&quot;Cambria Math&quot;/&gt;&lt;wx:font wx:val=&quot;Cambria Math&quot;/&gt;&lt;w:i/&gt;&lt;w:sz-cs w:val=&quot;28&quot;/&gt;&lt;/w:rPr&gt;&lt;m:t&gt;в€™30000=18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6" o:title="" chromakey="white"/>
          </v:shape>
        </w:pict>
      </w:r>
      <w:r w:rsidR="00F87A8C" w:rsidRPr="00F87A8C">
        <w:rPr>
          <w:rStyle w:val="1f"/>
          <w:sz w:val="28"/>
          <w:szCs w:val="28"/>
          <w:lang w:val="ru-RU"/>
        </w:rPr>
        <w:fldChar w:fldCharType="end"/>
      </w:r>
      <w:r w:rsidRPr="006A177A">
        <w:rPr>
          <w:rStyle w:val="1f"/>
          <w:sz w:val="28"/>
          <w:szCs w:val="28"/>
          <w:lang w:val="ru-RU"/>
        </w:rPr>
        <w:t xml:space="preserve"> руб.</w:t>
      </w:r>
    </w:p>
    <w:p w14:paraId="64F4299F" w14:textId="77777777" w:rsidR="003F740C" w:rsidRPr="006A177A" w:rsidRDefault="003F740C" w:rsidP="00C94A87">
      <w:pPr>
        <w:divId w:val="1399208271"/>
      </w:pPr>
      <w:r w:rsidRPr="006A177A">
        <w:t>Годовой фонд полезного использования компьютера:</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3293225" w14:textId="77777777" w:rsidTr="00504F07">
        <w:trPr>
          <w:divId w:val="1399208271"/>
        </w:trPr>
        <w:tc>
          <w:tcPr>
            <w:tcW w:w="4500" w:type="pct"/>
            <w:tcMar>
              <w:top w:w="0" w:type="dxa"/>
              <w:left w:w="108" w:type="dxa"/>
              <w:bottom w:w="0" w:type="dxa"/>
              <w:right w:w="108" w:type="dxa"/>
            </w:tcMar>
            <w:vAlign w:val="center"/>
          </w:tcPr>
          <w:p w14:paraId="05EDAB08" w14:textId="77777777" w:rsidR="003F740C" w:rsidRPr="006A177A" w:rsidRDefault="00936153" w:rsidP="003F740C">
            <w:pPr>
              <w:pStyle w:val="10"/>
              <w:jc w:val="center"/>
              <w:rPr>
                <w:sz w:val="28"/>
                <w:szCs w:val="28"/>
              </w:rPr>
            </w:pPr>
            <w:r>
              <w:pict w14:anchorId="057929EE">
                <v:shape id="_x0000_i1477" type="#_x0000_t75" style="width:119.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6504&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F6504&quot; wsp:rsidRDefault=&quot;00BF6504&quot; wsp:rsidP=&quot;00BF6504&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їСЂРѕС„&lt;/m:t&gt;&lt;/m:r&gt;&lt;/m:sub&gt;&lt;/m:sSub&gt;&lt;/m:oMath&gt;&lt;/m:oMathPara&gt;&lt;/w:p&gt;&lt;w:sectPr wsp:rsidR=&quot;00000000&quot; wsp:rsidRPr=&quot;00BF6504&quot;&gt;&lt;w:pgSz w:w=&quot;12240&quot; w:h=&quot;15840&quot;/&gt;&lt;w:pgMar w:top=&quot;1134&quot; w:right=&quot;850&quot; w:bottom=&quot;1134&quot; w:left=&quot;1701&quot; w:header=&quot;720&quot; w:footer=&quot;720&quot; w:gutter=&quot;0&quot;/&gt;&lt;w:cols w:space=&quot;720&quot;/&gt;&lt;/w:sectPr&gt;&lt;/wx:sect&gt;&lt;/w:body&gt;&lt;/w:wordDocument&gt;">
                  <v:imagedata r:id="rId207" o:title="" chromakey="white"/>
                </v:shape>
              </w:pict>
            </w:r>
          </w:p>
        </w:tc>
        <w:tc>
          <w:tcPr>
            <w:tcW w:w="500" w:type="pct"/>
            <w:tcMar>
              <w:top w:w="0" w:type="dxa"/>
              <w:left w:w="108" w:type="dxa"/>
              <w:bottom w:w="0" w:type="dxa"/>
              <w:right w:w="108" w:type="dxa"/>
            </w:tcMar>
            <w:vAlign w:val="center"/>
          </w:tcPr>
          <w:p w14:paraId="09C70576" w14:textId="7A496D55" w:rsidR="003F740C" w:rsidRPr="006A177A" w:rsidRDefault="003F740C" w:rsidP="004E50E2">
            <w:pPr>
              <w:pStyle w:val="14"/>
              <w:ind w:left="-249" w:firstLine="0"/>
              <w:jc w:val="right"/>
              <w:rPr>
                <w:sz w:val="28"/>
                <w:szCs w:val="28"/>
              </w:rPr>
            </w:pPr>
            <w:r w:rsidRPr="006A177A">
              <w:rPr>
                <w:rStyle w:val="1f"/>
                <w:sz w:val="28"/>
                <w:szCs w:val="28"/>
                <w:lang w:val="ru-RU"/>
              </w:rPr>
              <w:t xml:space="preserve">  (20)</w:t>
            </w:r>
          </w:p>
        </w:tc>
      </w:tr>
    </w:tbl>
    <w:p w14:paraId="4E758AB6"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0E5736B8" w14:textId="24E01242"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7"/>
        </w:rPr>
        <w:pict w14:anchorId="144A5526">
          <v:shape id="_x0000_i1478" type="#_x0000_t75" style="width:30.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37054&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37054&quot; wsp:rsidP=&quot;00A3705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СЂРѕ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8"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7"/>
        </w:rPr>
        <w:pict w14:anchorId="02B14370">
          <v:shape id="_x0000_i1479" type="#_x0000_t75" style="width:30.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37054&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37054&quot; wsp:rsidP=&quot;00A3705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СЂРѕ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8"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ое количество часов профилактических работ (в разных организациях различно; обычно 1 час в неделю, т.е. 52 часа в год).</w:t>
      </w:r>
    </w:p>
    <w:p w14:paraId="42DAF913" w14:textId="432936BB" w:rsidR="003F740C" w:rsidRPr="00C94A87" w:rsidRDefault="00F87A8C" w:rsidP="00C94A87">
      <w:pPr>
        <w:pStyle w:val="14"/>
        <w:divId w:val="1399208271"/>
        <w:rPr>
          <w:sz w:val="28"/>
          <w:szCs w:val="28"/>
          <w:lang w:val="ru-RU"/>
        </w:rPr>
      </w:pPr>
      <w:r w:rsidRPr="00F87A8C">
        <w:rPr>
          <w:sz w:val="28"/>
          <w:szCs w:val="28"/>
        </w:rPr>
        <w:fldChar w:fldCharType="begin"/>
      </w:r>
      <w:r w:rsidRPr="00C94A87">
        <w:rPr>
          <w:sz w:val="28"/>
          <w:szCs w:val="28"/>
        </w:rPr>
        <w:instrText xml:space="preserve"> QUOTE </w:instrText>
      </w:r>
      <w:r w:rsidR="00936153">
        <w:rPr>
          <w:position w:val="-23"/>
        </w:rPr>
        <w:pict w14:anchorId="6574CEBE">
          <v:shape id="_x0000_i1480" type="#_x0000_t75" style="width:16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07B41&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07B41&quot; wsp:rsidP=&quot;00F07B4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r&gt;&lt;w:rPr&gt;&lt;w:rFonts w:ascii=&quot;Cambria Math&quot; w:h-ansi=&quot;Cambria Math&quot;/&gt;&lt;wx:font wx:val=&quot;Cambria Math&quot;/&gt;&lt;w:i/&gt;&lt;w:sz-cs w:val=&quot;28&quot;/&gt;&lt;/w:rPr&gt;&lt;m:t&gt;=1985-52=1933&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9" o:title="" chromakey="white"/>
          </v:shape>
        </w:pict>
      </w:r>
      <w:r w:rsidRPr="00C94A87">
        <w:rPr>
          <w:sz w:val="28"/>
          <w:szCs w:val="28"/>
        </w:rPr>
        <w:instrText xml:space="preserve"> </w:instrText>
      </w:r>
      <w:r w:rsidRPr="00F87A8C">
        <w:rPr>
          <w:sz w:val="28"/>
          <w:szCs w:val="28"/>
        </w:rPr>
        <w:fldChar w:fldCharType="separate"/>
      </w:r>
      <w:r w:rsidR="00936153">
        <w:rPr>
          <w:position w:val="-23"/>
        </w:rPr>
        <w:pict w14:anchorId="4D2C2B90">
          <v:shape id="_x0000_i1481" type="#_x0000_t75" style="width:16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07B41&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07B41&quot; wsp:rsidP=&quot;00F07B4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r&gt;&lt;w:rPr&gt;&lt;w:rFonts w:ascii=&quot;Cambria Math&quot; w:h-ansi=&quot;Cambria Math&quot;/&gt;&lt;wx:font wx:val=&quot;Cambria Math&quot;/&gt;&lt;w:i/&gt;&lt;w:sz-cs w:val=&quot;28&quot;/&gt;&lt;/w:rPr&gt;&lt;m:t&gt;=1985-52=1933&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9" o:title="" chromakey="white"/>
          </v:shape>
        </w:pict>
      </w:r>
      <w:r w:rsidRPr="00F87A8C">
        <w:rPr>
          <w:sz w:val="28"/>
          <w:szCs w:val="28"/>
        </w:rPr>
        <w:fldChar w:fldCharType="end"/>
      </w:r>
    </w:p>
    <w:p w14:paraId="65922BA3" w14:textId="77777777" w:rsidR="003F740C" w:rsidRPr="006A177A" w:rsidRDefault="003F740C" w:rsidP="00C94A87">
      <w:pPr>
        <w:divId w:val="1399208271"/>
      </w:pPr>
      <w:r w:rsidRPr="006A177A">
        <w:rPr>
          <w:rStyle w:val="1f"/>
          <w:i/>
          <w:szCs w:val="28"/>
        </w:rPr>
        <w:t>Годовые  затраты на электрическую энергию</w:t>
      </w:r>
      <w:r w:rsidRPr="006A177A">
        <w:rPr>
          <w:rStyle w:val="1f"/>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62EBCDB" w14:textId="77777777" w:rsidTr="00504F07">
        <w:trPr>
          <w:divId w:val="1399208271"/>
        </w:trPr>
        <w:tc>
          <w:tcPr>
            <w:tcW w:w="4500" w:type="pct"/>
            <w:tcMar>
              <w:top w:w="0" w:type="dxa"/>
              <w:left w:w="108" w:type="dxa"/>
              <w:bottom w:w="0" w:type="dxa"/>
              <w:right w:w="108" w:type="dxa"/>
            </w:tcMar>
            <w:vAlign w:val="center"/>
          </w:tcPr>
          <w:p w14:paraId="33A0EEF9" w14:textId="77777777" w:rsidR="003F740C" w:rsidRPr="006A177A" w:rsidRDefault="00936153" w:rsidP="003F740C">
            <w:pPr>
              <w:pStyle w:val="10"/>
              <w:jc w:val="center"/>
              <w:rPr>
                <w:sz w:val="28"/>
                <w:szCs w:val="28"/>
                <w:lang w:val="ru-RU"/>
              </w:rPr>
            </w:pPr>
            <w:r>
              <w:pict w14:anchorId="32900A4E">
                <v:shape id="_x0000_i1482" type="#_x0000_t75" style="width:14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2741B&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92741B&quot; wsp:rsidRDefault=&quot;0092741B&quot; wsp:rsidP=&quot;0092741B&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 &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СЌ&lt;/m:t&gt;&lt;/m:r&gt;&lt;/m:sub&gt;&lt;/m:sSub&gt;&lt;m:r&gt;&lt;w:rPr&gt;&lt;w:rFonts w:ascii=&quot;Cambria Math&quot; w:h-ansi=&quot;Cambria Math&quot;/&gt;&lt;wx:font wx:val=&quot;Cambria Math&quot;/&gt;&lt;w:i/&gt;&lt;w:sz-cs w:val=&quot;28&quot;/&gt;&lt;/w:rPr&gt;&lt;m:t&gt;в€™Рђ&lt;/m:t&gt;&lt;/m:r&gt;&lt;/m:oMath&gt;&lt;/m:oMathPara&gt;&lt;/w:p&gt;&lt;w:sectPr wsp:rsidR=&quot;00000000&quot; wsp:rsidRPr=&quot;0092741B&quot;&gt;&lt;w:pgSz w:w=&quot;12240&quot; w:h=&quot;15840&quot;/&gt;&lt;w:pgMar w:top=&quot;1134&quot; w:right=&quot;850&quot; w:bottom=&quot;1134&quot; w:left=&quot;1701&quot; w:header=&quot;720&quot; w:footer=&quot;720&quot; w:gutter=&quot;0&quot;/&gt;&lt;w:cols w:space=&quot;720&quot;/&gt;&lt;/w:sectPr&gt;&lt;/wx:sect&gt;&lt;/w:body&gt;&lt;/w:wordDocument&gt;">
                  <v:imagedata r:id="rId210" o:title="" chromakey="white"/>
                </v:shape>
              </w:pict>
            </w:r>
          </w:p>
        </w:tc>
        <w:tc>
          <w:tcPr>
            <w:tcW w:w="500" w:type="pct"/>
            <w:tcMar>
              <w:top w:w="0" w:type="dxa"/>
              <w:left w:w="108" w:type="dxa"/>
              <w:bottom w:w="0" w:type="dxa"/>
              <w:right w:w="108" w:type="dxa"/>
            </w:tcMar>
            <w:vAlign w:val="center"/>
          </w:tcPr>
          <w:p w14:paraId="3FFC895E" w14:textId="6DF46284" w:rsidR="003F740C" w:rsidRPr="006A177A" w:rsidRDefault="003F740C" w:rsidP="004E50E2">
            <w:pPr>
              <w:pStyle w:val="14"/>
              <w:ind w:left="-249" w:firstLine="0"/>
              <w:jc w:val="right"/>
              <w:rPr>
                <w:sz w:val="28"/>
                <w:szCs w:val="28"/>
              </w:rPr>
            </w:pPr>
            <w:r w:rsidRPr="006A177A">
              <w:rPr>
                <w:rStyle w:val="1f"/>
                <w:sz w:val="28"/>
                <w:szCs w:val="28"/>
                <w:lang w:val="ru-RU"/>
              </w:rPr>
              <w:t xml:space="preserve">  (21)</w:t>
            </w:r>
          </w:p>
        </w:tc>
      </w:tr>
    </w:tbl>
    <w:p w14:paraId="5A0FF200"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30C3DF0A" w14:textId="244D3733"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5AE827C1">
          <v:shape id="_x0000_i1483"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3E1&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53E1&quot; wsp:rsidP=&quot;00D953E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P&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1"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1749F3A7">
          <v:shape id="_x0000_i1484"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3E1&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53E1&quot; wsp:rsidP=&quot;00D953E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P&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1"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установочная мощность ПЭВМ (0,4 кВт);</w:t>
      </w:r>
    </w:p>
    <w:p w14:paraId="655051D4" w14:textId="16D1ED2B" w:rsidR="003F740C" w:rsidRPr="006A177A" w:rsidRDefault="00F87A8C" w:rsidP="003F740C">
      <w:pPr>
        <w:pStyle w:val="10"/>
        <w:divId w:val="1399208271"/>
        <w:rPr>
          <w:sz w:val="28"/>
          <w:szCs w:val="28"/>
          <w:lang w:val="ru-RU"/>
        </w:rPr>
      </w:pPr>
      <w:r w:rsidRPr="00F87A8C">
        <w:rPr>
          <w:rStyle w:val="1f"/>
          <w:sz w:val="28"/>
          <w:szCs w:val="28"/>
          <w:lang w:val="ru-RU"/>
        </w:rPr>
        <w:lastRenderedPageBreak/>
        <w:fldChar w:fldCharType="begin"/>
      </w:r>
      <w:r w:rsidRPr="00F87A8C">
        <w:rPr>
          <w:rStyle w:val="1f"/>
          <w:sz w:val="28"/>
          <w:szCs w:val="28"/>
          <w:lang w:val="ru-RU"/>
        </w:rPr>
        <w:instrText xml:space="preserve"> QUOTE </w:instrText>
      </w:r>
      <w:r w:rsidR="00936153">
        <w:rPr>
          <w:position w:val="-23"/>
        </w:rPr>
        <w:pict w14:anchorId="0B150DA9">
          <v:shape id="_x0000_i1485"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74623&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74623&quot; wsp:rsidP=&quot;0007462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41B9C484">
          <v:shape id="_x0000_i1486"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74623&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74623&quot; wsp:rsidP=&quot;0007462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ой фонд полезного времени работы машины;</w:t>
      </w:r>
    </w:p>
    <w:p w14:paraId="556031FE" w14:textId="50EE99BD"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0EB4D7AB">
          <v:shape id="_x0000_i1487"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496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496B&quot; wsp:rsidP=&quot;004A496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СЌ&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4AC27B2F">
          <v:shape id="_x0000_i1488"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496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496B&quot; wsp:rsidP=&quot;004A496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СЌ&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стоимость 1 кВт∙ч электроэнергии (</w:t>
      </w: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21FC9F87">
          <v:shape id="_x0000_i1489"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03F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03FD&quot; wsp:rsidP=&quot;005A03FD&quot;&gt;&lt;m:oMathPara&gt;&lt;m:oMath&gt;&lt;m:r&gt;&lt;m:rPr&gt;&lt;m:sty m:val=&quot;p&quot;/&gt;&lt;/m:rPr&gt;&lt;w:rPr&gt;&lt;w:rFonts w:ascii=&quot;Cambria Math&quot; w:h-ansi=&quot;Cambria Math&quot;/&gt;&lt;wx:font wx:val=&quot;Cambria Math&quot;/&gt;&lt;w:sz-cs w:val=&quot;28&quot;/&gt;&lt;/w:rPr&gt;&lt;m:t&gt;1,9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7380D5A2">
          <v:shape id="_x0000_i1490"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03F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03FD&quot; wsp:rsidP=&quot;005A03FD&quot;&gt;&lt;m:oMathPara&gt;&lt;m:oMath&gt;&lt;m:r&gt;&lt;m:rPr&gt;&lt;m:sty m:val=&quot;p&quot;/&gt;&lt;/m:rPr&gt;&lt;w:rPr&gt;&lt;w:rFonts w:ascii=&quot;Cambria Math&quot; w:h-ansi=&quot;Cambria Math&quot;/&gt;&lt;wx:font wx:val=&quot;Cambria Math&quot;/&gt;&lt;w:sz-cs w:val=&quot;28&quot;/&gt;&lt;/w:rPr&gt;&lt;m:t&gt;1,9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3"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2864152C" w14:textId="0CDC2667" w:rsidR="003F740C" w:rsidRPr="006A177A" w:rsidRDefault="00F87A8C" w:rsidP="00C94A87">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936153">
        <w:rPr>
          <w:position w:val="-23"/>
        </w:rPr>
        <w:pict w14:anchorId="30908EA8">
          <v:shape id="_x0000_i149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5F0B&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F5F0B&quot; wsp:rsidP=&quot;00DF5F0B&quot;&gt;&lt;m:oMathPara&gt;&lt;m:oMath&gt;&lt;m:r&gt;&lt;w:rPr&gt;&lt;w:rFonts w:ascii=&quot;Cambria Math&quot; w:h-ansi=&quot;Cambria Math&quot;/&gt;&lt;wx:font wx:val=&quot;Cambria Math&quot;/&gt;&lt;w:i/&gt;&lt;w:sz-cs w:val=&quot;28&quot;/&gt;&lt;/w:rPr&gt;&lt;m:t&gt;Рђ&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4"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936153">
        <w:rPr>
          <w:position w:val="-23"/>
        </w:rPr>
        <w:pict w14:anchorId="34BD7E9A">
          <v:shape id="_x0000_i149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5F0B&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F5F0B&quot; wsp:rsidP=&quot;00DF5F0B&quot;&gt;&lt;m:oMathPara&gt;&lt;m:oMath&gt;&lt;m:r&gt;&lt;w:rPr&gt;&lt;w:rFonts w:ascii=&quot;Cambria Math&quot; w:h-ansi=&quot;Cambria Math&quot;/&gt;&lt;wx:font wx:val=&quot;Cambria Math&quot;/&gt;&lt;w:i/&gt;&lt;w:sz-cs w:val=&quot;28&quot;/&gt;&lt;/w:rPr&gt;&lt;m:t&gt;Рђ&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4"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эффициент интенсивного использования ПЭВМ (0,97).</w:t>
      </w:r>
    </w:p>
    <w:p w14:paraId="228D0616" w14:textId="77777777" w:rsidR="003F740C" w:rsidRPr="006A177A" w:rsidRDefault="003F740C" w:rsidP="00C94A87">
      <w:pPr>
        <w:divId w:val="1399208271"/>
      </w:pPr>
      <w:r w:rsidRPr="006A177A">
        <w:t>Тогда</w:t>
      </w:r>
    </w:p>
    <w:p w14:paraId="172F5050" w14:textId="74B9ECB2"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46168B">
        <w:rPr>
          <w:position w:val="-23"/>
        </w:rPr>
        <w:pict w14:anchorId="64AE9CEE">
          <v:shape id="_x0000_i1493" type="#_x0000_t75" style="width:21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0C98&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30C98&quot; wsp:rsidP=&quot;00530C9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4&lt;/m:t&gt;&lt;/m:r&gt;&lt;m:r&gt;&lt;w:rPr&gt;&lt;w:rFonts w:ascii=&quot;Cambria Math&quot; w:h-ansi=&quot;Cambria Math&quot;/&gt;&lt;wx:font wx:val=&quot;Cambria Math&quot;/&gt;&lt;w:i/&gt;&lt;w:sz-cs w:val=&quot;28&quot;/&gt;&lt;/w:rPr&gt;&lt;m:t&gt;в€™1933в€™&lt;/m:t&gt;&lt;/m:r&gt;&lt;m:r&gt;&lt;m:rPr&gt;&lt;m:sty m:val=&quot;p&quot;/&gt;&lt;/m:rPr&gt;&lt;w:rPr&gt;&lt;w:rFonts w:ascii=&quot;Cambria Math&quot; w:h-ansi=&quot;Cambria Math&quot;/&gt;&lt;wx:font wx:val=&quot;Cambria Math&quot;/&gt;&lt;w:sz-cs w:val=&quot;28&quot;/&gt;&lt;/w:rPr&gt;&lt;m:t&gt;1,97&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0,97&lt;/m:t&gt;&lt;/m:r&gt;&lt;m:r&gt;&lt;w:rPr&gt;&lt;w:rFonts w:ascii=&quot;Cambria Math&quot; w:h-ansi=&quot;Cambria Math&quot;/&gt;&lt;wx:font wx:val=&quot;Cambria Math&quot;/&gt;&lt;w:i/&gt;&lt;w:sz-cs w:val=&quot;28&quot;/&gt;&lt;/w:rPr&gt;&lt;m:t&gt;=147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5"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46168B">
        <w:rPr>
          <w:position w:val="-23"/>
        </w:rPr>
        <w:pict w14:anchorId="19C73F23">
          <v:shape id="_x0000_i1494" type="#_x0000_t75" style="width:21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0C98&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30C98&quot; wsp:rsidP=&quot;00530C9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4&lt;/m:t&gt;&lt;/m:r&gt;&lt;m:r&gt;&lt;w:rPr&gt;&lt;w:rFonts w:ascii=&quot;Cambria Math&quot; w:h-ansi=&quot;Cambria Math&quot;/&gt;&lt;wx:font wx:val=&quot;Cambria Math&quot;/&gt;&lt;w:i/&gt;&lt;w:sz-cs w:val=&quot;28&quot;/&gt;&lt;/w:rPr&gt;&lt;m:t&gt;в€™1933в€™&lt;/m:t&gt;&lt;/m:r&gt;&lt;m:r&gt;&lt;m:rPr&gt;&lt;m:sty m:val=&quot;p&quot;/&gt;&lt;/m:rPr&gt;&lt;w:rPr&gt;&lt;w:rFonts w:ascii=&quot;Cambria Math&quot; w:h-ansi=&quot;Cambria Math&quot;/&gt;&lt;wx:font wx:val=&quot;Cambria Math&quot;/&gt;&lt;w:sz-cs w:val=&quot;28&quot;/&gt;&lt;/w:rPr&gt;&lt;m:t&gt;1,97&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0,97&lt;/m:t&gt;&lt;/m:r&gt;&lt;m:r&gt;&lt;w:rPr&gt;&lt;w:rFonts w:ascii=&quot;Cambria Math&quot; w:h-ansi=&quot;Cambria Math&quot;/&gt;&lt;wx:font wx:val=&quot;Cambria Math&quot;/&gt;&lt;w:i/&gt;&lt;w:sz-cs w:val=&quot;28&quot;/&gt;&lt;/w:rPr&gt;&lt;m:t&gt;=147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5"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0D28CA22" w14:textId="77777777" w:rsidR="003F740C" w:rsidRPr="006A177A" w:rsidRDefault="003F740C" w:rsidP="006A177A">
      <w:pPr>
        <w:pStyle w:val="TableCaption"/>
        <w:divId w:val="1399208271"/>
      </w:pPr>
      <w:r w:rsidRPr="00C94A87">
        <w:t xml:space="preserve">Таблица </w:t>
      </w:r>
      <w:fldSimple w:instr=" SEQ Таблица \* ARABIC ">
        <w:r w:rsidR="00A8453C">
          <w:rPr>
            <w:noProof/>
          </w:rPr>
          <w:t>17</w:t>
        </w:r>
      </w:fldSimple>
      <w:r w:rsidRPr="00C94A87">
        <w:t xml:space="preserve"> — </w:t>
      </w:r>
      <w:r w:rsidRPr="00C94A87">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F87A8C" w14:paraId="5ABF9476"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70DF2F40" w14:textId="77777777" w:rsidR="003F740C" w:rsidRPr="00F87A8C" w:rsidRDefault="003F740C" w:rsidP="006A177A">
            <w:pPr>
              <w:pStyle w:val="a1"/>
            </w:pPr>
            <w:r w:rsidRPr="00F87A8C">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3D248D3B" w14:textId="77777777" w:rsidR="003F740C" w:rsidRPr="00F87A8C" w:rsidRDefault="003F740C" w:rsidP="006A177A">
            <w:pPr>
              <w:pStyle w:val="a1"/>
            </w:pPr>
            <w:r w:rsidRPr="00F87A8C">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3E4AE853" w14:textId="77777777" w:rsidR="003F740C" w:rsidRPr="00F87A8C" w:rsidRDefault="003F740C" w:rsidP="006A177A">
            <w:pPr>
              <w:pStyle w:val="a1"/>
            </w:pPr>
            <w:r w:rsidRPr="00F87A8C">
              <w:t>Сумма, руб.</w:t>
            </w:r>
          </w:p>
        </w:tc>
      </w:tr>
      <w:tr w:rsidR="003F740C" w:rsidRPr="00F87A8C" w14:paraId="33F38B3F"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2AF6AAE" w14:textId="77777777" w:rsidR="003F740C" w:rsidRPr="00F87A8C" w:rsidRDefault="003F740C" w:rsidP="006A177A">
            <w:pPr>
              <w:pStyle w:val="a2"/>
            </w:pPr>
            <w:r w:rsidRPr="00F87A8C">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E9C59B3" w14:textId="77777777" w:rsidR="003F740C" w:rsidRPr="00F87A8C" w:rsidRDefault="00936153" w:rsidP="006A177A">
            <w:pPr>
              <w:pStyle w:val="a2"/>
            </w:pPr>
            <w:r>
              <w:pict w14:anchorId="0BCDF20B">
                <v:shape id="_x0000_i149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48D9&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648D9&quot; wsp:rsidRDefault=&quot;00C648D9&quot; wsp:rsidP=&quot;00C648D9&quot;&gt;&lt;m:oMathPara&gt;&lt;m:oMathParaPr&gt;&lt;m:jc m:val=&quot;center&quot;/&gt;&lt;/m:oMathParaPr&gt;&lt;m:oMath&gt;&lt;m:r&gt;&lt;w:rPr&gt;&lt;w:rFonts w:ascii=&quot;Cambria Math&quot; w:h-ansi=&quot;Cambria Math&quot;/&gt;&lt;wx:font wx:val=&quot;Cambria Math&quot;/&gt;&lt;w:i/&gt;&lt;/w:rPr&gt;&lt;m:t&gt;Р—&lt;/m:t&gt;&lt;/m:r&gt;&lt;/m:oMath&gt;&lt;/m:oMathPara&gt;&lt;/w:p&gt;&lt;w:sectPr wsp:rsidR=&quot;00000000&quot; wsp:rsidRPr=&quot;00C648D9&quot;&gt;&lt;w:pgSz w:w=&quot;12240&quot; w:h=&quot;15840&quot;/&gt;&lt;w:pgMar w:top=&quot;1134&quot; w:right=&quot;850&quot; w:bottom=&quot;1134&quot; w:left=&quot;1701&quot; w:header=&quot;720&quot; w:footer=&quot;720&quot; w:gutter=&quot;0&quot;/&gt;&lt;w:cols w:space=&quot;720&quot;/&gt;&lt;/w:sectPr&gt;&lt;/wx:sect&gt;&lt;/w:body&gt;&lt;/w:wordDocument&gt;">
                  <v:imagedata r:id="rId216"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6F29DC41" w14:textId="77777777" w:rsidR="003F740C" w:rsidRPr="00F87A8C" w:rsidRDefault="003F740C" w:rsidP="006A177A">
            <w:pPr>
              <w:pStyle w:val="a2"/>
            </w:pPr>
            <w:r w:rsidRPr="00F87A8C">
              <w:t>15000</w:t>
            </w:r>
          </w:p>
        </w:tc>
      </w:tr>
      <w:tr w:rsidR="003F740C" w:rsidRPr="00F87A8C" w14:paraId="412A1AFB"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2131BD71" w14:textId="77777777" w:rsidR="003F740C" w:rsidRPr="00F87A8C" w:rsidRDefault="003F740C" w:rsidP="006A177A">
            <w:pPr>
              <w:pStyle w:val="a2"/>
            </w:pPr>
            <w:r w:rsidRPr="00F87A8C">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0C3D4B75" w14:textId="77777777" w:rsidR="003F740C" w:rsidRPr="00F87A8C" w:rsidRDefault="00936153" w:rsidP="006A177A">
            <w:pPr>
              <w:pStyle w:val="a2"/>
            </w:pPr>
            <w:r>
              <w:pict w14:anchorId="76CB38AE">
                <v:shape id="_x0000_i1496" type="#_x0000_t75" style="width:20.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 wsp:val=&quot;00FF5084&quot;/&gt;&lt;/wsp:rsids&gt;&lt;/w:docPr&gt;&lt;w:body&gt;&lt;wx:sect&gt;&lt;w:p wsp:rsidR=&quot;00000000&quot; wsp:rsidRPr=&quot;00FF5084&quot; wsp:rsidRDefault=&quot;00FF5084&quot; wsp:rsidP=&quot;00FF5084&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ѕС‚С‡&lt;/m:t&gt;&lt;/m:r&gt;&lt;/m:sub&gt;&lt;/m:sSub&gt;&lt;/m:oMath&gt;&lt;/m:oMathPara&gt;&lt;/w:p&gt;&lt;w:sectPr wsp:rsidR=&quot;00000000&quot; wsp:rsidRPr=&quot;00FF5084&quot;&gt;&lt;w:pgSz w:w=&quot;12240&quot; w:h=&quot;15840&quot;/&gt;&lt;w:pgMar w:top=&quot;1134&quot; w:right=&quot;850&quot; w:bottom=&quot;1134&quot; w:left=&quot;1701&quot; w:header=&quot;720&quot; w:footer=&quot;720&quot; w:gutter=&quot;0&quot;/&gt;&lt;w:cols w:space=&quot;720&quot;/&gt;&lt;/w:sectPr&gt;&lt;/wx:sect&gt;&lt;/w:body&gt;&lt;/w:wordDocument&gt;">
                  <v:imagedata r:id="rId217"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26846BD9" w14:textId="77777777" w:rsidR="003F740C" w:rsidRPr="00F87A8C" w:rsidRDefault="003F740C" w:rsidP="006A177A">
            <w:pPr>
              <w:pStyle w:val="a2"/>
            </w:pPr>
            <w:r w:rsidRPr="00F87A8C">
              <w:t>3900</w:t>
            </w:r>
          </w:p>
        </w:tc>
      </w:tr>
      <w:tr w:rsidR="003F740C" w:rsidRPr="00F87A8C" w14:paraId="013B5847"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759DD0A" w14:textId="77777777" w:rsidR="003F740C" w:rsidRPr="00F87A8C" w:rsidRDefault="003F740C" w:rsidP="006A177A">
            <w:pPr>
              <w:pStyle w:val="a2"/>
            </w:pPr>
            <w:r w:rsidRPr="00F87A8C">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D81718C" w14:textId="77777777" w:rsidR="003F740C" w:rsidRPr="00F87A8C" w:rsidRDefault="00936153" w:rsidP="006A177A">
            <w:pPr>
              <w:pStyle w:val="a2"/>
            </w:pPr>
            <w:r>
              <w:pict w14:anchorId="6D4A5D40">
                <v:shape id="_x0000_i1497" type="#_x0000_t75" style="width:18.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615A&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9615A&quot; wsp:rsidRDefault=&quot;0039615A&quot; wsp:rsidP=&quot;0039615A&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І.Рј&lt;/m:t&gt;&lt;/m:r&gt;&lt;/m:sub&gt;&lt;/m:sSub&gt;&lt;/m:oMath&gt;&lt;/m:oMathPara&gt;&lt;/w:p&gt;&lt;w:sectPr wsp:rsidR=&quot;00000000&quot; wsp:rsidRPr=&quot;0039615A&quot;&gt;&lt;w:pgSz w:w=&quot;12240&quot; w:h=&quot;15840&quot;/&gt;&lt;w:pgMar w:top=&quot;1134&quot; w:right=&quot;850&quot; w:bottom=&quot;1134&quot; w:left=&quot;1701&quot; w:header=&quot;720&quot; w:footer=&quot;720&quot; w:gutter=&quot;0&quot;/&gt;&lt;w:cols w:space=&quot;720&quot;/&gt;&lt;/w:sectPr&gt;&lt;/wx:sect&gt;&lt;/w:body&gt;&lt;/w:wordDocument&gt;">
                  <v:imagedata r:id="rId218"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9EDC215" w14:textId="77777777" w:rsidR="003F740C" w:rsidRPr="00F87A8C" w:rsidRDefault="003F740C" w:rsidP="006A177A">
            <w:pPr>
              <w:pStyle w:val="a2"/>
            </w:pPr>
            <w:r w:rsidRPr="00F87A8C">
              <w:t>3000</w:t>
            </w:r>
          </w:p>
        </w:tc>
      </w:tr>
      <w:tr w:rsidR="003F740C" w:rsidRPr="00F87A8C" w14:paraId="4424DD6A"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5CB65B8E" w14:textId="77777777" w:rsidR="003F740C" w:rsidRPr="00F87A8C" w:rsidRDefault="003F740C" w:rsidP="006A177A">
            <w:pPr>
              <w:pStyle w:val="a2"/>
            </w:pPr>
            <w:r w:rsidRPr="00F87A8C">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AE34687" w14:textId="77777777" w:rsidR="003F740C" w:rsidRPr="00F87A8C" w:rsidRDefault="00936153" w:rsidP="006A177A">
            <w:pPr>
              <w:pStyle w:val="a2"/>
            </w:pPr>
            <w:r>
              <w:pict w14:anchorId="58E84BC5">
                <v:shape id="_x0000_i1498" type="#_x0000_t75" style="width:17.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0CCF&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70CCF&quot; wsp:rsidRDefault=&quot;00D70CCF&quot; wsp:rsidP=&quot;00D70CCF&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Рј&lt;/m:t&gt;&lt;/m:r&gt;&lt;/m:sub&gt;&lt;/m:sSub&gt;&lt;/m:oMath&gt;&lt;/m:oMathPara&gt;&lt;/w:p&gt;&lt;w:sectPr wsp:rsidR=&quot;00000000&quot; wsp:rsidRPr=&quot;00D70CCF&quot;&gt;&lt;w:pgSz w:w=&quot;12240&quot; w:h=&quot;15840&quot;/&gt;&lt;w:pgMar w:top=&quot;1134&quot; w:right=&quot;850&quot; w:bottom=&quot;1134&quot; w:left=&quot;1701&quot; w:header=&quot;720&quot; w:footer=&quot;720&quot; w:gutter=&quot;0&quot;/&gt;&lt;w:cols w:space=&quot;720&quot;/&gt;&lt;/w:sectPr&gt;&lt;/wx:sect&gt;&lt;/w:body&gt;&lt;/w:wordDocument&gt;">
                  <v:imagedata r:id="rId219"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C159C95" w14:textId="77777777" w:rsidR="003F740C" w:rsidRPr="00F87A8C" w:rsidRDefault="003F740C" w:rsidP="006A177A">
            <w:pPr>
              <w:pStyle w:val="a2"/>
            </w:pPr>
            <w:r w:rsidRPr="00F87A8C">
              <w:t>10000</w:t>
            </w:r>
          </w:p>
        </w:tc>
      </w:tr>
      <w:tr w:rsidR="003F740C" w:rsidRPr="00F87A8C" w14:paraId="4203BD24"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554F0AD1" w14:textId="77777777" w:rsidR="003F740C" w:rsidRPr="00F87A8C" w:rsidRDefault="003F740C" w:rsidP="006A177A">
            <w:pPr>
              <w:pStyle w:val="a2"/>
            </w:pPr>
            <w:r w:rsidRPr="00F87A8C">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45ECF90" w14:textId="77777777" w:rsidR="003F740C" w:rsidRPr="00F87A8C" w:rsidRDefault="00936153" w:rsidP="006A177A">
            <w:pPr>
              <w:pStyle w:val="a2"/>
            </w:pPr>
            <w:r>
              <w:pict w14:anchorId="62AFB794">
                <v:shape id="_x0000_i1499" type="#_x0000_t75" style="width:18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2A54&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902A54&quot; wsp:rsidRDefault=&quot;00902A54&quot; wsp:rsidP=&quot;00902A54&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СЂ&lt;/m:t&gt;&lt;/m:r&gt;&lt;/m:sub&gt;&lt;/m:sSub&gt;&lt;/m:oMath&gt;&lt;/m:oMathPara&gt;&lt;/w:p&gt;&lt;w:sectPr wsp:rsidR=&quot;00000000&quot; wsp:rsidRPr=&quot;00902A54&quot;&gt;&lt;w:pgSz w:w=&quot;12240&quot; w:h=&quot;15840&quot;/&gt;&lt;w:pgMar w:top=&quot;1134&quot; w:right=&quot;850&quot; w:bottom=&quot;1134&quot; w:left=&quot;1701&quot; w:header=&quot;720&quot; w:footer=&quot;720&quot; w:gutter=&quot;0&quot;/&gt;&lt;w:cols w:space=&quot;720&quot;/&gt;&lt;/w:sectPr&gt;&lt;/wx:sect&gt;&lt;/w:body&gt;&lt;/w:wordDocument&gt;">
                  <v:imagedata r:id="rId220"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44DA6C5" w14:textId="77777777" w:rsidR="003F740C" w:rsidRPr="00F87A8C" w:rsidRDefault="003F740C" w:rsidP="006A177A">
            <w:pPr>
              <w:pStyle w:val="a2"/>
            </w:pPr>
            <w:r w:rsidRPr="00F87A8C">
              <w:t>1800</w:t>
            </w:r>
          </w:p>
        </w:tc>
      </w:tr>
      <w:tr w:rsidR="003F740C" w:rsidRPr="00F87A8C" w14:paraId="110A6419"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247BE54C" w14:textId="77777777" w:rsidR="003F740C" w:rsidRPr="00F87A8C" w:rsidRDefault="003F740C" w:rsidP="006A177A">
            <w:pPr>
              <w:pStyle w:val="a2"/>
            </w:pPr>
            <w:r w:rsidRPr="00F87A8C">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40185892" w14:textId="77777777" w:rsidR="003F740C" w:rsidRPr="00F87A8C" w:rsidRDefault="00936153" w:rsidP="006A177A">
            <w:pPr>
              <w:pStyle w:val="a2"/>
            </w:pPr>
            <w:r>
              <w:pict w14:anchorId="0A22A201">
                <v:shape id="_x0000_i1500" type="#_x0000_t75" style="width:15.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8F0E6C&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8F0E6C&quot; wsp:rsidRDefault=&quot;008F0E6C&quot; wsp:rsidP=&quot;008F0E6C&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ЌР»&lt;/m:t&gt;&lt;/m:r&gt;&lt;/m:sub&gt;&lt;/m:sSub&gt;&lt;/m:oMath&gt;&lt;/m:oMathPara&gt;&lt;/w:p&gt;&lt;w:sectPr wsp:rsidR=&quot;00000000&quot; wsp:rsidRPr=&quot;008F0E6C&quot;&gt;&lt;w:pgSz w:w=&quot;12240&quot; w:h=&quot;15840&quot;/&gt;&lt;w:pgMar w:top=&quot;1134&quot; w:right=&quot;850&quot; w:bottom=&quot;1134&quot; w:left=&quot;1701&quot; w:header=&quot;720&quot; w:footer=&quot;720&quot; w:gutter=&quot;0&quot;/&gt;&lt;w:cols w:space=&quot;720&quot;/&gt;&lt;/w:sectPr&gt;&lt;/wx:sect&gt;&lt;/w:body&gt;&lt;/w:wordDocument&gt;">
                  <v:imagedata r:id="rId221"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10AA937" w14:textId="77777777" w:rsidR="003F740C" w:rsidRPr="00F87A8C" w:rsidRDefault="003F740C" w:rsidP="006A177A">
            <w:pPr>
              <w:pStyle w:val="a2"/>
            </w:pPr>
            <w:r w:rsidRPr="00F87A8C">
              <w:t>1477</w:t>
            </w:r>
          </w:p>
        </w:tc>
      </w:tr>
      <w:tr w:rsidR="003F740C" w:rsidRPr="00F87A8C" w14:paraId="09410288"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56AEC0A3" w14:textId="77777777" w:rsidR="003F740C" w:rsidRPr="00F87A8C" w:rsidRDefault="003F740C" w:rsidP="006A177A">
            <w:pPr>
              <w:pStyle w:val="a2"/>
              <w:rPr>
                <w:b/>
                <w:bCs/>
              </w:rPr>
            </w:pPr>
            <w:r w:rsidRPr="00F87A8C">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09212358" w14:textId="77777777" w:rsidR="003F740C" w:rsidRPr="00F87A8C" w:rsidRDefault="003F740C" w:rsidP="006A177A">
            <w:pPr>
              <w:pStyle w:val="a2"/>
            </w:pPr>
            <w:r w:rsidRPr="00F87A8C">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575594F9" w14:textId="77777777" w:rsidR="003F740C" w:rsidRPr="00F87A8C" w:rsidRDefault="003F740C" w:rsidP="006A177A">
            <w:pPr>
              <w:pStyle w:val="a2"/>
            </w:pPr>
            <w:r w:rsidRPr="00F87A8C">
              <w:t>54977</w:t>
            </w:r>
          </w:p>
        </w:tc>
      </w:tr>
    </w:tbl>
    <w:p w14:paraId="1E0AC85E" w14:textId="77777777" w:rsidR="003F740C" w:rsidRPr="006A177A" w:rsidRDefault="003F740C" w:rsidP="00C94A87">
      <w:pPr>
        <w:divId w:val="1399208271"/>
      </w:pPr>
      <w:r w:rsidRPr="006A177A">
        <w:t>Тогда получим:</w:t>
      </w:r>
    </w:p>
    <w:p w14:paraId="1EB57107" w14:textId="571F97CC" w:rsidR="003F740C" w:rsidRPr="006A177A" w:rsidRDefault="00F87A8C" w:rsidP="00C94A87">
      <w:pPr>
        <w:pStyle w:val="10"/>
        <w:jc w:val="center"/>
        <w:divId w:val="1399208271"/>
        <w:rPr>
          <w:sz w:val="28"/>
          <w:szCs w:val="28"/>
        </w:rPr>
      </w:pPr>
      <w:r w:rsidRPr="00F87A8C">
        <w:rPr>
          <w:sz w:val="28"/>
          <w:szCs w:val="28"/>
        </w:rPr>
        <w:fldChar w:fldCharType="begin"/>
      </w:r>
      <w:r w:rsidRPr="00C94A87">
        <w:rPr>
          <w:sz w:val="28"/>
          <w:szCs w:val="28"/>
        </w:rPr>
        <w:instrText xml:space="preserve"> QUOTE </w:instrText>
      </w:r>
      <w:r w:rsidR="00936153">
        <w:rPr>
          <w:position w:val="-32"/>
        </w:rPr>
        <w:pict w14:anchorId="6DADAFCA">
          <v:shape id="_x0000_i1501" type="#_x0000_t75" style="width:141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381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3813&quot; wsp:rsidP=&quot;005A381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54977&lt;/m:t&gt;&lt;/m:r&gt;&lt;/m:num&gt;&lt;m:den&gt;&lt;m:r&gt;&lt;w:rPr&gt;&lt;w:rFonts w:ascii=&quot;Cambria Math&quot; w:h-ansi=&quot;Cambria Math&quot;/&gt;&lt;wx:font wx:val=&quot;Cambria Math&quot;/&gt;&lt;w:i/&gt;&lt;w:sz-cs w:val=&quot;28&quot;/&gt;&lt;/w:rPr&gt;&lt;m:t&gt;1933&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8,4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2" o:title="" chromakey="white"/>
          </v:shape>
        </w:pict>
      </w:r>
      <w:r w:rsidRPr="00C94A87">
        <w:rPr>
          <w:sz w:val="28"/>
          <w:szCs w:val="28"/>
        </w:rPr>
        <w:instrText xml:space="preserve"> </w:instrText>
      </w:r>
      <w:r w:rsidRPr="00F87A8C">
        <w:rPr>
          <w:sz w:val="28"/>
          <w:szCs w:val="28"/>
        </w:rPr>
        <w:fldChar w:fldCharType="separate"/>
      </w:r>
      <w:r w:rsidR="00936153">
        <w:rPr>
          <w:position w:val="-32"/>
        </w:rPr>
        <w:pict w14:anchorId="3B3DD7C3">
          <v:shape id="_x0000_i1502" type="#_x0000_t75" style="width:141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381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3813&quot; wsp:rsidP=&quot;005A381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54977&lt;/m:t&gt;&lt;/m:r&gt;&lt;/m:num&gt;&lt;m:den&gt;&lt;m:r&gt;&lt;w:rPr&gt;&lt;w:rFonts w:ascii=&quot;Cambria Math&quot; w:h-ansi=&quot;Cambria Math&quot;/&gt;&lt;wx:font wx:val=&quot;Cambria Math&quot;/&gt;&lt;w:i/&gt;&lt;w:sz-cs w:val=&quot;28&quot;/&gt;&lt;/w:rPr&gt;&lt;m:t&gt;1933&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8,4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2" o:title="" chromakey="white"/>
          </v:shape>
        </w:pict>
      </w:r>
      <w:r w:rsidRPr="00F87A8C">
        <w:rPr>
          <w:sz w:val="28"/>
          <w:szCs w:val="28"/>
        </w:rPr>
        <w:fldChar w:fldCharType="end"/>
      </w:r>
      <w:r w:rsidR="00C94A87">
        <w:rPr>
          <w:sz w:val="28"/>
          <w:szCs w:val="28"/>
          <w:lang w:val="ru-RU"/>
        </w:rPr>
        <w:t xml:space="preserve"> </w:t>
      </w:r>
      <w:r w:rsidR="003F740C" w:rsidRPr="006A177A">
        <w:rPr>
          <w:sz w:val="28"/>
          <w:szCs w:val="28"/>
        </w:rPr>
        <w:t>руб./ч</w:t>
      </w:r>
    </w:p>
    <w:p w14:paraId="31BDD9D5" w14:textId="77777777" w:rsidR="003F740C" w:rsidRPr="006A177A" w:rsidRDefault="003F740C" w:rsidP="00AC4FC9">
      <w:pPr>
        <w:pStyle w:val="Style1"/>
        <w:divId w:val="1399208271"/>
      </w:pPr>
      <w:r w:rsidRPr="006A177A">
        <w:t>Б.1.3.2 Расчет затрат на машинное время</w:t>
      </w:r>
    </w:p>
    <w:p w14:paraId="5B5A945F" w14:textId="32902E29"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определяются с учетом того, что машина использовалась только на этапах программирования по готовой блок-схеме, 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r>
      <w:r w:rsidR="006A177A" w:rsidRPr="006A177A">
        <w:rPr>
          <w:sz w:val="28"/>
          <w:szCs w:val="28"/>
        </w:rPr>
        <w:fldChar w:fldCharType="separate"/>
      </w:r>
      <w:r w:rsidR="00A8453C" w:rsidRPr="00A8453C">
        <w:rPr>
          <w:sz w:val="28"/>
          <w:szCs w:val="28"/>
          <w:lang w:val="ru-RU"/>
        </w:rPr>
        <w:t xml:space="preserve">Таблица </w:t>
      </w:r>
      <w:r w:rsidR="00A8453C" w:rsidRPr="00A8453C">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936153">
        <w:rPr>
          <w:position w:val="-23"/>
        </w:rPr>
        <w:pict w14:anchorId="4E8B2596">
          <v:shape id="_x0000_i1503"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46C8&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46C8&quot; wsp:rsidP=&quot;00B746C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3"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936153">
        <w:rPr>
          <w:position w:val="-23"/>
        </w:rPr>
        <w:pict w14:anchorId="4B2DCBDA">
          <v:shape id="_x0000_i1504"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46C8&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46C8&quot; wsp:rsidP=&quot;00B746C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3" o:title="" chromakey="white"/>
          </v:shape>
        </w:pict>
      </w:r>
      <w:r w:rsidR="00F87A8C" w:rsidRPr="00F87A8C">
        <w:rPr>
          <w:rStyle w:val="1f"/>
          <w:sz w:val="28"/>
          <w:szCs w:val="28"/>
          <w:lang w:val="ru-RU"/>
        </w:rPr>
        <w:fldChar w:fldCharType="end"/>
      </w:r>
      <w:r w:rsidRPr="006A177A">
        <w:rPr>
          <w:rStyle w:val="1f"/>
          <w:sz w:val="28"/>
          <w:szCs w:val="28"/>
          <w:lang w:val="ru-RU"/>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2558EE1" w14:textId="77777777" w:rsidTr="00504F07">
        <w:trPr>
          <w:divId w:val="1399208271"/>
        </w:trPr>
        <w:tc>
          <w:tcPr>
            <w:tcW w:w="4500" w:type="pct"/>
            <w:tcMar>
              <w:top w:w="0" w:type="dxa"/>
              <w:left w:w="108" w:type="dxa"/>
              <w:bottom w:w="0" w:type="dxa"/>
              <w:right w:w="108" w:type="dxa"/>
            </w:tcMar>
            <w:vAlign w:val="center"/>
          </w:tcPr>
          <w:p w14:paraId="3CFAF21B" w14:textId="77777777" w:rsidR="003F740C" w:rsidRPr="006A177A" w:rsidRDefault="00936153" w:rsidP="003F740C">
            <w:pPr>
              <w:pStyle w:val="10"/>
              <w:jc w:val="center"/>
              <w:rPr>
                <w:sz w:val="28"/>
                <w:szCs w:val="28"/>
              </w:rPr>
            </w:pPr>
            <w:r>
              <w:pict w14:anchorId="36F2344D">
                <v:shape id="_x0000_i1505" type="#_x0000_t75" style="width:13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0E3A&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90E3A&quot; wsp:rsidRDefault=&quot;00290E3A&quot; wsp:rsidP=&quot;00290E3A&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 wsp:rsidRPr=&quot;00290E3A&quot;&gt;&lt;w:pgSz w:w=&quot;12240&quot; w:h=&quot;15840&quot;/&gt;&lt;w:pgMar w:top=&quot;1134&quot; w:right=&quot;850&quot; w:bottom=&quot;1134&quot; w:left=&quot;1701&quot; w:header=&quot;720&quot; w:footer=&quot;720&quot; w:gutter=&quot;0&quot;/&gt;&lt;w:cols w:space=&quot;720&quot;/&gt;&lt;/w:sectPr&gt;&lt;/wx:sect&gt;&lt;/w:body&gt;&lt;/w:wordDocument&gt;">
                  <v:imagedata r:id="rId224" o:title="" chromakey="white"/>
                </v:shape>
              </w:pict>
            </w:r>
          </w:p>
        </w:tc>
        <w:tc>
          <w:tcPr>
            <w:tcW w:w="500" w:type="pct"/>
            <w:tcMar>
              <w:top w:w="0" w:type="dxa"/>
              <w:left w:w="108" w:type="dxa"/>
              <w:bottom w:w="0" w:type="dxa"/>
              <w:right w:w="108" w:type="dxa"/>
            </w:tcMar>
            <w:vAlign w:val="center"/>
          </w:tcPr>
          <w:p w14:paraId="0226B760" w14:textId="77777777" w:rsidR="003F740C" w:rsidRPr="006A177A" w:rsidRDefault="003F740C" w:rsidP="004E50E2">
            <w:pPr>
              <w:pStyle w:val="14"/>
              <w:ind w:left="-249" w:firstLine="0"/>
              <w:jc w:val="right"/>
              <w:rPr>
                <w:sz w:val="28"/>
                <w:szCs w:val="28"/>
              </w:rPr>
            </w:pPr>
            <w:r w:rsidRPr="006A177A">
              <w:rPr>
                <w:rStyle w:val="1f"/>
                <w:sz w:val="28"/>
                <w:szCs w:val="28"/>
                <w:lang w:val="ru-RU"/>
              </w:rPr>
              <w:t xml:space="preserve">   (22)</w:t>
            </w:r>
          </w:p>
        </w:tc>
      </w:tr>
    </w:tbl>
    <w:p w14:paraId="47571FA3" w14:textId="4FFEFFFE"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C94A87">
        <w:rPr>
          <w:rStyle w:val="1f"/>
          <w:sz w:val="28"/>
          <w:szCs w:val="28"/>
          <w:lang w:val="ru-RU"/>
        </w:rPr>
        <w:t xml:space="preserve">      </w:t>
      </w:r>
      <w:r w:rsidR="00F87A8C" w:rsidRPr="00F87A8C">
        <w:rPr>
          <w:rStyle w:val="1f"/>
          <w:sz w:val="28"/>
          <w:szCs w:val="28"/>
          <w:lang w:val="ru-RU"/>
        </w:rPr>
        <w:fldChar w:fldCharType="begin"/>
      </w:r>
      <w:r w:rsidR="00F87A8C" w:rsidRPr="00C94A87">
        <w:rPr>
          <w:rStyle w:val="1f"/>
          <w:sz w:val="28"/>
          <w:szCs w:val="28"/>
          <w:lang w:val="ru-RU"/>
        </w:rPr>
        <w:instrText xml:space="preserve"> QUOTE </w:instrText>
      </w:r>
      <w:r w:rsidR="0046168B">
        <w:rPr>
          <w:position w:val="-23"/>
        </w:rPr>
        <w:pict w14:anchorId="04CD3A1B">
          <v:shape id="_x0000_i1506" type="#_x0000_t75" style="width:20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C777E&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777E&quot; wsp:rsidP=&quot;00CC777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r&gt;&lt;w:rPr&gt;&lt;w:rFonts w:ascii=&quot;Cambria Math&quot; w:h-ansi=&quot;Cambria Math&quot;/&gt;&lt;wx:font wx:val=&quot;Cambria Math&quot;/&gt;&lt;w:i/&gt;&lt;w:sz-cs w:val=&quot;28&quot;/&gt;&lt;/w:rPr&gt;&lt;m:t&gt;+125+&lt;/m:t&gt;&lt;/m:r&gt;&lt;m:r&gt;&lt;m:rPr&gt;&lt;m:sty m:val=&quot;p&quot;/&gt;&lt;/m:rPr&gt;&lt;w:rPr&gt;&lt;w:rFonts w:ascii=&quot;Cambria Math&quot; w:h-ansi=&quot;Cambria Math&quot;/&gt;&lt;wx:font wx:val=&quot;Cambria Math&quot;/&gt;&lt;w:sz-cs w:val=&quot;28&quot;/&gt;&lt;/w:rPr&gt;&lt;m:t&gt;57,9&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5" o:title="" chromakey="white"/>
          </v:shape>
        </w:pict>
      </w:r>
      <w:r w:rsidR="00F87A8C" w:rsidRPr="00C94A87">
        <w:rPr>
          <w:rStyle w:val="1f"/>
          <w:sz w:val="28"/>
          <w:szCs w:val="28"/>
          <w:lang w:val="ru-RU"/>
        </w:rPr>
        <w:instrText xml:space="preserve"> </w:instrText>
      </w:r>
      <w:r w:rsidR="00F87A8C" w:rsidRPr="00F87A8C">
        <w:rPr>
          <w:rStyle w:val="1f"/>
          <w:sz w:val="28"/>
          <w:szCs w:val="28"/>
          <w:lang w:val="ru-RU"/>
        </w:rPr>
        <w:fldChar w:fldCharType="separate"/>
      </w:r>
      <w:r w:rsidR="0046168B">
        <w:rPr>
          <w:position w:val="-23"/>
        </w:rPr>
        <w:pict w14:anchorId="503ABFE6">
          <v:shape id="_x0000_i1507" type="#_x0000_t75" style="width:20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C777E&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777E&quot; wsp:rsidP=&quot;00CC777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r&gt;&lt;w:rPr&gt;&lt;w:rFonts w:ascii=&quot;Cambria Math&quot; w:h-ansi=&quot;Cambria Math&quot;/&gt;&lt;wx:font wx:val=&quot;Cambria Math&quot;/&gt;&lt;w:i/&gt;&lt;w:sz-cs w:val=&quot;28&quot;/&gt;&lt;/w:rPr&gt;&lt;m:t&gt;+125+&lt;/m:t&gt;&lt;/m:r&gt;&lt;m:r&gt;&lt;m:rPr&gt;&lt;m:sty m:val=&quot;p&quot;/&gt;&lt;/m:rPr&gt;&lt;w:rPr&gt;&lt;w:rFonts w:ascii=&quot;Cambria Math&quot; w:h-ansi=&quot;Cambria Math&quot;/&gt;&lt;wx:font wx:val=&quot;Cambria Math&quot;/&gt;&lt;w:sz-cs w:val=&quot;28&quot;/&gt;&lt;/w:rPr&gt;&lt;m:t&gt;57,9&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5" o:title="" chromakey="white"/>
          </v:shape>
        </w:pict>
      </w:r>
      <w:r w:rsidR="00F87A8C" w:rsidRPr="00F87A8C">
        <w:rPr>
          <w:rStyle w:val="1f"/>
          <w:sz w:val="28"/>
          <w:szCs w:val="28"/>
          <w:lang w:val="ru-RU"/>
        </w:rPr>
        <w:fldChar w:fldCharType="end"/>
      </w:r>
      <w:r w:rsidRPr="006A177A">
        <w:rPr>
          <w:rStyle w:val="1f"/>
          <w:sz w:val="28"/>
          <w:szCs w:val="28"/>
          <w:lang w:val="ru-RU"/>
        </w:rPr>
        <w:t xml:space="preserve"> ч.</w:t>
      </w:r>
    </w:p>
    <w:p w14:paraId="74658F25" w14:textId="77777777" w:rsidR="003F740C" w:rsidRPr="006A177A" w:rsidRDefault="003F740C" w:rsidP="00C94A87">
      <w:pPr>
        <w:divId w:val="1399208271"/>
      </w:pPr>
      <w:r w:rsidRPr="006A177A">
        <w:lastRenderedPageBreak/>
        <w:t>Затраты на оплату машинного времени:</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41D8EB7A" w14:textId="77777777" w:rsidTr="00504F07">
        <w:trPr>
          <w:divId w:val="1399208271"/>
        </w:trPr>
        <w:tc>
          <w:tcPr>
            <w:tcW w:w="4500" w:type="pct"/>
            <w:tcMar>
              <w:top w:w="0" w:type="dxa"/>
              <w:left w:w="108" w:type="dxa"/>
              <w:bottom w:w="0" w:type="dxa"/>
              <w:right w:w="108" w:type="dxa"/>
            </w:tcMar>
            <w:vAlign w:val="center"/>
          </w:tcPr>
          <w:p w14:paraId="773183F6" w14:textId="77777777" w:rsidR="003F740C" w:rsidRPr="006A177A" w:rsidRDefault="00936153" w:rsidP="003F740C">
            <w:pPr>
              <w:pStyle w:val="10"/>
              <w:jc w:val="center"/>
              <w:rPr>
                <w:sz w:val="28"/>
                <w:szCs w:val="28"/>
              </w:rPr>
            </w:pPr>
            <w:r>
              <w:pict w14:anchorId="78E0CD31">
                <v:shape id="_x0000_i1508" type="#_x0000_t75" style="width:118.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553E&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A8553E&quot; wsp:rsidRDefault=&quot;00A8553E&quot; wsp:rsidP=&quot;00A8553E&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 wsp:rsidRPr=&quot;00A8553E&quot;&gt;&lt;w:pgSz w:w=&quot;12240&quot; w:h=&quot;15840&quot;/&gt;&lt;w:pgMar w:top=&quot;1134&quot; w:right=&quot;850&quot; w:bottom=&quot;1134&quot; w:left=&quot;1701&quot; w:header=&quot;720&quot; w:footer=&quot;720&quot; w:gutter=&quot;0&quot;/&gt;&lt;w:cols w:space=&quot;720&quot;/&gt;&lt;/w:sectPr&gt;&lt;/wx:sect&gt;&lt;/w:body&gt;&lt;/w:wordDocument&gt;">
                  <v:imagedata r:id="rId226" o:title="" chromakey="white"/>
                </v:shape>
              </w:pict>
            </w:r>
          </w:p>
        </w:tc>
        <w:tc>
          <w:tcPr>
            <w:tcW w:w="500" w:type="pct"/>
            <w:tcMar>
              <w:top w:w="0" w:type="dxa"/>
              <w:left w:w="108" w:type="dxa"/>
              <w:bottom w:w="0" w:type="dxa"/>
              <w:right w:w="108" w:type="dxa"/>
            </w:tcMar>
            <w:vAlign w:val="center"/>
          </w:tcPr>
          <w:p w14:paraId="41A06895" w14:textId="77777777" w:rsidR="003F740C" w:rsidRPr="006A177A" w:rsidRDefault="003F740C" w:rsidP="004E50E2">
            <w:pPr>
              <w:pStyle w:val="14"/>
              <w:ind w:left="-249" w:firstLine="0"/>
              <w:jc w:val="right"/>
              <w:rPr>
                <w:sz w:val="28"/>
                <w:szCs w:val="28"/>
              </w:rPr>
            </w:pPr>
            <w:r w:rsidRPr="006A177A">
              <w:rPr>
                <w:rStyle w:val="1f"/>
                <w:sz w:val="28"/>
                <w:szCs w:val="28"/>
                <w:lang w:val="ru-RU"/>
              </w:rPr>
              <w:t xml:space="preserve">   (23)</w:t>
            </w:r>
          </w:p>
        </w:tc>
      </w:tr>
    </w:tbl>
    <w:p w14:paraId="39CE8EDF" w14:textId="77777777"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w:r w:rsidR="00F87A8C" w:rsidRPr="00F87A8C">
        <w:rPr>
          <w:sz w:val="28"/>
          <w:szCs w:val="28"/>
        </w:rPr>
        <w:fldChar w:fldCharType="begin"/>
      </w:r>
      <w:r w:rsidR="00F87A8C" w:rsidRPr="00F87A8C">
        <w:rPr>
          <w:sz w:val="28"/>
          <w:szCs w:val="28"/>
        </w:rPr>
        <w:instrText xml:space="preserve"> QUOTE </w:instrText>
      </w:r>
      <w:r w:rsidR="00936153">
        <w:rPr>
          <w:position w:val="-23"/>
        </w:rPr>
        <w:pict w14:anchorId="632CCD8E">
          <v:shape id="_x0000_i1509" type="#_x0000_t75" style="width:16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161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1617&quot; wsp:rsidP=&quot;00AA161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28,44&lt;/m:t&gt;&lt;/m:r&gt;&lt;m:r&gt;&lt;w:rPr&gt;&lt;w:rFonts w:ascii=&quot;Cambria Math&quot; w:h-ansi=&quot;Cambria Math&quot;/&gt;&lt;wx:font wx:val=&quot;Cambria Math&quot;/&gt;&lt;w:i/&gt;&lt;w:sz-cs w:val=&quot;28&quot;/&gt;&lt;/w:rPr&gt;&lt;m:t&gt;=76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7" o:title="" chromakey="white"/>
          </v:shape>
        </w:pict>
      </w:r>
      <w:r w:rsidR="00F87A8C" w:rsidRPr="00F87A8C">
        <w:rPr>
          <w:sz w:val="28"/>
          <w:szCs w:val="28"/>
        </w:rPr>
        <w:instrText xml:space="preserve"> </w:instrText>
      </w:r>
      <w:r w:rsidR="00F87A8C" w:rsidRPr="00F87A8C">
        <w:rPr>
          <w:sz w:val="28"/>
          <w:szCs w:val="28"/>
        </w:rPr>
        <w:fldChar w:fldCharType="separate"/>
      </w:r>
      <w:r w:rsidR="00936153">
        <w:rPr>
          <w:position w:val="-23"/>
        </w:rPr>
        <w:pict w14:anchorId="48D6AB0F">
          <v:shape id="_x0000_i1510" type="#_x0000_t75" style="width:16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161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1617&quot; wsp:rsidP=&quot;00AA161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28,44&lt;/m:t&gt;&lt;/m:r&gt;&lt;m:r&gt;&lt;w:rPr&gt;&lt;w:rFonts w:ascii=&quot;Cambria Math&quot; w:h-ansi=&quot;Cambria Math&quot;/&gt;&lt;wx:font wx:val=&quot;Cambria Math&quot;/&gt;&lt;w:i/&gt;&lt;w:sz-cs w:val=&quot;28&quot;/&gt;&lt;/w:rPr&gt;&lt;m:t&gt;=76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7" o:title="" chromakey="white"/>
          </v:shape>
        </w:pict>
      </w:r>
      <w:r w:rsidR="00F87A8C" w:rsidRPr="00F87A8C">
        <w:rPr>
          <w:sz w:val="28"/>
          <w:szCs w:val="28"/>
        </w:rPr>
        <w:fldChar w:fldCharType="end"/>
      </w:r>
      <w:r w:rsidRPr="006A177A">
        <w:rPr>
          <w:sz w:val="28"/>
          <w:szCs w:val="28"/>
        </w:rPr>
        <w:t xml:space="preserve"> руб.</w:t>
      </w:r>
    </w:p>
    <w:p w14:paraId="444BDBE6" w14:textId="77777777" w:rsidR="003F740C" w:rsidRPr="006A177A" w:rsidRDefault="003F740C" w:rsidP="00AC4FC9">
      <w:pPr>
        <w:pStyle w:val="Style1"/>
        <w:divId w:val="1399208271"/>
      </w:pPr>
      <w:bookmarkStart w:id="215" w:name="_Toc65416894"/>
      <w:bookmarkStart w:id="216" w:name="_Toc65334974"/>
      <w:bookmarkStart w:id="217" w:name="_Toc420501413"/>
      <w:bookmarkStart w:id="218" w:name="_Toc420502466"/>
      <w:bookmarkStart w:id="219" w:name="_Toc420524537"/>
      <w:bookmarkStart w:id="220" w:name="_Toc420770114"/>
      <w:r w:rsidRPr="006A177A">
        <w:t>Б.1.4 Затраты на создание программного продукта</w:t>
      </w:r>
      <w:bookmarkStart w:id="221" w:name="_Toc65416895"/>
      <w:bookmarkStart w:id="222" w:name="_Toc65334975"/>
      <w:bookmarkEnd w:id="215"/>
      <w:bookmarkEnd w:id="216"/>
      <w:bookmarkEnd w:id="217"/>
      <w:bookmarkEnd w:id="218"/>
      <w:bookmarkEnd w:id="219"/>
      <w:bookmarkEnd w:id="220"/>
    </w:p>
    <w:p w14:paraId="2D3FED0F" w14:textId="77777777" w:rsidR="003F740C" w:rsidRPr="006A177A" w:rsidRDefault="003F740C" w:rsidP="003F740C">
      <w:pPr>
        <w:pStyle w:val="TableCaption"/>
        <w:divId w:val="1399208271"/>
      </w:pPr>
      <w:r w:rsidRPr="00C94A87">
        <w:t xml:space="preserve">Таблица </w:t>
      </w:r>
      <w:fldSimple w:instr=" SEQ Таблица \* ARABIC ">
        <w:r w:rsidR="00A8453C">
          <w:rPr>
            <w:noProof/>
          </w:rPr>
          <w:t>18</w:t>
        </w:r>
      </w:fldSimple>
      <w:r w:rsidRPr="00C94A87">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F87A8C" w14:paraId="5C115184" w14:textId="77777777"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08761E83" w14:textId="77777777" w:rsidR="003F740C" w:rsidRPr="00F87A8C" w:rsidRDefault="003F740C" w:rsidP="006A177A">
            <w:pPr>
              <w:pStyle w:val="a1"/>
            </w:pPr>
            <w:r w:rsidRPr="00F87A8C">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367D34B3" w14:textId="77777777" w:rsidR="003F740C" w:rsidRPr="00F87A8C" w:rsidRDefault="003F740C" w:rsidP="006A177A">
            <w:pPr>
              <w:pStyle w:val="a1"/>
            </w:pPr>
            <w:r w:rsidRPr="00F87A8C">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7C5B77D6" w14:textId="77777777" w:rsidR="003F740C" w:rsidRPr="00F87A8C" w:rsidRDefault="003F740C" w:rsidP="006A177A">
            <w:pPr>
              <w:pStyle w:val="a1"/>
            </w:pPr>
            <w:r w:rsidRPr="00F87A8C">
              <w:t>Сумма, руб.</w:t>
            </w:r>
          </w:p>
        </w:tc>
      </w:tr>
      <w:tr w:rsidR="003F740C" w:rsidRPr="00F87A8C" w14:paraId="1BFCCFC8"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1F7109B3" w14:textId="77777777" w:rsidR="003F740C" w:rsidRPr="00F87A8C" w:rsidRDefault="003F740C" w:rsidP="006A177A">
            <w:pPr>
              <w:pStyle w:val="a2"/>
            </w:pPr>
            <w:r w:rsidRPr="00F87A8C">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4E8DDC36" w14:textId="77777777" w:rsidR="003F740C" w:rsidRPr="00F87A8C" w:rsidRDefault="00936153" w:rsidP="006A177A">
            <w:pPr>
              <w:pStyle w:val="a2"/>
            </w:pPr>
            <w:r>
              <w:pict w14:anchorId="6E6D3C8F">
                <v:shape id="_x0000_i1511" type="#_x0000_t75" style="width:27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02435&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002435&quot; wsp:rsidRDefault=&quot;00002435&quot; wsp:rsidP=&quot;0000243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ѕ.РѕРєР»&lt;/m:t&gt;&lt;/m:r&gt;&lt;/m:sub&gt;&lt;/m:sSub&gt;&lt;/m:oMath&gt;&lt;/m:oMathPara&gt;&lt;/w:p&gt;&lt;w:sectPr wsp:rsidR=&quot;00000000&quot; wsp:rsidRPr=&quot;00002435&quot;&gt;&lt;w:pgSz w:w=&quot;12240&quot; w:h=&quot;15840&quot;/&gt;&lt;w:pgMar w:top=&quot;1134&quot; w:right=&quot;850&quot; w:bottom=&quot;1134&quot; w:left=&quot;1701&quot; w:header=&quot;720&quot; w:footer=&quot;720&quot; w:gutter=&quot;0&quot;/&gt;&lt;w:cols w:space=&quot;720&quot;/&gt;&lt;/w:sectPr&gt;&lt;/wx:sect&gt;&lt;/w:body&gt;&lt;/w:wordDocument&gt;">
                  <v:imagedata r:id="rId108"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3345E8B2" w14:textId="77777777" w:rsidR="003F740C" w:rsidRPr="00F87A8C" w:rsidRDefault="003F740C" w:rsidP="006A177A">
            <w:pPr>
              <w:pStyle w:val="a2"/>
            </w:pPr>
            <w:r w:rsidRPr="00F87A8C">
              <w:t>80161</w:t>
            </w:r>
          </w:p>
        </w:tc>
      </w:tr>
      <w:tr w:rsidR="003F740C" w:rsidRPr="00F87A8C" w14:paraId="4A1D1A49"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4CBBDA56" w14:textId="77777777" w:rsidR="003F740C" w:rsidRPr="00F87A8C" w:rsidRDefault="003F740C" w:rsidP="006A177A">
            <w:pPr>
              <w:pStyle w:val="a2"/>
            </w:pPr>
            <w:r w:rsidRPr="00F87A8C">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DB3F54C" w14:textId="77777777" w:rsidR="003F740C" w:rsidRPr="00F87A8C" w:rsidRDefault="00936153" w:rsidP="006A177A">
            <w:pPr>
              <w:pStyle w:val="a2"/>
            </w:pPr>
            <w:r>
              <w:pict w14:anchorId="6FB9192E">
                <v:shape id="_x0000_i1512" type="#_x0000_t75" style="width:27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27AA&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A427AA&quot; wsp:rsidRDefault=&quot;00A427AA&quot; wsp:rsidP=&quot;00A427AA&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ґ.РѕРєР»&lt;/m:t&gt;&lt;/m:r&gt;&lt;/m:sub&gt;&lt;/m:sSub&gt;&lt;/m:oMath&gt;&lt;/m:oMathPara&gt;&lt;/w:p&gt;&lt;w:sectPr wsp:rsidR=&quot;00000000&quot; wsp:rsidRPr=&quot;00A427AA&quot;&gt;&lt;w:pgSz w:w=&quot;12240&quot; w:h=&quot;15840&quot;/&gt;&lt;w:pgMar w:top=&quot;1134&quot; w:right=&quot;850&quot; w:bottom=&quot;1134&quot; w:left=&quot;1701&quot; w:header=&quot;720&quot; w:footer=&quot;720&quot; w:gutter=&quot;0&quot;/&gt;&lt;w:cols w:space=&quot;720&quot;/&gt;&lt;/w:sectPr&gt;&lt;/wx:sect&gt;&lt;/w:body&gt;&lt;/w:wordDocument&gt;">
                  <v:imagedata r:id="rId109"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BD65F91" w14:textId="77777777" w:rsidR="003F740C" w:rsidRPr="00F87A8C" w:rsidRDefault="003F740C" w:rsidP="006A177A">
            <w:pPr>
              <w:pStyle w:val="a2"/>
            </w:pPr>
            <w:r w:rsidRPr="00F87A8C">
              <w:t>0</w:t>
            </w:r>
          </w:p>
        </w:tc>
      </w:tr>
      <w:tr w:rsidR="003F740C" w:rsidRPr="00F87A8C" w14:paraId="5E49BE1D"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59864FD7" w14:textId="77777777" w:rsidR="003F740C" w:rsidRPr="00F87A8C" w:rsidRDefault="003F740C" w:rsidP="006A177A">
            <w:pPr>
              <w:pStyle w:val="a2"/>
            </w:pPr>
            <w:r w:rsidRPr="00F87A8C">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0B1C579" w14:textId="77777777" w:rsidR="003F740C" w:rsidRPr="00F87A8C" w:rsidRDefault="00936153" w:rsidP="006A177A">
            <w:pPr>
              <w:pStyle w:val="a2"/>
            </w:pPr>
            <w:r>
              <w:pict w14:anchorId="2B07F4D2">
                <v:shape id="_x0000_i1513" type="#_x0000_t75" style="width:19.5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B4E25&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B4E25&quot; wsp:rsidRDefault=&quot;00DB4E25&quot; wsp:rsidP=&quot;00DB4E2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СЃРѕС†&lt;/m:t&gt;&lt;/m:r&gt;&lt;/m:sub&gt;&lt;/m:sSub&gt;&lt;/m:oMath&gt;&lt;/m:oMathPara&gt;&lt;/w:p&gt;&lt;w:sectPr wsp:rsidR=&quot;00000000&quot; wsp:rsidRPr=&quot;00DB4E25&quot;&gt;&lt;w:pgSz w:w=&quot;12240&quot; w:h=&quot;15840&quot;/&gt;&lt;w:pgMar w:top=&quot;1134&quot; w:right=&quot;850&quot; w:bottom=&quot;1134&quot; w:left=&quot;1701&quot; w:header=&quot;720&quot; w:footer=&quot;720&quot; w:gutter=&quot;0&quot;/&gt;&lt;w:cols w:space=&quot;720&quot;/&gt;&lt;/w:sectPr&gt;&lt;/wx:sect&gt;&lt;/w:body&gt;&lt;/w:wordDocument&gt;">
                  <v:imagedata r:id="rId110"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EF168AF" w14:textId="77777777" w:rsidR="003F740C" w:rsidRPr="00F87A8C" w:rsidRDefault="003F740C" w:rsidP="006A177A">
            <w:pPr>
              <w:pStyle w:val="a2"/>
            </w:pPr>
            <w:r w:rsidRPr="00F87A8C">
              <w:t>20842</w:t>
            </w:r>
          </w:p>
        </w:tc>
      </w:tr>
      <w:tr w:rsidR="003F740C" w:rsidRPr="00F87A8C" w14:paraId="447F24F6"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4E0F55BF" w14:textId="77777777" w:rsidR="003F740C" w:rsidRPr="00F87A8C" w:rsidRDefault="003F740C" w:rsidP="006A177A">
            <w:pPr>
              <w:pStyle w:val="a2"/>
            </w:pPr>
            <w:r w:rsidRPr="00F87A8C">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3D5959DA" w14:textId="77777777" w:rsidR="003F740C" w:rsidRPr="00F87A8C" w:rsidRDefault="00936153" w:rsidP="006A177A">
            <w:pPr>
              <w:pStyle w:val="a2"/>
            </w:pPr>
            <w:r>
              <w:pict w14:anchorId="6B47E08C">
                <v:shape id="_x0000_i1514" type="#_x0000_t75" style="width:21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1705&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F1705&quot; wsp:rsidRDefault=&quot;00CF1705&quot; wsp:rsidP=&quot;00CF170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ЌРІРј&lt;/m:t&gt;&lt;/m:r&gt;&lt;/m:sub&gt;&lt;/m:sSub&gt;&lt;/m:oMath&gt;&lt;/m:oMathPara&gt;&lt;/w:p&gt;&lt;w:sectPr wsp:rsidR=&quot;00000000&quot; wsp:rsidRPr=&quot;00CF1705&quot;&gt;&lt;w:pgSz w:w=&quot;12240&quot; w:h=&quot;15840&quot;/&gt;&lt;w:pgMar w:top=&quot;1134&quot; w:right=&quot;850&quot; w:bottom=&quot;1134&quot; w:left=&quot;1701&quot; w:header=&quot;720&quot; w:footer=&quot;720&quot; w:gutter=&quot;0&quot;/&gt;&lt;w:cols w:space=&quot;720&quot;/&gt;&lt;/w:sectPr&gt;&lt;/wx:sect&gt;&lt;/w:body&gt;&lt;/w:wordDocument&gt;">
                  <v:imagedata r:id="rId111"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27D8D564" w14:textId="77777777" w:rsidR="003F740C" w:rsidRPr="00F87A8C" w:rsidRDefault="003F740C" w:rsidP="006A177A">
            <w:pPr>
              <w:pStyle w:val="a2"/>
            </w:pPr>
            <w:r w:rsidRPr="00F87A8C">
              <w:t>7661</w:t>
            </w:r>
          </w:p>
        </w:tc>
      </w:tr>
      <w:tr w:rsidR="003F740C" w:rsidRPr="00F87A8C" w14:paraId="73963722" w14:textId="77777777"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5CB9BDB8" w14:textId="77777777" w:rsidR="003F740C" w:rsidRPr="00F87A8C" w:rsidRDefault="003F740C" w:rsidP="006A177A">
            <w:pPr>
              <w:pStyle w:val="a2"/>
              <w:rPr>
                <w:b/>
                <w:bCs/>
              </w:rPr>
            </w:pPr>
            <w:r w:rsidRPr="00F87A8C">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5CB01934" w14:textId="77777777" w:rsidR="003F740C" w:rsidRPr="00F87A8C" w:rsidRDefault="003F740C" w:rsidP="006A177A">
            <w:pPr>
              <w:pStyle w:val="a2"/>
            </w:pPr>
            <w:r w:rsidRPr="00F87A8C">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6AC3C62A" w14:textId="77777777" w:rsidR="003F740C" w:rsidRPr="00F87A8C" w:rsidRDefault="003F740C" w:rsidP="006A177A">
            <w:pPr>
              <w:pStyle w:val="a2"/>
            </w:pPr>
            <w:r w:rsidRPr="00F87A8C">
              <w:t>108664</w:t>
            </w:r>
          </w:p>
        </w:tc>
      </w:tr>
      <w:bookmarkEnd w:id="221"/>
      <w:bookmarkEnd w:id="222"/>
    </w:tbl>
    <w:p w14:paraId="64CE198C" w14:textId="77777777" w:rsidR="00C06381" w:rsidRPr="006A177A" w:rsidRDefault="00C06381" w:rsidP="00C06381">
      <w:pPr>
        <w:divId w:val="1399208271"/>
      </w:pPr>
    </w:p>
    <w:sectPr w:rsidR="00C06381" w:rsidRPr="006A177A" w:rsidSect="003F2340">
      <w:headerReference w:type="default" r:id="rId228"/>
      <w:footerReference w:type="default" r:id="rId229"/>
      <w:pgSz w:w="11906" w:h="16838"/>
      <w:pgMar w:top="1134" w:right="567" w:bottom="1134" w:left="1701" w:header="709" w:footer="709" w:gutter="0"/>
      <w:cols w:space="708"/>
      <w:titlePg/>
      <w:docGrid w:linePitch="381"/>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E363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3636FC" w14:textId="77777777" w:rsidR="005970B7" w:rsidRDefault="005970B7" w:rsidP="003F2340">
      <w:pPr>
        <w:spacing w:line="240" w:lineRule="auto"/>
      </w:pPr>
      <w:r>
        <w:separator/>
      </w:r>
    </w:p>
  </w:endnote>
  <w:endnote w:type="continuationSeparator" w:id="0">
    <w:p w14:paraId="187A53CB" w14:textId="77777777" w:rsidR="005970B7" w:rsidRDefault="005970B7"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CBBD1" w14:textId="77777777" w:rsidR="00B37218" w:rsidRDefault="00B37218">
    <w:pPr>
      <w:pStyle w:val="Footer"/>
      <w:jc w:val="center"/>
    </w:pPr>
    <w:r>
      <w:fldChar w:fldCharType="begin"/>
    </w:r>
    <w:r>
      <w:instrText xml:space="preserve"> PAGE   \* MERGEFORMAT </w:instrText>
    </w:r>
    <w:r>
      <w:fldChar w:fldCharType="separate"/>
    </w:r>
    <w:r w:rsidR="00936153">
      <w:rPr>
        <w:noProof/>
      </w:rPr>
      <w:t>92</w:t>
    </w:r>
    <w:r>
      <w:rPr>
        <w:noProof/>
      </w:rPr>
      <w:fldChar w:fldCharType="end"/>
    </w:r>
  </w:p>
  <w:p w14:paraId="650E5B5C" w14:textId="77777777" w:rsidR="00B37218" w:rsidRDefault="00B372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80664C" w14:textId="77777777" w:rsidR="005970B7" w:rsidRDefault="005970B7" w:rsidP="003F2340">
      <w:pPr>
        <w:spacing w:line="240" w:lineRule="auto"/>
      </w:pPr>
      <w:r>
        <w:separator/>
      </w:r>
    </w:p>
  </w:footnote>
  <w:footnote w:type="continuationSeparator" w:id="0">
    <w:p w14:paraId="36A805FC" w14:textId="77777777" w:rsidR="005970B7" w:rsidRDefault="005970B7" w:rsidP="003F2340">
      <w:pPr>
        <w:spacing w:line="240" w:lineRule="auto"/>
      </w:pPr>
      <w:r>
        <w:continuationSeparator/>
      </w:r>
    </w:p>
  </w:footnote>
  <w:footnote w:id="1">
    <w:p w14:paraId="143CF399" w14:textId="77777777" w:rsidR="00B37218" w:rsidRPr="00155201" w:rsidRDefault="00B37218">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14:paraId="0159EDE8" w14:textId="77777777" w:rsidR="00B37218" w:rsidRPr="00C01153" w:rsidRDefault="00B37218">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14:paraId="72088F08" w14:textId="77777777" w:rsidR="00B37218" w:rsidRDefault="00B37218">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14:paraId="4D641720" w14:textId="77777777" w:rsidR="00B37218" w:rsidRDefault="00B37218">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14:paraId="13D7F753" w14:textId="77777777" w:rsidR="00B37218" w:rsidRDefault="00B37218">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14:paraId="5F37F6AE" w14:textId="77777777" w:rsidR="00B37218" w:rsidRDefault="00B37218">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14:paraId="00FF4EA7" w14:textId="77777777" w:rsidR="00B37218" w:rsidRPr="00600748" w:rsidRDefault="00B37218">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8390A" w14:textId="13BE0A93" w:rsidR="00B37218" w:rsidRDefault="00B37218">
    <w:pPr>
      <w:pStyle w:val="Header"/>
      <w:jc w:val="right"/>
    </w:pPr>
  </w:p>
  <w:p w14:paraId="1460F9A5" w14:textId="77777777" w:rsidR="00B37218" w:rsidRDefault="00B372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07185E19"/>
    <w:multiLevelType w:val="hybridMultilevel"/>
    <w:tmpl w:val="563257B6"/>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08817131"/>
    <w:multiLevelType w:val="hybridMultilevel"/>
    <w:tmpl w:val="7200D01E"/>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nsid w:val="15BD1AAC"/>
    <w:multiLevelType w:val="hybridMultilevel"/>
    <w:tmpl w:val="E6DE800A"/>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5">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1DA16AFE"/>
    <w:multiLevelType w:val="multilevel"/>
    <w:tmpl w:val="EC94ACBE"/>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8">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0">
    <w:nsid w:val="2F6F7A54"/>
    <w:multiLevelType w:val="hybridMultilevel"/>
    <w:tmpl w:val="581A71A6"/>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3">
    <w:nsid w:val="3B1B3903"/>
    <w:multiLevelType w:val="hybridMultilevel"/>
    <w:tmpl w:val="0902E6EE"/>
    <w:lvl w:ilvl="0" w:tplc="3E829068">
      <w:start w:val="1"/>
      <w:numFmt w:val="decimal"/>
      <w:pStyle w:val="ListParagraph"/>
      <w:lvlText w:val="%1."/>
      <w:lvlJc w:val="left"/>
      <w:pPr>
        <w:ind w:left="720" w:hanging="360"/>
      </w:pPr>
    </w:lvl>
    <w:lvl w:ilvl="1" w:tplc="F2A2B1A2">
      <w:start w:val="1"/>
      <w:numFmt w:val="russianLower"/>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3D720303"/>
    <w:multiLevelType w:val="hybridMultilevel"/>
    <w:tmpl w:val="933E4A3A"/>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7">
    <w:nsid w:val="437C261F"/>
    <w:multiLevelType w:val="hybridMultilevel"/>
    <w:tmpl w:val="7AEE802A"/>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8">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9">
    <w:nsid w:val="4B4852E0"/>
    <w:multiLevelType w:val="hybridMultilevel"/>
    <w:tmpl w:val="637873C0"/>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0">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21">
    <w:nsid w:val="52A12D23"/>
    <w:multiLevelType w:val="hybridMultilevel"/>
    <w:tmpl w:val="9C2274D0"/>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2">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3">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851"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24">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611D50DB"/>
    <w:multiLevelType w:val="hybridMultilevel"/>
    <w:tmpl w:val="31E6B560"/>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6">
    <w:nsid w:val="6AAF0B48"/>
    <w:multiLevelType w:val="hybridMultilevel"/>
    <w:tmpl w:val="FBE0594E"/>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7">
    <w:nsid w:val="6C7F18C6"/>
    <w:multiLevelType w:val="hybridMultilevel"/>
    <w:tmpl w:val="0E72A434"/>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8">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9">
    <w:nsid w:val="753954F0"/>
    <w:multiLevelType w:val="hybridMultilevel"/>
    <w:tmpl w:val="8C868596"/>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0">
    <w:nsid w:val="77B70592"/>
    <w:multiLevelType w:val="multilevel"/>
    <w:tmpl w:val="3DC62498"/>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31">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8"/>
  </w:num>
  <w:num w:numId="2">
    <w:abstractNumId w:val="15"/>
  </w:num>
  <w:num w:numId="3">
    <w:abstractNumId w:val="23"/>
  </w:num>
  <w:num w:numId="4">
    <w:abstractNumId w:val="24"/>
  </w:num>
  <w:num w:numId="5">
    <w:abstractNumId w:val="13"/>
  </w:num>
  <w:num w:numId="6">
    <w:abstractNumId w:val="13"/>
    <w:lvlOverride w:ilvl="0">
      <w:startOverride w:val="1"/>
    </w:lvlOverride>
  </w:num>
  <w:num w:numId="7">
    <w:abstractNumId w:val="13"/>
    <w:lvlOverride w:ilvl="0">
      <w:startOverride w:val="1"/>
    </w:lvlOverride>
  </w:num>
  <w:num w:numId="8">
    <w:abstractNumId w:val="13"/>
    <w:lvlOverride w:ilvl="0">
      <w:startOverride w:val="1"/>
    </w:lvlOverride>
  </w:num>
  <w:num w:numId="9">
    <w:abstractNumId w:val="13"/>
    <w:lvlOverride w:ilvl="0">
      <w:startOverride w:val="1"/>
    </w:lvlOverride>
  </w:num>
  <w:num w:numId="10">
    <w:abstractNumId w:val="13"/>
    <w:lvlOverride w:ilvl="0">
      <w:startOverride w:val="1"/>
    </w:lvlOverride>
  </w:num>
  <w:num w:numId="11">
    <w:abstractNumId w:val="13"/>
    <w:lvlOverride w:ilvl="0">
      <w:startOverride w:val="1"/>
    </w:lvlOverride>
  </w:num>
  <w:num w:numId="12">
    <w:abstractNumId w:val="13"/>
    <w:lvlOverride w:ilvl="0">
      <w:startOverride w:val="1"/>
    </w:lvlOverride>
  </w:num>
  <w:num w:numId="13">
    <w:abstractNumId w:val="13"/>
    <w:lvlOverride w:ilvl="0">
      <w:startOverride w:val="1"/>
    </w:lvlOverride>
  </w:num>
  <w:num w:numId="14">
    <w:abstractNumId w:val="13"/>
    <w:lvlOverride w:ilvl="0">
      <w:startOverride w:val="1"/>
    </w:lvlOverride>
  </w:num>
  <w:num w:numId="15">
    <w:abstractNumId w:val="8"/>
  </w:num>
  <w:num w:numId="16">
    <w:abstractNumId w:val="5"/>
  </w:num>
  <w:num w:numId="17">
    <w:abstractNumId w:val="6"/>
  </w:num>
  <w:num w:numId="18">
    <w:abstractNumId w:val="14"/>
  </w:num>
  <w:num w:numId="19">
    <w:abstractNumId w:val="31"/>
  </w:num>
  <w:num w:numId="20">
    <w:abstractNumId w:val="22"/>
  </w:num>
  <w:num w:numId="21">
    <w:abstractNumId w:val="0"/>
  </w:num>
  <w:num w:numId="22">
    <w:abstractNumId w:val="9"/>
  </w:num>
  <w:num w:numId="23">
    <w:abstractNumId w:val="12"/>
  </w:num>
  <w:num w:numId="24">
    <w:abstractNumId w:val="28"/>
  </w:num>
  <w:num w:numId="25">
    <w:abstractNumId w:val="1"/>
  </w:num>
  <w:num w:numId="26">
    <w:abstractNumId w:val="13"/>
    <w:lvlOverride w:ilvl="0">
      <w:startOverride w:val="1"/>
    </w:lvlOverride>
  </w:num>
  <w:num w:numId="27">
    <w:abstractNumId w:val="13"/>
    <w:lvlOverride w:ilvl="0">
      <w:startOverride w:val="1"/>
    </w:lvlOverride>
  </w:num>
  <w:num w:numId="28">
    <w:abstractNumId w:val="20"/>
  </w:num>
  <w:num w:numId="29">
    <w:abstractNumId w:val="11"/>
  </w:num>
  <w:num w:numId="30">
    <w:abstractNumId w:val="30"/>
  </w:num>
  <w:num w:numId="31">
    <w:abstractNumId w:val="7"/>
  </w:num>
  <w:num w:numId="32">
    <w:abstractNumId w:val="29"/>
  </w:num>
  <w:num w:numId="33">
    <w:abstractNumId w:val="17"/>
  </w:num>
  <w:num w:numId="34">
    <w:abstractNumId w:val="2"/>
  </w:num>
  <w:num w:numId="35">
    <w:abstractNumId w:val="16"/>
  </w:num>
  <w:num w:numId="36">
    <w:abstractNumId w:val="25"/>
  </w:num>
  <w:num w:numId="37">
    <w:abstractNumId w:val="21"/>
  </w:num>
  <w:num w:numId="38">
    <w:abstractNumId w:val="4"/>
  </w:num>
  <w:num w:numId="39">
    <w:abstractNumId w:val="10"/>
  </w:num>
  <w:num w:numId="40">
    <w:abstractNumId w:val="27"/>
  </w:num>
  <w:num w:numId="41">
    <w:abstractNumId w:val="19"/>
  </w:num>
  <w:num w:numId="42">
    <w:abstractNumId w:val="26"/>
  </w:num>
  <w:num w:numId="43">
    <w:abstractNumId w:val="3"/>
  </w:num>
  <w:numIdMacAtCleanup w:val="3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Ирина">
    <w15:presenceInfo w15:providerId="None" w15:userId="Ири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08"/>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E3236C"/>
    <w:rsid w:val="00000FE8"/>
    <w:rsid w:val="000208DA"/>
    <w:rsid w:val="00023415"/>
    <w:rsid w:val="0002692C"/>
    <w:rsid w:val="0003123D"/>
    <w:rsid w:val="00040C30"/>
    <w:rsid w:val="0004740E"/>
    <w:rsid w:val="00082862"/>
    <w:rsid w:val="00083195"/>
    <w:rsid w:val="00084A18"/>
    <w:rsid w:val="000865C8"/>
    <w:rsid w:val="00091FD8"/>
    <w:rsid w:val="00093EA6"/>
    <w:rsid w:val="000A13B0"/>
    <w:rsid w:val="000B3695"/>
    <w:rsid w:val="000C0026"/>
    <w:rsid w:val="000D20F8"/>
    <w:rsid w:val="000D7C13"/>
    <w:rsid w:val="000E0F01"/>
    <w:rsid w:val="000F7332"/>
    <w:rsid w:val="00101613"/>
    <w:rsid w:val="00102CF2"/>
    <w:rsid w:val="00120C35"/>
    <w:rsid w:val="00135EF3"/>
    <w:rsid w:val="00136EC2"/>
    <w:rsid w:val="00151BCC"/>
    <w:rsid w:val="00155201"/>
    <w:rsid w:val="001619FB"/>
    <w:rsid w:val="001672BD"/>
    <w:rsid w:val="001719FF"/>
    <w:rsid w:val="00177D0D"/>
    <w:rsid w:val="00180656"/>
    <w:rsid w:val="001958BC"/>
    <w:rsid w:val="001A07BD"/>
    <w:rsid w:val="001A162E"/>
    <w:rsid w:val="001A5774"/>
    <w:rsid w:val="001D4E59"/>
    <w:rsid w:val="001E5C60"/>
    <w:rsid w:val="00203464"/>
    <w:rsid w:val="00206E5A"/>
    <w:rsid w:val="00211C02"/>
    <w:rsid w:val="002159AB"/>
    <w:rsid w:val="002236B6"/>
    <w:rsid w:val="00231152"/>
    <w:rsid w:val="0023314B"/>
    <w:rsid w:val="0023373B"/>
    <w:rsid w:val="00256FCB"/>
    <w:rsid w:val="0027598B"/>
    <w:rsid w:val="0028195B"/>
    <w:rsid w:val="002941C4"/>
    <w:rsid w:val="002963FD"/>
    <w:rsid w:val="002A644E"/>
    <w:rsid w:val="002B70EF"/>
    <w:rsid w:val="002E5D10"/>
    <w:rsid w:val="00301160"/>
    <w:rsid w:val="00302133"/>
    <w:rsid w:val="00302C89"/>
    <w:rsid w:val="003229F6"/>
    <w:rsid w:val="003355DA"/>
    <w:rsid w:val="00336CAB"/>
    <w:rsid w:val="00340E23"/>
    <w:rsid w:val="00351A48"/>
    <w:rsid w:val="003636A6"/>
    <w:rsid w:val="003745D6"/>
    <w:rsid w:val="00374AE2"/>
    <w:rsid w:val="003839A5"/>
    <w:rsid w:val="00386CF1"/>
    <w:rsid w:val="003A073F"/>
    <w:rsid w:val="003A3B2E"/>
    <w:rsid w:val="003A592A"/>
    <w:rsid w:val="003B05B6"/>
    <w:rsid w:val="003B3C68"/>
    <w:rsid w:val="003C263A"/>
    <w:rsid w:val="003C3795"/>
    <w:rsid w:val="003C49EB"/>
    <w:rsid w:val="003C5224"/>
    <w:rsid w:val="003D0709"/>
    <w:rsid w:val="003D0931"/>
    <w:rsid w:val="003D348C"/>
    <w:rsid w:val="003D52CC"/>
    <w:rsid w:val="003D6CDD"/>
    <w:rsid w:val="003E7355"/>
    <w:rsid w:val="003E7648"/>
    <w:rsid w:val="003F2340"/>
    <w:rsid w:val="003F6A6F"/>
    <w:rsid w:val="003F740C"/>
    <w:rsid w:val="00401F57"/>
    <w:rsid w:val="00406787"/>
    <w:rsid w:val="00417A75"/>
    <w:rsid w:val="0042076F"/>
    <w:rsid w:val="004225CD"/>
    <w:rsid w:val="004258F3"/>
    <w:rsid w:val="004434A6"/>
    <w:rsid w:val="004449E5"/>
    <w:rsid w:val="00446ADD"/>
    <w:rsid w:val="0046168B"/>
    <w:rsid w:val="00484C33"/>
    <w:rsid w:val="00492F51"/>
    <w:rsid w:val="004964CB"/>
    <w:rsid w:val="004A26F3"/>
    <w:rsid w:val="004A750F"/>
    <w:rsid w:val="004A76B2"/>
    <w:rsid w:val="004B3787"/>
    <w:rsid w:val="004B54B1"/>
    <w:rsid w:val="004B6C85"/>
    <w:rsid w:val="004E18E1"/>
    <w:rsid w:val="004E3CA3"/>
    <w:rsid w:val="004E50E2"/>
    <w:rsid w:val="004E5711"/>
    <w:rsid w:val="0050177C"/>
    <w:rsid w:val="00504F07"/>
    <w:rsid w:val="00507478"/>
    <w:rsid w:val="00513698"/>
    <w:rsid w:val="00520C0D"/>
    <w:rsid w:val="005332E8"/>
    <w:rsid w:val="0053595E"/>
    <w:rsid w:val="00546B40"/>
    <w:rsid w:val="00551F9A"/>
    <w:rsid w:val="00553AA8"/>
    <w:rsid w:val="00562FC2"/>
    <w:rsid w:val="0056395D"/>
    <w:rsid w:val="00572DA8"/>
    <w:rsid w:val="0058071B"/>
    <w:rsid w:val="005970B7"/>
    <w:rsid w:val="005C24A4"/>
    <w:rsid w:val="005C583E"/>
    <w:rsid w:val="005E7D01"/>
    <w:rsid w:val="005F1210"/>
    <w:rsid w:val="005F6076"/>
    <w:rsid w:val="00600398"/>
    <w:rsid w:val="00600748"/>
    <w:rsid w:val="00600951"/>
    <w:rsid w:val="00617A53"/>
    <w:rsid w:val="0063083C"/>
    <w:rsid w:val="00636385"/>
    <w:rsid w:val="006376BE"/>
    <w:rsid w:val="006448D2"/>
    <w:rsid w:val="006478E3"/>
    <w:rsid w:val="0065308D"/>
    <w:rsid w:val="0065488E"/>
    <w:rsid w:val="006656C3"/>
    <w:rsid w:val="006723E9"/>
    <w:rsid w:val="0068652D"/>
    <w:rsid w:val="006A177A"/>
    <w:rsid w:val="006B7E3E"/>
    <w:rsid w:val="006C43F5"/>
    <w:rsid w:val="006E44F1"/>
    <w:rsid w:val="00713E6C"/>
    <w:rsid w:val="00720A77"/>
    <w:rsid w:val="00724B3A"/>
    <w:rsid w:val="007516E4"/>
    <w:rsid w:val="0076382A"/>
    <w:rsid w:val="0076617C"/>
    <w:rsid w:val="00781ED1"/>
    <w:rsid w:val="007855A9"/>
    <w:rsid w:val="007A2825"/>
    <w:rsid w:val="007C54CD"/>
    <w:rsid w:val="007D307A"/>
    <w:rsid w:val="007D4192"/>
    <w:rsid w:val="007F5DD7"/>
    <w:rsid w:val="00815E1A"/>
    <w:rsid w:val="00816336"/>
    <w:rsid w:val="00817C77"/>
    <w:rsid w:val="00826D2E"/>
    <w:rsid w:val="0083548B"/>
    <w:rsid w:val="0083584D"/>
    <w:rsid w:val="00841465"/>
    <w:rsid w:val="008425C8"/>
    <w:rsid w:val="00843097"/>
    <w:rsid w:val="00850775"/>
    <w:rsid w:val="00855D2B"/>
    <w:rsid w:val="0087051B"/>
    <w:rsid w:val="0088417F"/>
    <w:rsid w:val="00890B41"/>
    <w:rsid w:val="008A3D91"/>
    <w:rsid w:val="008A4FCA"/>
    <w:rsid w:val="008B10AA"/>
    <w:rsid w:val="008B7E97"/>
    <w:rsid w:val="008C3A2B"/>
    <w:rsid w:val="008D71F5"/>
    <w:rsid w:val="008E35BA"/>
    <w:rsid w:val="00904DA8"/>
    <w:rsid w:val="009064FD"/>
    <w:rsid w:val="00906C47"/>
    <w:rsid w:val="009141A3"/>
    <w:rsid w:val="00922373"/>
    <w:rsid w:val="009248A3"/>
    <w:rsid w:val="00936153"/>
    <w:rsid w:val="00937D9F"/>
    <w:rsid w:val="00943EA5"/>
    <w:rsid w:val="009440AD"/>
    <w:rsid w:val="009571A3"/>
    <w:rsid w:val="00972AAE"/>
    <w:rsid w:val="00983FCD"/>
    <w:rsid w:val="00987A05"/>
    <w:rsid w:val="0099471F"/>
    <w:rsid w:val="009975FB"/>
    <w:rsid w:val="009A1D86"/>
    <w:rsid w:val="009A2950"/>
    <w:rsid w:val="009B14C3"/>
    <w:rsid w:val="009D4D06"/>
    <w:rsid w:val="009D5EF0"/>
    <w:rsid w:val="009F005A"/>
    <w:rsid w:val="009F22E2"/>
    <w:rsid w:val="009F4EDA"/>
    <w:rsid w:val="00A00A97"/>
    <w:rsid w:val="00A01B88"/>
    <w:rsid w:val="00A06D91"/>
    <w:rsid w:val="00A10CE9"/>
    <w:rsid w:val="00A27C37"/>
    <w:rsid w:val="00A3204D"/>
    <w:rsid w:val="00A3437B"/>
    <w:rsid w:val="00A4001B"/>
    <w:rsid w:val="00A45AAD"/>
    <w:rsid w:val="00A53307"/>
    <w:rsid w:val="00A66533"/>
    <w:rsid w:val="00A7128F"/>
    <w:rsid w:val="00A81A47"/>
    <w:rsid w:val="00A824FE"/>
    <w:rsid w:val="00A82956"/>
    <w:rsid w:val="00A8453C"/>
    <w:rsid w:val="00A86E4D"/>
    <w:rsid w:val="00A87617"/>
    <w:rsid w:val="00A927DC"/>
    <w:rsid w:val="00AA1227"/>
    <w:rsid w:val="00AA5E4F"/>
    <w:rsid w:val="00AC23A3"/>
    <w:rsid w:val="00AC4FC9"/>
    <w:rsid w:val="00AC5146"/>
    <w:rsid w:val="00AD3AE7"/>
    <w:rsid w:val="00AE525C"/>
    <w:rsid w:val="00AF0031"/>
    <w:rsid w:val="00AF7805"/>
    <w:rsid w:val="00B07798"/>
    <w:rsid w:val="00B137DF"/>
    <w:rsid w:val="00B22738"/>
    <w:rsid w:val="00B23A01"/>
    <w:rsid w:val="00B25E9E"/>
    <w:rsid w:val="00B339E6"/>
    <w:rsid w:val="00B37218"/>
    <w:rsid w:val="00B4542E"/>
    <w:rsid w:val="00B52DB7"/>
    <w:rsid w:val="00B549BB"/>
    <w:rsid w:val="00B61ECB"/>
    <w:rsid w:val="00B75356"/>
    <w:rsid w:val="00B80585"/>
    <w:rsid w:val="00B930AD"/>
    <w:rsid w:val="00B94B38"/>
    <w:rsid w:val="00B97C6E"/>
    <w:rsid w:val="00BA135D"/>
    <w:rsid w:val="00BA476A"/>
    <w:rsid w:val="00BA4B42"/>
    <w:rsid w:val="00BA7A47"/>
    <w:rsid w:val="00BB1669"/>
    <w:rsid w:val="00BB1F05"/>
    <w:rsid w:val="00BB42D8"/>
    <w:rsid w:val="00BB4BC3"/>
    <w:rsid w:val="00BC757C"/>
    <w:rsid w:val="00BD79C8"/>
    <w:rsid w:val="00C01153"/>
    <w:rsid w:val="00C03209"/>
    <w:rsid w:val="00C0565A"/>
    <w:rsid w:val="00C06381"/>
    <w:rsid w:val="00C149A4"/>
    <w:rsid w:val="00C22EB0"/>
    <w:rsid w:val="00C23CA7"/>
    <w:rsid w:val="00C37442"/>
    <w:rsid w:val="00C43B3B"/>
    <w:rsid w:val="00C473FF"/>
    <w:rsid w:val="00C57202"/>
    <w:rsid w:val="00C66317"/>
    <w:rsid w:val="00C7610C"/>
    <w:rsid w:val="00C94A87"/>
    <w:rsid w:val="00C94E31"/>
    <w:rsid w:val="00CC1C7F"/>
    <w:rsid w:val="00CC4069"/>
    <w:rsid w:val="00CC6037"/>
    <w:rsid w:val="00CE09CD"/>
    <w:rsid w:val="00CE1C68"/>
    <w:rsid w:val="00CE2CED"/>
    <w:rsid w:val="00CF292B"/>
    <w:rsid w:val="00CF5A28"/>
    <w:rsid w:val="00D075C2"/>
    <w:rsid w:val="00D07A27"/>
    <w:rsid w:val="00D27519"/>
    <w:rsid w:val="00D626FB"/>
    <w:rsid w:val="00D67113"/>
    <w:rsid w:val="00D7249D"/>
    <w:rsid w:val="00D76699"/>
    <w:rsid w:val="00D9119F"/>
    <w:rsid w:val="00D9588C"/>
    <w:rsid w:val="00DA2883"/>
    <w:rsid w:val="00DA302D"/>
    <w:rsid w:val="00DA4974"/>
    <w:rsid w:val="00DA6FAB"/>
    <w:rsid w:val="00DE0668"/>
    <w:rsid w:val="00DE339A"/>
    <w:rsid w:val="00DE48BF"/>
    <w:rsid w:val="00DF3BAD"/>
    <w:rsid w:val="00DF6DDB"/>
    <w:rsid w:val="00E004D0"/>
    <w:rsid w:val="00E06C8B"/>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1160"/>
    <w:rsid w:val="00F0672A"/>
    <w:rsid w:val="00F14A45"/>
    <w:rsid w:val="00F15D66"/>
    <w:rsid w:val="00F32316"/>
    <w:rsid w:val="00F36FEF"/>
    <w:rsid w:val="00F467AE"/>
    <w:rsid w:val="00F51E00"/>
    <w:rsid w:val="00F55761"/>
    <w:rsid w:val="00F74623"/>
    <w:rsid w:val="00F7596A"/>
    <w:rsid w:val="00F825E0"/>
    <w:rsid w:val="00F87A8C"/>
    <w:rsid w:val="00F906A3"/>
    <w:rsid w:val="00F95499"/>
    <w:rsid w:val="00FA0319"/>
    <w:rsid w:val="00FA4E5D"/>
    <w:rsid w:val="00FB0E8A"/>
    <w:rsid w:val="00FB1117"/>
    <w:rsid w:val="00FB4070"/>
    <w:rsid w:val="00FB54F6"/>
    <w:rsid w:val="00FC1856"/>
    <w:rsid w:val="00FE025C"/>
    <w:rsid w:val="00FE3A1D"/>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21"/>
    <o:shapelayout v:ext="edit">
      <o:idmap v:ext="edit" data="1"/>
    </o:shapelayout>
  </w:shapeDefaults>
  <w:decimalSymbol w:val=","/>
  <w:listSeparator w:val=";"/>
  <w14:docId w14:val="2A4D7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line="360" w:lineRule="auto"/>
      <w:ind w:firstLine="709"/>
      <w:jc w:val="both"/>
    </w:pPr>
    <w:rPr>
      <w:rFonts w:ascii="Times New Roman" w:hAnsi="Times New Roman"/>
      <w:sz w:val="28"/>
      <w:szCs w:val="22"/>
      <w:lang w:eastAsia="en-US"/>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imes New Roman"/>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imes New Roman"/>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ind w:left="709"/>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link w:val="Footer"/>
    <w:uiPriority w:val="99"/>
    <w:rsid w:val="003F2340"/>
    <w:rPr>
      <w:rFonts w:ascii="Times New Roman" w:hAnsi="Times New Roman"/>
      <w:sz w:val="28"/>
    </w:rPr>
  </w:style>
  <w:style w:type="character" w:customStyle="1" w:styleId="Heading1Char">
    <w:name w:val="Heading 1 Char"/>
    <w:link w:val="Heading1"/>
    <w:rsid w:val="005C583E"/>
    <w:rPr>
      <w:rFonts w:ascii="Times New Roman" w:eastAsia="Times New Roman" w:hAnsi="Times New Roman" w:cs="Times New Roman"/>
      <w:b/>
      <w:bCs/>
      <w:caps/>
      <w:sz w:val="28"/>
      <w:szCs w:val="28"/>
    </w:rPr>
  </w:style>
  <w:style w:type="character" w:customStyle="1" w:styleId="Heading2Char">
    <w:name w:val="Heading 2 Char"/>
    <w:link w:val="Heading2"/>
    <w:uiPriority w:val="9"/>
    <w:rsid w:val="00DA4974"/>
    <w:rPr>
      <w:rFonts w:ascii="Times New Roman" w:eastAsia="Times New Roman" w:hAnsi="Times New Roman" w:cs="Times New Roman"/>
      <w:b/>
      <w:bCs/>
      <w:sz w:val="28"/>
      <w:szCs w:val="26"/>
    </w:rPr>
  </w:style>
  <w:style w:type="character" w:customStyle="1" w:styleId="Heading3Char">
    <w:name w:val="Heading 3 Char"/>
    <w:link w:val="Heading3"/>
    <w:uiPriority w:val="9"/>
    <w:rsid w:val="00DA4974"/>
    <w:rPr>
      <w:rFonts w:ascii="Times New Roman" w:eastAsia="Times New Roman" w:hAnsi="Times New Roman" w:cs="Times New Roman"/>
      <w:b/>
      <w:sz w:val="28"/>
      <w:szCs w:val="26"/>
    </w:rPr>
  </w:style>
  <w:style w:type="character" w:customStyle="1" w:styleId="Heading4Char">
    <w:name w:val="Heading 4 Char"/>
    <w:link w:val="Heading4"/>
    <w:uiPriority w:val="9"/>
    <w:rsid w:val="00C22EB0"/>
    <w:rPr>
      <w:rFonts w:ascii="Times New Roman" w:eastAsia="Times New Roman" w:hAnsi="Times New Roman" w:cs="Times New Roman"/>
      <w:b/>
      <w:bCs/>
      <w:iCs/>
      <w:sz w:val="28"/>
      <w:szCs w:val="26"/>
    </w:rPr>
  </w:style>
  <w:style w:type="character" w:customStyle="1" w:styleId="Heading5Char">
    <w:name w:val="Heading 5 Char"/>
    <w:link w:val="Heading5"/>
    <w:uiPriority w:val="9"/>
    <w:semiHidden/>
    <w:rsid w:val="000D7C13"/>
    <w:rPr>
      <w:rFonts w:ascii="Cambria" w:eastAsia="Times New Roman" w:hAnsi="Cambria" w:cs="Times New Roman"/>
      <w:color w:val="243F60"/>
      <w:sz w:val="28"/>
    </w:rPr>
  </w:style>
  <w:style w:type="character" w:customStyle="1" w:styleId="Heading6Char">
    <w:name w:val="Heading 6 Char"/>
    <w:link w:val="Heading6"/>
    <w:uiPriority w:val="9"/>
    <w:semiHidden/>
    <w:rsid w:val="000D7C13"/>
    <w:rPr>
      <w:rFonts w:ascii="Cambria" w:eastAsia="Times New Roman" w:hAnsi="Cambria" w:cs="Times New Roman"/>
      <w:i/>
      <w:iCs/>
      <w:color w:val="243F60"/>
      <w:sz w:val="28"/>
    </w:rPr>
  </w:style>
  <w:style w:type="character" w:customStyle="1" w:styleId="Heading7Char">
    <w:name w:val="Heading 7 Char"/>
    <w:link w:val="Heading7"/>
    <w:uiPriority w:val="9"/>
    <w:semiHidden/>
    <w:rsid w:val="000D7C13"/>
    <w:rPr>
      <w:rFonts w:ascii="Cambria" w:eastAsia="Times New Roman" w:hAnsi="Cambria" w:cs="Times New Roman"/>
      <w:i/>
      <w:iCs/>
      <w:color w:val="404040"/>
      <w:sz w:val="28"/>
    </w:rPr>
  </w:style>
  <w:style w:type="character" w:customStyle="1" w:styleId="Heading8Char">
    <w:name w:val="Heading 8 Char"/>
    <w:link w:val="Heading8"/>
    <w:uiPriority w:val="9"/>
    <w:semiHidden/>
    <w:rsid w:val="000D7C13"/>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0D7C13"/>
    <w:rPr>
      <w:rFonts w:ascii="Cambria" w:eastAsia="Times New Roman" w:hAnsi="Cambria" w:cs="Times New Roman"/>
      <w:i/>
      <w:iCs/>
      <w:color w:val="404040"/>
      <w:sz w:val="20"/>
      <w:szCs w:val="20"/>
    </w:rPr>
  </w:style>
  <w:style w:type="paragraph" w:styleId="NoSpacing">
    <w:name w:val="No Spacing"/>
    <w:uiPriority w:val="1"/>
    <w:qFormat/>
    <w:rsid w:val="00D075C2"/>
    <w:pPr>
      <w:ind w:firstLine="709"/>
    </w:pPr>
    <w:rPr>
      <w:rFonts w:ascii="Times New Roman" w:hAnsi="Times New Roman"/>
      <w:sz w:val="28"/>
      <w:szCs w:val="22"/>
      <w:lang w:eastAsia="en-US"/>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link w:val="FootnoteText"/>
    <w:uiPriority w:val="99"/>
    <w:semiHidden/>
    <w:rsid w:val="003F6A6F"/>
    <w:rPr>
      <w:rFonts w:ascii="Times New Roman" w:hAnsi="Times New Roman"/>
      <w:sz w:val="20"/>
      <w:szCs w:val="20"/>
    </w:rPr>
  </w:style>
  <w:style w:type="character" w:styleId="FootnoteReference">
    <w:name w:val="footnote reference"/>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BB1669"/>
    <w:pPr>
      <w:jc w:val="center"/>
    </w:pPr>
    <w:rPr>
      <w:bCs/>
      <w:color w:val="000000"/>
      <w:szCs w:val="18"/>
    </w:rPr>
  </w:style>
  <w:style w:type="table" w:styleId="TableGrid">
    <w:name w:val="Table Grid"/>
    <w:basedOn w:val="TableNormal"/>
    <w:uiPriority w:val="59"/>
    <w:rsid w:val="004B54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083195"/>
    <w:pPr>
      <w:keepNext/>
      <w:ind w:firstLine="0"/>
      <w:jc w:val="both"/>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link w:val="Caption"/>
    <w:rsid w:val="00BB1669"/>
    <w:rPr>
      <w:rFonts w:ascii="Times New Roman" w:hAnsi="Times New Roman"/>
      <w:bCs/>
      <w:color w:val="000000"/>
      <w:sz w:val="28"/>
      <w:szCs w:val="18"/>
      <w:lang w:eastAsia="en-US"/>
    </w:rPr>
  </w:style>
  <w:style w:type="character" w:customStyle="1" w:styleId="TableCaptionChar">
    <w:name w:val="Table Caption Char"/>
    <w:link w:val="TableCaption"/>
    <w:rsid w:val="00083195"/>
    <w:rPr>
      <w:rFonts w:ascii="Times New Roman" w:hAnsi="Times New Roman"/>
      <w:bCs/>
      <w:color w:val="000000"/>
      <w:sz w:val="28"/>
      <w:szCs w:val="18"/>
      <w:lang w:eastAsia="en-US"/>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Cambria" w:hAnsi="Cambria"/>
      <w:caps w:val="0"/>
      <w:color w:val="365F91"/>
    </w:rPr>
  </w:style>
  <w:style w:type="character" w:customStyle="1" w:styleId="Char0">
    <w:name w:val="Внутри таблицы Char"/>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211C02"/>
    <w:pPr>
      <w:pageBreakBefore/>
      <w:spacing w:after="200" w:line="276" w:lineRule="auto"/>
    </w:pPr>
    <w:rPr>
      <w:b/>
      <w:caps/>
    </w:rPr>
  </w:style>
  <w:style w:type="character" w:customStyle="1" w:styleId="Heading0Char">
    <w:name w:val="Heading 0 Char"/>
    <w:link w:val="Heading0"/>
    <w:rsid w:val="00211C02"/>
    <w:rPr>
      <w:rFonts w:ascii="Times New Roman" w:hAnsi="Times New Roman"/>
      <w:b/>
      <w:caps/>
      <w:sz w:val="28"/>
      <w:szCs w:val="22"/>
      <w:lang w:eastAsia="en-US"/>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A10CE9"/>
    <w:pPr>
      <w:tabs>
        <w:tab w:val="right" w:leader="dot" w:pos="9628"/>
      </w:tabs>
      <w:spacing w:after="100"/>
      <w:ind w:firstLine="0"/>
    </w:pPr>
    <w:rPr>
      <w:caps/>
    </w:rPr>
  </w:style>
  <w:style w:type="character" w:customStyle="1" w:styleId="ListParagraphChar">
    <w:name w:val="List Paragraph Char"/>
    <w:aliases w:val="нумерованный список Char"/>
    <w:link w:val="ListParagraph"/>
    <w:uiPriority w:val="34"/>
    <w:rsid w:val="00DF3BAD"/>
    <w:rPr>
      <w:rFonts w:ascii="Times New Roman" w:hAnsi="Times New Roman"/>
      <w:sz w:val="28"/>
    </w:rPr>
  </w:style>
  <w:style w:type="character" w:customStyle="1" w:styleId="Char1">
    <w:name w:val="маркерный список Char"/>
    <w:link w:val="a0"/>
    <w:rsid w:val="00C01153"/>
    <w:rPr>
      <w:rFonts w:ascii="Times New Roman" w:hAnsi="Times New Roman"/>
      <w:sz w:val="28"/>
    </w:rPr>
  </w:style>
  <w:style w:type="paragraph" w:styleId="TOC2">
    <w:name w:val="toc 2"/>
    <w:basedOn w:val="Normal"/>
    <w:next w:val="Normal"/>
    <w:autoRedefine/>
    <w:uiPriority w:val="39"/>
    <w:unhideWhenUsed/>
    <w:rsid w:val="00A10CE9"/>
    <w:pPr>
      <w:spacing w:after="100"/>
      <w:ind w:firstLine="0"/>
    </w:pPr>
  </w:style>
  <w:style w:type="paragraph" w:styleId="TOC3">
    <w:name w:val="toc 3"/>
    <w:basedOn w:val="Normal"/>
    <w:next w:val="Normal"/>
    <w:autoRedefine/>
    <w:uiPriority w:val="39"/>
    <w:unhideWhenUsed/>
    <w:rsid w:val="00D76699"/>
    <w:pPr>
      <w:tabs>
        <w:tab w:val="right" w:leader="dot" w:pos="9628"/>
      </w:tabs>
      <w:spacing w:after="100"/>
      <w:ind w:firstLine="0"/>
    </w:pPr>
  </w:style>
  <w:style w:type="character" w:styleId="Hyperlink">
    <w:name w:val="Hyperlink"/>
    <w:uiPriority w:val="99"/>
    <w:unhideWhenUsed/>
    <w:rsid w:val="00DF3BAD"/>
    <w:rPr>
      <w:color w:val="0000FF"/>
      <w:u w:val="single"/>
    </w:rPr>
  </w:style>
  <w:style w:type="character" w:styleId="CommentReference">
    <w:name w:val="annotation reference"/>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pPr>
    <w:rPr>
      <w:rFonts w:ascii="Courier New" w:hAnsi="Courier New" w:cs="Courier New"/>
      <w:color w:val="000000"/>
      <w:sz w:val="24"/>
      <w:szCs w:val="24"/>
      <w:lang w:eastAsia="en-US"/>
    </w:rPr>
  </w:style>
  <w:style w:type="character" w:styleId="PlaceholderText">
    <w:name w:val="Placeholder Text"/>
    <w:uiPriority w:val="99"/>
    <w:semiHidden/>
    <w:rsid w:val="00890B41"/>
    <w:rPr>
      <w:color w:val="808080"/>
    </w:rPr>
  </w:style>
  <w:style w:type="table" w:customStyle="1" w:styleId="a3">
    <w:name w:val="Формулы таблица"/>
    <w:basedOn w:val="TableNormal"/>
    <w:uiPriority w:val="99"/>
    <w:qFormat/>
    <w:rsid w:val="00A00A97"/>
    <w:rPr>
      <w:rFonts w:ascii="Times New Roman" w:eastAsia="Times New Roman" w:hAnsi="Times New Roman"/>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rPr>
    <w:tblPr>
      <w:tblBorders>
        <w:top w:val="none" w:sz="0" w:space="0" w:color="auto"/>
        <w:left w:val="single" w:sz="12" w:space="0" w:color="000000"/>
        <w:bottom w:val="none" w:sz="0" w:space="0" w:color="auto"/>
        <w:right w:val="single" w:sz="12" w:space="0" w:color="000000"/>
        <w:insideH w:val="single" w:sz="6" w:space="0" w:color="000000"/>
        <w:insideV w:val="single" w:sz="6" w:space="0" w:color="000000"/>
      </w:tblBorders>
    </w:tblPr>
    <w:tcPr>
      <w:shd w:val="clear" w:color="auto" w:fill="auto"/>
    </w:tcPr>
    <w:tblStylePr w:type="firstRow">
      <w:rPr>
        <w:b/>
        <w:i w:val="0"/>
        <w:iCs/>
      </w:rPr>
      <w:tblPr/>
      <w:tcPr>
        <w:tcBorders>
          <w:bottom w:val="single" w:sz="12" w:space="0" w:color="000000"/>
          <w:tl2br w:val="none" w:sz="0" w:space="0" w:color="auto"/>
          <w:tr2bl w:val="none" w:sz="0" w:space="0" w:color="auto"/>
        </w:tcBorders>
        <w:shd w:val="clear" w:color="auto" w:fill="auto"/>
      </w:tcPr>
    </w:tblStylePr>
    <w:tblStylePr w:type="lastRow">
      <w:rPr>
        <w:color w:val="auto"/>
      </w:rPr>
      <w:tblPr/>
      <w:tcPr>
        <w:tcBorders>
          <w:top w:val="single" w:sz="12" w:space="0" w:color="000000"/>
          <w:tl2br w:val="none" w:sz="0" w:space="0" w:color="auto"/>
          <w:tr2bl w:val="none" w:sz="0" w:space="0" w:color="auto"/>
        </w:tcBorders>
        <w:shd w:val="clear" w:color="auto" w:fill="auto"/>
      </w:tcPr>
    </w:tblStylePr>
    <w:tblStylePr w:type="firstCol">
      <w:tblPr/>
      <w:tcPr>
        <w:tcBorders>
          <w:right w:val="single" w:sz="12" w:space="0" w:color="000000"/>
          <w:tl2br w:val="none" w:sz="0" w:space="0" w:color="auto"/>
          <w:tr2bl w:val="none" w:sz="0" w:space="0" w:color="auto"/>
        </w:tcBorders>
        <w:shd w:val="clear" w:color="auto" w:fill="auto"/>
      </w:tcPr>
    </w:tblStylePr>
    <w:tblStylePr w:type="lastCol">
      <w:tblPr/>
      <w:tcPr>
        <w:tcBorders>
          <w:left w:val="single" w:sz="12" w:space="0" w:color="000000"/>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link w:val="1Char"/>
    <w:rsid w:val="00DE0668"/>
    <w:pPr>
      <w:suppressAutoHyphens/>
      <w:autoSpaceDN w:val="0"/>
      <w:spacing w:line="360" w:lineRule="auto"/>
      <w:ind w:firstLine="170"/>
      <w:jc w:val="both"/>
      <w:textAlignment w:val="baseline"/>
    </w:pPr>
    <w:rPr>
      <w:rFonts w:ascii="Times New Roman" w:eastAsia="Times New Roman" w:hAnsi="Times New Roman"/>
      <w:sz w:val="24"/>
      <w:szCs w:val="24"/>
      <w:lang w:val="en-US" w:eastAsia="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imes New Roman" w:hAnsi="Arial" w:cs="Arial"/>
      <w:b/>
      <w:caps/>
      <w:sz w:val="32"/>
      <w:szCs w:val="32"/>
      <w:lang w:bidi="en-US"/>
    </w:rPr>
  </w:style>
  <w:style w:type="character" w:customStyle="1" w:styleId="2">
    <w:name w:val="Заголовок 2 Знак"/>
    <w:rsid w:val="003F740C"/>
    <w:rPr>
      <w:rFonts w:ascii="Cambria" w:eastAsia="Times New Roman" w:hAnsi="Cambria" w:cs="Times New Roman"/>
      <w:b/>
      <w:bCs/>
      <w:color w:val="4F81BD"/>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textAlignment w:val="baseline"/>
    </w:pPr>
    <w:rPr>
      <w:rFonts w:ascii="Times New Roman" w:eastAsia="Times New Roman" w:hAnsi="Times New Roman"/>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link w:val="21Char"/>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line="360" w:lineRule="auto"/>
      <w:ind w:firstLine="709"/>
      <w:textAlignment w:val="baseline"/>
    </w:pPr>
    <w:rPr>
      <w:rFonts w:ascii="Times New Roman" w:eastAsia="Times New Roman" w:hAnsi="Times New Roman"/>
      <w:sz w:val="24"/>
      <w:szCs w:val="24"/>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rsid w:val="003F740C"/>
    <w:rPr>
      <w:rFonts w:ascii="Arial" w:eastAsia="Times New Roman" w:hAnsi="Arial" w:cs="Arial"/>
      <w:b/>
      <w:bCs/>
      <w:sz w:val="26"/>
      <w:szCs w:val="26"/>
      <w:lang w:val="en-US" w:eastAsia="en-US" w:bidi="en-US"/>
    </w:rPr>
  </w:style>
  <w:style w:type="character" w:customStyle="1" w:styleId="4">
    <w:name w:val="Заголовок 4 Знак"/>
    <w:rsid w:val="003F740C"/>
    <w:rPr>
      <w:rFonts w:ascii="Arial" w:eastAsia="Times New Roman" w:hAnsi="Arial"/>
      <w:b/>
      <w:bCs/>
      <w:sz w:val="24"/>
      <w:szCs w:val="28"/>
      <w:lang w:val="en-US" w:eastAsia="en-US" w:bidi="en-US"/>
    </w:rPr>
  </w:style>
  <w:style w:type="character" w:customStyle="1" w:styleId="5">
    <w:name w:val="Заголовок 5 Знак"/>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rsid w:val="003F740C"/>
    <w:rPr>
      <w:rFonts w:ascii="Calibri" w:eastAsia="Times New Roman" w:hAnsi="Calibri" w:cs="Times New Roman"/>
      <w:b/>
      <w:bCs/>
      <w:sz w:val="22"/>
      <w:szCs w:val="22"/>
      <w:lang w:val="en-US" w:eastAsia="en-US" w:bidi="en-US"/>
    </w:rPr>
  </w:style>
  <w:style w:type="character" w:customStyle="1" w:styleId="7">
    <w:name w:val="Заголовок 7 Знак"/>
    <w:rsid w:val="003F740C"/>
    <w:rPr>
      <w:rFonts w:ascii="Calibri" w:eastAsia="Times New Roman" w:hAnsi="Calibri" w:cs="Times New Roman"/>
      <w:sz w:val="24"/>
      <w:szCs w:val="24"/>
      <w:lang w:val="en-US" w:eastAsia="en-US" w:bidi="en-US"/>
    </w:rPr>
  </w:style>
  <w:style w:type="character" w:customStyle="1" w:styleId="8">
    <w:name w:val="Заголовок 8 Знак"/>
    <w:rsid w:val="003F740C"/>
    <w:rPr>
      <w:rFonts w:ascii="Calibri" w:eastAsia="Times New Roman" w:hAnsi="Calibri" w:cs="Times New Roman"/>
      <w:i/>
      <w:iCs/>
      <w:sz w:val="24"/>
      <w:szCs w:val="24"/>
      <w:lang w:val="en-US" w:eastAsia="en-US" w:bidi="en-US"/>
    </w:rPr>
  </w:style>
  <w:style w:type="character" w:customStyle="1" w:styleId="9">
    <w:name w:val="Заголовок 9 Знак"/>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rsid w:val="003F740C"/>
    <w:rPr>
      <w:b/>
      <w:i/>
      <w:iCs/>
      <w:sz w:val="28"/>
    </w:rPr>
  </w:style>
  <w:style w:type="character" w:customStyle="1" w:styleId="af2">
    <w:name w:val="Обычный (веб) Знак"/>
    <w:rsid w:val="003F740C"/>
    <w:rPr>
      <w:sz w:val="24"/>
      <w:szCs w:val="24"/>
      <w:lang w:val="ru-RU" w:eastAsia="ru-RU" w:bidi="ar-SA"/>
    </w:rPr>
  </w:style>
  <w:style w:type="character" w:customStyle="1" w:styleId="af3">
    <w:name w:val="Без интервала Знак"/>
    <w:rsid w:val="003F740C"/>
    <w:rPr>
      <w:sz w:val="24"/>
      <w:szCs w:val="24"/>
    </w:rPr>
  </w:style>
  <w:style w:type="character" w:customStyle="1" w:styleId="1f0">
    <w:name w:val="Замещающий текст1"/>
    <w:rsid w:val="003F740C"/>
    <w:rPr>
      <w:color w:val="808080"/>
    </w:rPr>
  </w:style>
  <w:style w:type="character" w:customStyle="1" w:styleId="af4">
    <w:name w:val="Текст выноски Знак"/>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rsid w:val="003F740C"/>
    <w:rPr>
      <w:position w:val="0"/>
      <w:vertAlign w:val="superscript"/>
    </w:rPr>
  </w:style>
  <w:style w:type="character" w:customStyle="1" w:styleId="af6">
    <w:name w:val="Название Знак"/>
    <w:rsid w:val="003F740C"/>
    <w:rPr>
      <w:rFonts w:ascii="Cambria" w:eastAsia="Times New Roman" w:hAnsi="Cambria" w:cs="Times New Roman"/>
      <w:color w:val="17365D"/>
      <w:spacing w:val="5"/>
      <w:kern w:val="3"/>
      <w:sz w:val="52"/>
      <w:szCs w:val="52"/>
    </w:rPr>
  </w:style>
  <w:style w:type="character" w:customStyle="1" w:styleId="1f2">
    <w:name w:val="Выделение1"/>
    <w:rsid w:val="003F740C"/>
    <w:rPr>
      <w:i/>
      <w:iCs/>
    </w:rPr>
  </w:style>
  <w:style w:type="character" w:customStyle="1" w:styleId="1f3">
    <w:name w:val="Сильное выделение1"/>
    <w:rsid w:val="003F740C"/>
    <w:rPr>
      <w:b/>
      <w:bCs/>
      <w:i/>
      <w:iCs/>
      <w:color w:val="4F81BD"/>
    </w:rPr>
  </w:style>
  <w:style w:type="character" w:customStyle="1" w:styleId="1f4">
    <w:name w:val="Слабое выделение1"/>
    <w:rsid w:val="003F740C"/>
    <w:rPr>
      <w:i/>
      <w:iCs/>
      <w:color w:val="808080"/>
    </w:rPr>
  </w:style>
  <w:style w:type="character" w:customStyle="1" w:styleId="af7">
    <w:name w:val="Подзаголовок Знак"/>
    <w:rsid w:val="003F740C"/>
    <w:rPr>
      <w:rFonts w:eastAsia="Times New Roman" w:cs="Times New Roman"/>
      <w:b/>
      <w:iCs/>
      <w:spacing w:val="15"/>
      <w:sz w:val="24"/>
      <w:szCs w:val="24"/>
      <w:u w:val="single"/>
      <w:lang w:val="en-US" w:eastAsia="en-US" w:bidi="en-US"/>
    </w:rPr>
  </w:style>
  <w:style w:type="character" w:customStyle="1" w:styleId="1f5">
    <w:name w:val="Гиперссылка1"/>
    <w:rsid w:val="003F740C"/>
    <w:rPr>
      <w:color w:val="0000FF"/>
      <w:u w:val="single"/>
    </w:rPr>
  </w:style>
  <w:style w:type="character" w:customStyle="1" w:styleId="1f6">
    <w:name w:val="Слабая ссылка1"/>
    <w:rsid w:val="003F740C"/>
    <w:rPr>
      <w:smallCaps/>
      <w:color w:val="C0504D"/>
      <w:u w:val="single"/>
    </w:rPr>
  </w:style>
  <w:style w:type="character" w:customStyle="1" w:styleId="1f7">
    <w:name w:val="Строгий1"/>
    <w:rsid w:val="003F740C"/>
    <w:rPr>
      <w:b/>
      <w:bCs/>
    </w:rPr>
  </w:style>
  <w:style w:type="character" w:customStyle="1" w:styleId="1f8">
    <w:name w:val="Название книги1"/>
    <w:rsid w:val="003F740C"/>
    <w:rPr>
      <w:b/>
      <w:bCs/>
      <w:smallCaps/>
      <w:spacing w:val="5"/>
    </w:rPr>
  </w:style>
  <w:style w:type="character" w:customStyle="1" w:styleId="af8">
    <w:name w:val="Основной текст Знак"/>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uiPriority w:val="99"/>
    <w:rsid w:val="003F740C"/>
    <w:rPr>
      <w:rFonts w:eastAsia="Times New Roman"/>
      <w:sz w:val="24"/>
      <w:szCs w:val="24"/>
      <w:lang w:val="en-US" w:eastAsia="en-US" w:bidi="en-US"/>
    </w:rPr>
  </w:style>
  <w:style w:type="character" w:customStyle="1" w:styleId="afa">
    <w:name w:val="Основной текст с отступом Знак"/>
    <w:rsid w:val="003F740C"/>
    <w:rPr>
      <w:sz w:val="24"/>
      <w:szCs w:val="24"/>
    </w:rPr>
  </w:style>
  <w:style w:type="character" w:customStyle="1" w:styleId="20">
    <w:name w:val="Основной текст с отступом 2 Знак"/>
    <w:rsid w:val="003F740C"/>
    <w:rPr>
      <w:sz w:val="24"/>
      <w:szCs w:val="24"/>
    </w:rPr>
  </w:style>
  <w:style w:type="character" w:customStyle="1" w:styleId="30">
    <w:name w:val="Основной текст с отступом 3 Знак"/>
    <w:rsid w:val="003F740C"/>
    <w:rPr>
      <w:sz w:val="16"/>
      <w:szCs w:val="16"/>
    </w:rPr>
  </w:style>
  <w:style w:type="character" w:customStyle="1" w:styleId="1f9">
    <w:name w:val="Основной текст Знак1"/>
    <w:rsid w:val="003F740C"/>
    <w:rPr>
      <w:sz w:val="24"/>
      <w:szCs w:val="24"/>
    </w:rPr>
  </w:style>
  <w:style w:type="character" w:customStyle="1" w:styleId="1fa">
    <w:name w:val="Основной текст с отступом Знак1"/>
    <w:rsid w:val="003F740C"/>
    <w:rPr>
      <w:rFonts w:eastAsia="Times New Roman"/>
      <w:sz w:val="24"/>
      <w:szCs w:val="24"/>
      <w:lang w:val="en-US" w:eastAsia="en-US" w:bidi="en-US"/>
    </w:rPr>
  </w:style>
  <w:style w:type="character" w:customStyle="1" w:styleId="312">
    <w:name w:val="Основной текст с отступом 3 Знак1"/>
    <w:rsid w:val="003F740C"/>
    <w:rPr>
      <w:rFonts w:eastAsia="Times New Roman"/>
      <w:sz w:val="16"/>
      <w:szCs w:val="16"/>
      <w:lang w:val="en-US" w:eastAsia="en-US" w:bidi="en-US"/>
    </w:rPr>
  </w:style>
  <w:style w:type="character" w:customStyle="1" w:styleId="212">
    <w:name w:val="Основной текст с отступом 2 Знак1"/>
    <w:rsid w:val="003F740C"/>
    <w:rPr>
      <w:rFonts w:eastAsia="Times New Roman"/>
      <w:sz w:val="24"/>
      <w:szCs w:val="24"/>
      <w:lang w:val="en-US" w:eastAsia="en-US" w:bidi="en-US"/>
    </w:rPr>
  </w:style>
  <w:style w:type="character" w:customStyle="1" w:styleId="afb">
    <w:name w:val="Выделение в тексте"/>
    <w:rsid w:val="003F740C"/>
    <w:rPr>
      <w:i/>
      <w:iCs w:val="0"/>
    </w:rPr>
  </w:style>
  <w:style w:type="character" w:customStyle="1" w:styleId="afc">
    <w:name w:val="Таблица..."/>
    <w:rsid w:val="003F740C"/>
    <w:rPr>
      <w:b/>
      <w:bCs w:val="0"/>
      <w:i/>
      <w:iCs w:val="0"/>
      <w:lang w:val="ru-RU"/>
    </w:rPr>
  </w:style>
  <w:style w:type="character" w:customStyle="1" w:styleId="1fb">
    <w:name w:val="Название Знак1"/>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 w:type="paragraph" w:styleId="Revision">
    <w:name w:val="Revision"/>
    <w:hidden/>
    <w:uiPriority w:val="99"/>
    <w:semiHidden/>
    <w:rsid w:val="00A7128F"/>
    <w:rPr>
      <w:rFonts w:ascii="Times New Roman" w:hAnsi="Times New Roman"/>
      <w:sz w:val="28"/>
      <w:szCs w:val="22"/>
      <w:lang w:eastAsia="en-US"/>
    </w:rPr>
  </w:style>
  <w:style w:type="paragraph" w:customStyle="1" w:styleId="Style1">
    <w:name w:val="Style1"/>
    <w:basedOn w:val="21"/>
    <w:link w:val="Style1Char"/>
    <w:qFormat/>
    <w:rsid w:val="00AC4FC9"/>
    <w:pPr>
      <w:numPr>
        <w:ilvl w:val="0"/>
        <w:numId w:val="0"/>
      </w:numPr>
      <w:spacing w:after="240"/>
      <w:ind w:left="578" w:hanging="578"/>
    </w:pPr>
    <w:rPr>
      <w:rFonts w:ascii="Times New Roman" w:hAnsi="Times New Roman" w:cs="Times New Roman"/>
      <w:lang w:val="ru-RU"/>
    </w:rPr>
  </w:style>
  <w:style w:type="character" w:customStyle="1" w:styleId="1Char">
    <w:name w:val="Обычный1 Char"/>
    <w:link w:val="10"/>
    <w:rsid w:val="00AC4FC9"/>
    <w:rPr>
      <w:rFonts w:ascii="Times New Roman" w:eastAsia="Times New Roman" w:hAnsi="Times New Roman"/>
      <w:sz w:val="24"/>
      <w:szCs w:val="24"/>
      <w:lang w:val="en-US" w:eastAsia="en-US" w:bidi="en-US"/>
    </w:rPr>
  </w:style>
  <w:style w:type="character" w:customStyle="1" w:styleId="21Char">
    <w:name w:val="Заголовок 21 Char"/>
    <w:link w:val="21"/>
    <w:rsid w:val="00AC4FC9"/>
    <w:rPr>
      <w:rFonts w:ascii="Arial" w:eastAsia="Times New Roman" w:hAnsi="Arial" w:cs="Arial"/>
      <w:b/>
      <w:bCs/>
      <w:iCs/>
      <w:sz w:val="28"/>
      <w:szCs w:val="28"/>
      <w:lang w:val="en-US" w:eastAsia="en-US" w:bidi="en-US"/>
    </w:rPr>
  </w:style>
  <w:style w:type="character" w:customStyle="1" w:styleId="Style1Char">
    <w:name w:val="Style1 Char"/>
    <w:link w:val="Style1"/>
    <w:rsid w:val="00AC4FC9"/>
    <w:rPr>
      <w:rFonts w:ascii="Times New Roman" w:eastAsia="Times New Roman" w:hAnsi="Times New Roman" w:cs="Arial"/>
      <w:b/>
      <w:bCs/>
      <w:iCs/>
      <w:sz w:val="28"/>
      <w:szCs w:val="28"/>
      <w:lang w:val="en-US"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rmalWeb">
    <w:name w:val="LFO1"/>
    <w:pPr>
      <w:numPr>
        <w:numId w:val="29"/>
      </w:numPr>
    </w:pPr>
  </w:style>
  <w:style w:type="numbering" w:customStyle="1" w:styleId="Header">
    <w:name w:val="a"/>
    <w:pPr>
      <w:numPr>
        <w:numId w:val="2"/>
      </w:numPr>
    </w:pPr>
  </w:style>
  <w:style w:type="numbering" w:customStyle="1" w:styleId="HeaderChar">
    <w:name w:val="WWOutlineListStyle"/>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59" Type="http://schemas.openxmlformats.org/officeDocument/2006/relationships/image" Target="media/image151.png"/><Relationship Id="rId170" Type="http://schemas.openxmlformats.org/officeDocument/2006/relationships/image" Target="media/image162.png"/><Relationship Id="rId191" Type="http://schemas.openxmlformats.org/officeDocument/2006/relationships/image" Target="media/image183.png"/><Relationship Id="rId205" Type="http://schemas.openxmlformats.org/officeDocument/2006/relationships/image" Target="media/image197.png"/><Relationship Id="rId226" Type="http://schemas.openxmlformats.org/officeDocument/2006/relationships/image" Target="media/image218.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20.png"/><Relationship Id="rId149" Type="http://schemas.openxmlformats.org/officeDocument/2006/relationships/image" Target="media/image141.png"/><Relationship Id="rId5" Type="http://schemas.openxmlformats.org/officeDocument/2006/relationships/settings" Target="settings.xml"/><Relationship Id="rId95" Type="http://schemas.openxmlformats.org/officeDocument/2006/relationships/image" Target="media/image87.png"/><Relationship Id="rId160" Type="http://schemas.openxmlformats.org/officeDocument/2006/relationships/image" Target="media/image152.png"/><Relationship Id="rId181" Type="http://schemas.openxmlformats.org/officeDocument/2006/relationships/image" Target="media/image173.png"/><Relationship Id="rId216" Type="http://schemas.openxmlformats.org/officeDocument/2006/relationships/image" Target="media/image208.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150" Type="http://schemas.openxmlformats.org/officeDocument/2006/relationships/image" Target="media/image142.png"/><Relationship Id="rId155" Type="http://schemas.openxmlformats.org/officeDocument/2006/relationships/image" Target="media/image147.png"/><Relationship Id="rId171" Type="http://schemas.openxmlformats.org/officeDocument/2006/relationships/image" Target="media/image163.png"/><Relationship Id="rId176" Type="http://schemas.openxmlformats.org/officeDocument/2006/relationships/image" Target="media/image168.png"/><Relationship Id="rId192" Type="http://schemas.openxmlformats.org/officeDocument/2006/relationships/image" Target="media/image184.png"/><Relationship Id="rId197" Type="http://schemas.openxmlformats.org/officeDocument/2006/relationships/image" Target="media/image189.png"/><Relationship Id="rId206" Type="http://schemas.openxmlformats.org/officeDocument/2006/relationships/image" Target="media/image198.png"/><Relationship Id="rId227" Type="http://schemas.openxmlformats.org/officeDocument/2006/relationships/image" Target="media/image219.png"/><Relationship Id="rId201" Type="http://schemas.openxmlformats.org/officeDocument/2006/relationships/image" Target="media/image193.png"/><Relationship Id="rId222" Type="http://schemas.openxmlformats.org/officeDocument/2006/relationships/image" Target="media/image214.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2.png"/><Relationship Id="rId145" Type="http://schemas.openxmlformats.org/officeDocument/2006/relationships/image" Target="media/image137.png"/><Relationship Id="rId161" Type="http://schemas.openxmlformats.org/officeDocument/2006/relationships/image" Target="media/image153.png"/><Relationship Id="rId166" Type="http://schemas.openxmlformats.org/officeDocument/2006/relationships/image" Target="media/image158.png"/><Relationship Id="rId182" Type="http://schemas.openxmlformats.org/officeDocument/2006/relationships/image" Target="media/image174.png"/><Relationship Id="rId187" Type="http://schemas.openxmlformats.org/officeDocument/2006/relationships/image" Target="media/image179.png"/><Relationship Id="rId217" Type="http://schemas.openxmlformats.org/officeDocument/2006/relationships/image" Target="media/image209.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204.png"/><Relationship Id="rId233" Type="http://schemas.microsoft.com/office/2011/relationships/commentsExtended" Target="commentsExtended.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51" Type="http://schemas.openxmlformats.org/officeDocument/2006/relationships/image" Target="media/image143.png"/><Relationship Id="rId156" Type="http://schemas.openxmlformats.org/officeDocument/2006/relationships/image" Target="media/image148.png"/><Relationship Id="rId177" Type="http://schemas.openxmlformats.org/officeDocument/2006/relationships/image" Target="media/image169.png"/><Relationship Id="rId198" Type="http://schemas.openxmlformats.org/officeDocument/2006/relationships/image" Target="media/image190.png"/><Relationship Id="rId172" Type="http://schemas.openxmlformats.org/officeDocument/2006/relationships/image" Target="media/image164.png"/><Relationship Id="rId193" Type="http://schemas.openxmlformats.org/officeDocument/2006/relationships/image" Target="media/image185.png"/><Relationship Id="rId202" Type="http://schemas.openxmlformats.org/officeDocument/2006/relationships/image" Target="media/image194.png"/><Relationship Id="rId207" Type="http://schemas.openxmlformats.org/officeDocument/2006/relationships/image" Target="media/image199.png"/><Relationship Id="rId223" Type="http://schemas.openxmlformats.org/officeDocument/2006/relationships/image" Target="media/image215.png"/><Relationship Id="rId22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image" Target="media/image138.png"/><Relationship Id="rId167" Type="http://schemas.openxmlformats.org/officeDocument/2006/relationships/image" Target="media/image159.png"/><Relationship Id="rId188" Type="http://schemas.openxmlformats.org/officeDocument/2006/relationships/image" Target="media/image180.png"/><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png"/><Relationship Id="rId162" Type="http://schemas.openxmlformats.org/officeDocument/2006/relationships/image" Target="media/image154.png"/><Relationship Id="rId183" Type="http://schemas.openxmlformats.org/officeDocument/2006/relationships/image" Target="media/image175.png"/><Relationship Id="rId213" Type="http://schemas.openxmlformats.org/officeDocument/2006/relationships/image" Target="media/image205.png"/><Relationship Id="rId218" Type="http://schemas.openxmlformats.org/officeDocument/2006/relationships/image" Target="media/image210.png"/><Relationship Id="rId234"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157" Type="http://schemas.openxmlformats.org/officeDocument/2006/relationships/image" Target="media/image149.png"/><Relationship Id="rId178" Type="http://schemas.openxmlformats.org/officeDocument/2006/relationships/image" Target="media/image170.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4.png"/><Relationship Id="rId173" Type="http://schemas.openxmlformats.org/officeDocument/2006/relationships/image" Target="media/image165.png"/><Relationship Id="rId194" Type="http://schemas.openxmlformats.org/officeDocument/2006/relationships/image" Target="media/image186.png"/><Relationship Id="rId199" Type="http://schemas.openxmlformats.org/officeDocument/2006/relationships/image" Target="media/image191.png"/><Relationship Id="rId203" Type="http://schemas.openxmlformats.org/officeDocument/2006/relationships/image" Target="media/image195.png"/><Relationship Id="rId208" Type="http://schemas.openxmlformats.org/officeDocument/2006/relationships/image" Target="media/image200.png"/><Relationship Id="rId229" Type="http://schemas.openxmlformats.org/officeDocument/2006/relationships/footer" Target="footer1.xml"/><Relationship Id="rId19" Type="http://schemas.openxmlformats.org/officeDocument/2006/relationships/image" Target="media/image11.png"/><Relationship Id="rId224" Type="http://schemas.openxmlformats.org/officeDocument/2006/relationships/image" Target="media/image216.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image" Target="media/image139.png"/><Relationship Id="rId168" Type="http://schemas.openxmlformats.org/officeDocument/2006/relationships/image" Target="media/image160.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 Id="rId163" Type="http://schemas.openxmlformats.org/officeDocument/2006/relationships/image" Target="media/image155.png"/><Relationship Id="rId184" Type="http://schemas.openxmlformats.org/officeDocument/2006/relationships/image" Target="media/image176.png"/><Relationship Id="rId189" Type="http://schemas.openxmlformats.org/officeDocument/2006/relationships/image" Target="media/image181.png"/><Relationship Id="rId219" Type="http://schemas.openxmlformats.org/officeDocument/2006/relationships/image" Target="media/image211.png"/><Relationship Id="rId3" Type="http://schemas.openxmlformats.org/officeDocument/2006/relationships/styles" Target="styles.xml"/><Relationship Id="rId214" Type="http://schemas.openxmlformats.org/officeDocument/2006/relationships/image" Target="media/image206.png"/><Relationship Id="rId230" Type="http://schemas.openxmlformats.org/officeDocument/2006/relationships/fontTable" Target="fontTable.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158" Type="http://schemas.openxmlformats.org/officeDocument/2006/relationships/image" Target="media/image150.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3" Type="http://schemas.openxmlformats.org/officeDocument/2006/relationships/image" Target="media/image145.png"/><Relationship Id="rId174" Type="http://schemas.openxmlformats.org/officeDocument/2006/relationships/image" Target="media/image166.png"/><Relationship Id="rId179" Type="http://schemas.openxmlformats.org/officeDocument/2006/relationships/image" Target="media/image171.png"/><Relationship Id="rId195" Type="http://schemas.openxmlformats.org/officeDocument/2006/relationships/image" Target="media/image187.png"/><Relationship Id="rId209" Type="http://schemas.openxmlformats.org/officeDocument/2006/relationships/image" Target="media/image201.png"/><Relationship Id="rId190" Type="http://schemas.openxmlformats.org/officeDocument/2006/relationships/image" Target="media/image182.png"/><Relationship Id="rId204" Type="http://schemas.openxmlformats.org/officeDocument/2006/relationships/image" Target="media/image196.png"/><Relationship Id="rId220" Type="http://schemas.openxmlformats.org/officeDocument/2006/relationships/image" Target="media/image212.png"/><Relationship Id="rId225" Type="http://schemas.openxmlformats.org/officeDocument/2006/relationships/image" Target="media/image217.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image" Target="media/image135.png"/><Relationship Id="rId148" Type="http://schemas.openxmlformats.org/officeDocument/2006/relationships/image" Target="media/image140.png"/><Relationship Id="rId164" Type="http://schemas.openxmlformats.org/officeDocument/2006/relationships/image" Target="media/image156.png"/><Relationship Id="rId169" Type="http://schemas.openxmlformats.org/officeDocument/2006/relationships/image" Target="media/image161.png"/><Relationship Id="rId185" Type="http://schemas.openxmlformats.org/officeDocument/2006/relationships/image" Target="media/image177.png"/><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172.png"/><Relationship Id="rId210" Type="http://schemas.openxmlformats.org/officeDocument/2006/relationships/image" Target="media/image202.png"/><Relationship Id="rId215" Type="http://schemas.openxmlformats.org/officeDocument/2006/relationships/image" Target="media/image207.png"/><Relationship Id="rId26" Type="http://schemas.openxmlformats.org/officeDocument/2006/relationships/image" Target="media/image18.png"/><Relationship Id="rId231" Type="http://schemas.openxmlformats.org/officeDocument/2006/relationships/theme" Target="theme/theme1.xml"/><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54" Type="http://schemas.openxmlformats.org/officeDocument/2006/relationships/image" Target="media/image146.png"/><Relationship Id="rId175" Type="http://schemas.openxmlformats.org/officeDocument/2006/relationships/image" Target="media/image167.png"/><Relationship Id="rId196" Type="http://schemas.openxmlformats.org/officeDocument/2006/relationships/image" Target="media/image188.png"/><Relationship Id="rId200" Type="http://schemas.openxmlformats.org/officeDocument/2006/relationships/image" Target="media/image192.png"/><Relationship Id="rId16" Type="http://schemas.openxmlformats.org/officeDocument/2006/relationships/image" Target="media/image8.png"/><Relationship Id="rId221" Type="http://schemas.openxmlformats.org/officeDocument/2006/relationships/image" Target="media/image213.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44" Type="http://schemas.openxmlformats.org/officeDocument/2006/relationships/image" Target="media/image136.png"/><Relationship Id="rId90" Type="http://schemas.openxmlformats.org/officeDocument/2006/relationships/image" Target="media/image82.png"/><Relationship Id="rId165" Type="http://schemas.openxmlformats.org/officeDocument/2006/relationships/image" Target="media/image157.png"/><Relationship Id="rId186" Type="http://schemas.openxmlformats.org/officeDocument/2006/relationships/image" Target="media/image178.png"/><Relationship Id="rId211" Type="http://schemas.openxmlformats.org/officeDocument/2006/relationships/image" Target="media/image20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D68983-4CDC-491C-811A-9344F6411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1</Pages>
  <Words>22236</Words>
  <Characters>126749</Characters>
  <Application>Microsoft Office Word</Application>
  <DocSecurity>0</DocSecurity>
  <Lines>1056</Lines>
  <Paragraphs>29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48688</CharactersWithSpaces>
  <SharedDoc>false</SharedDoc>
  <HLinks>
    <vt:vector size="282" baseType="variant">
      <vt:variant>
        <vt:i4>1310768</vt:i4>
      </vt:variant>
      <vt:variant>
        <vt:i4>281</vt:i4>
      </vt:variant>
      <vt:variant>
        <vt:i4>0</vt:i4>
      </vt:variant>
      <vt:variant>
        <vt:i4>5</vt:i4>
      </vt:variant>
      <vt:variant>
        <vt:lpwstr/>
      </vt:variant>
      <vt:variant>
        <vt:lpwstr>_Toc420502461</vt:lpwstr>
      </vt:variant>
      <vt:variant>
        <vt:i4>1310768</vt:i4>
      </vt:variant>
      <vt:variant>
        <vt:i4>275</vt:i4>
      </vt:variant>
      <vt:variant>
        <vt:i4>0</vt:i4>
      </vt:variant>
      <vt:variant>
        <vt:i4>5</vt:i4>
      </vt:variant>
      <vt:variant>
        <vt:lpwstr/>
      </vt:variant>
      <vt:variant>
        <vt:lpwstr>_Toc420502460</vt:lpwstr>
      </vt:variant>
      <vt:variant>
        <vt:i4>1507376</vt:i4>
      </vt:variant>
      <vt:variant>
        <vt:i4>269</vt:i4>
      </vt:variant>
      <vt:variant>
        <vt:i4>0</vt:i4>
      </vt:variant>
      <vt:variant>
        <vt:i4>5</vt:i4>
      </vt:variant>
      <vt:variant>
        <vt:lpwstr/>
      </vt:variant>
      <vt:variant>
        <vt:lpwstr>_Toc420502459</vt:lpwstr>
      </vt:variant>
      <vt:variant>
        <vt:i4>1507376</vt:i4>
      </vt:variant>
      <vt:variant>
        <vt:i4>263</vt:i4>
      </vt:variant>
      <vt:variant>
        <vt:i4>0</vt:i4>
      </vt:variant>
      <vt:variant>
        <vt:i4>5</vt:i4>
      </vt:variant>
      <vt:variant>
        <vt:lpwstr/>
      </vt:variant>
      <vt:variant>
        <vt:lpwstr>_Toc420502458</vt:lpwstr>
      </vt:variant>
      <vt:variant>
        <vt:i4>1507376</vt:i4>
      </vt:variant>
      <vt:variant>
        <vt:i4>257</vt:i4>
      </vt:variant>
      <vt:variant>
        <vt:i4>0</vt:i4>
      </vt:variant>
      <vt:variant>
        <vt:i4>5</vt:i4>
      </vt:variant>
      <vt:variant>
        <vt:lpwstr/>
      </vt:variant>
      <vt:variant>
        <vt:lpwstr>_Toc420502457</vt:lpwstr>
      </vt:variant>
      <vt:variant>
        <vt:i4>1507376</vt:i4>
      </vt:variant>
      <vt:variant>
        <vt:i4>251</vt:i4>
      </vt:variant>
      <vt:variant>
        <vt:i4>0</vt:i4>
      </vt:variant>
      <vt:variant>
        <vt:i4>5</vt:i4>
      </vt:variant>
      <vt:variant>
        <vt:lpwstr/>
      </vt:variant>
      <vt:variant>
        <vt:lpwstr>_Toc420502456</vt:lpwstr>
      </vt:variant>
      <vt:variant>
        <vt:i4>1507376</vt:i4>
      </vt:variant>
      <vt:variant>
        <vt:i4>245</vt:i4>
      </vt:variant>
      <vt:variant>
        <vt:i4>0</vt:i4>
      </vt:variant>
      <vt:variant>
        <vt:i4>5</vt:i4>
      </vt:variant>
      <vt:variant>
        <vt:lpwstr/>
      </vt:variant>
      <vt:variant>
        <vt:lpwstr>_Toc420502455</vt:lpwstr>
      </vt:variant>
      <vt:variant>
        <vt:i4>1507376</vt:i4>
      </vt:variant>
      <vt:variant>
        <vt:i4>239</vt:i4>
      </vt:variant>
      <vt:variant>
        <vt:i4>0</vt:i4>
      </vt:variant>
      <vt:variant>
        <vt:i4>5</vt:i4>
      </vt:variant>
      <vt:variant>
        <vt:lpwstr/>
      </vt:variant>
      <vt:variant>
        <vt:lpwstr>_Toc420502454</vt:lpwstr>
      </vt:variant>
      <vt:variant>
        <vt:i4>1507376</vt:i4>
      </vt:variant>
      <vt:variant>
        <vt:i4>233</vt:i4>
      </vt:variant>
      <vt:variant>
        <vt:i4>0</vt:i4>
      </vt:variant>
      <vt:variant>
        <vt:i4>5</vt:i4>
      </vt:variant>
      <vt:variant>
        <vt:lpwstr/>
      </vt:variant>
      <vt:variant>
        <vt:lpwstr>_Toc420502453</vt:lpwstr>
      </vt:variant>
      <vt:variant>
        <vt:i4>1507376</vt:i4>
      </vt:variant>
      <vt:variant>
        <vt:i4>227</vt:i4>
      </vt:variant>
      <vt:variant>
        <vt:i4>0</vt:i4>
      </vt:variant>
      <vt:variant>
        <vt:i4>5</vt:i4>
      </vt:variant>
      <vt:variant>
        <vt:lpwstr/>
      </vt:variant>
      <vt:variant>
        <vt:lpwstr>_Toc420502452</vt:lpwstr>
      </vt:variant>
      <vt:variant>
        <vt:i4>1507376</vt:i4>
      </vt:variant>
      <vt:variant>
        <vt:i4>221</vt:i4>
      </vt:variant>
      <vt:variant>
        <vt:i4>0</vt:i4>
      </vt:variant>
      <vt:variant>
        <vt:i4>5</vt:i4>
      </vt:variant>
      <vt:variant>
        <vt:lpwstr/>
      </vt:variant>
      <vt:variant>
        <vt:lpwstr>_Toc420502451</vt:lpwstr>
      </vt:variant>
      <vt:variant>
        <vt:i4>1507376</vt:i4>
      </vt:variant>
      <vt:variant>
        <vt:i4>215</vt:i4>
      </vt:variant>
      <vt:variant>
        <vt:i4>0</vt:i4>
      </vt:variant>
      <vt:variant>
        <vt:i4>5</vt:i4>
      </vt:variant>
      <vt:variant>
        <vt:lpwstr/>
      </vt:variant>
      <vt:variant>
        <vt:lpwstr>_Toc420502450</vt:lpwstr>
      </vt:variant>
      <vt:variant>
        <vt:i4>1441840</vt:i4>
      </vt:variant>
      <vt:variant>
        <vt:i4>209</vt:i4>
      </vt:variant>
      <vt:variant>
        <vt:i4>0</vt:i4>
      </vt:variant>
      <vt:variant>
        <vt:i4>5</vt:i4>
      </vt:variant>
      <vt:variant>
        <vt:lpwstr/>
      </vt:variant>
      <vt:variant>
        <vt:lpwstr>_Toc420502449</vt:lpwstr>
      </vt:variant>
      <vt:variant>
        <vt:i4>1441840</vt:i4>
      </vt:variant>
      <vt:variant>
        <vt:i4>203</vt:i4>
      </vt:variant>
      <vt:variant>
        <vt:i4>0</vt:i4>
      </vt:variant>
      <vt:variant>
        <vt:i4>5</vt:i4>
      </vt:variant>
      <vt:variant>
        <vt:lpwstr/>
      </vt:variant>
      <vt:variant>
        <vt:lpwstr>_Toc420502448</vt:lpwstr>
      </vt:variant>
      <vt:variant>
        <vt:i4>1441840</vt:i4>
      </vt:variant>
      <vt:variant>
        <vt:i4>197</vt:i4>
      </vt:variant>
      <vt:variant>
        <vt:i4>0</vt:i4>
      </vt:variant>
      <vt:variant>
        <vt:i4>5</vt:i4>
      </vt:variant>
      <vt:variant>
        <vt:lpwstr/>
      </vt:variant>
      <vt:variant>
        <vt:lpwstr>_Toc420502447</vt:lpwstr>
      </vt:variant>
      <vt:variant>
        <vt:i4>1441840</vt:i4>
      </vt:variant>
      <vt:variant>
        <vt:i4>191</vt:i4>
      </vt:variant>
      <vt:variant>
        <vt:i4>0</vt:i4>
      </vt:variant>
      <vt:variant>
        <vt:i4>5</vt:i4>
      </vt:variant>
      <vt:variant>
        <vt:lpwstr/>
      </vt:variant>
      <vt:variant>
        <vt:lpwstr>_Toc420502446</vt:lpwstr>
      </vt:variant>
      <vt:variant>
        <vt:i4>1441840</vt:i4>
      </vt:variant>
      <vt:variant>
        <vt:i4>185</vt:i4>
      </vt:variant>
      <vt:variant>
        <vt:i4>0</vt:i4>
      </vt:variant>
      <vt:variant>
        <vt:i4>5</vt:i4>
      </vt:variant>
      <vt:variant>
        <vt:lpwstr/>
      </vt:variant>
      <vt:variant>
        <vt:lpwstr>_Toc420502445</vt:lpwstr>
      </vt:variant>
      <vt:variant>
        <vt:i4>1441840</vt:i4>
      </vt:variant>
      <vt:variant>
        <vt:i4>179</vt:i4>
      </vt:variant>
      <vt:variant>
        <vt:i4>0</vt:i4>
      </vt:variant>
      <vt:variant>
        <vt:i4>5</vt:i4>
      </vt:variant>
      <vt:variant>
        <vt:lpwstr/>
      </vt:variant>
      <vt:variant>
        <vt:lpwstr>_Toc420502444</vt:lpwstr>
      </vt:variant>
      <vt:variant>
        <vt:i4>1441840</vt:i4>
      </vt:variant>
      <vt:variant>
        <vt:i4>173</vt:i4>
      </vt:variant>
      <vt:variant>
        <vt:i4>0</vt:i4>
      </vt:variant>
      <vt:variant>
        <vt:i4>5</vt:i4>
      </vt:variant>
      <vt:variant>
        <vt:lpwstr/>
      </vt:variant>
      <vt:variant>
        <vt:lpwstr>_Toc420502443</vt:lpwstr>
      </vt:variant>
      <vt:variant>
        <vt:i4>1441840</vt:i4>
      </vt:variant>
      <vt:variant>
        <vt:i4>167</vt:i4>
      </vt:variant>
      <vt:variant>
        <vt:i4>0</vt:i4>
      </vt:variant>
      <vt:variant>
        <vt:i4>5</vt:i4>
      </vt:variant>
      <vt:variant>
        <vt:lpwstr/>
      </vt:variant>
      <vt:variant>
        <vt:lpwstr>_Toc420502442</vt:lpwstr>
      </vt:variant>
      <vt:variant>
        <vt:i4>1441840</vt:i4>
      </vt:variant>
      <vt:variant>
        <vt:i4>161</vt:i4>
      </vt:variant>
      <vt:variant>
        <vt:i4>0</vt:i4>
      </vt:variant>
      <vt:variant>
        <vt:i4>5</vt:i4>
      </vt:variant>
      <vt:variant>
        <vt:lpwstr/>
      </vt:variant>
      <vt:variant>
        <vt:lpwstr>_Toc420502441</vt:lpwstr>
      </vt:variant>
      <vt:variant>
        <vt:i4>1441840</vt:i4>
      </vt:variant>
      <vt:variant>
        <vt:i4>155</vt:i4>
      </vt:variant>
      <vt:variant>
        <vt:i4>0</vt:i4>
      </vt:variant>
      <vt:variant>
        <vt:i4>5</vt:i4>
      </vt:variant>
      <vt:variant>
        <vt:lpwstr/>
      </vt:variant>
      <vt:variant>
        <vt:lpwstr>_Toc420502440</vt:lpwstr>
      </vt:variant>
      <vt:variant>
        <vt:i4>1114160</vt:i4>
      </vt:variant>
      <vt:variant>
        <vt:i4>149</vt:i4>
      </vt:variant>
      <vt:variant>
        <vt:i4>0</vt:i4>
      </vt:variant>
      <vt:variant>
        <vt:i4>5</vt:i4>
      </vt:variant>
      <vt:variant>
        <vt:lpwstr/>
      </vt:variant>
      <vt:variant>
        <vt:lpwstr>_Toc420502439</vt:lpwstr>
      </vt:variant>
      <vt:variant>
        <vt:i4>1114160</vt:i4>
      </vt:variant>
      <vt:variant>
        <vt:i4>143</vt:i4>
      </vt:variant>
      <vt:variant>
        <vt:i4>0</vt:i4>
      </vt:variant>
      <vt:variant>
        <vt:i4>5</vt:i4>
      </vt:variant>
      <vt:variant>
        <vt:lpwstr/>
      </vt:variant>
      <vt:variant>
        <vt:lpwstr>_Toc420502438</vt:lpwstr>
      </vt:variant>
      <vt:variant>
        <vt:i4>1114160</vt:i4>
      </vt:variant>
      <vt:variant>
        <vt:i4>137</vt:i4>
      </vt:variant>
      <vt:variant>
        <vt:i4>0</vt:i4>
      </vt:variant>
      <vt:variant>
        <vt:i4>5</vt:i4>
      </vt:variant>
      <vt:variant>
        <vt:lpwstr/>
      </vt:variant>
      <vt:variant>
        <vt:lpwstr>_Toc420502437</vt:lpwstr>
      </vt:variant>
      <vt:variant>
        <vt:i4>1114160</vt:i4>
      </vt:variant>
      <vt:variant>
        <vt:i4>131</vt:i4>
      </vt:variant>
      <vt:variant>
        <vt:i4>0</vt:i4>
      </vt:variant>
      <vt:variant>
        <vt:i4>5</vt:i4>
      </vt:variant>
      <vt:variant>
        <vt:lpwstr/>
      </vt:variant>
      <vt:variant>
        <vt:lpwstr>_Toc420502436</vt:lpwstr>
      </vt:variant>
      <vt:variant>
        <vt:i4>1114160</vt:i4>
      </vt:variant>
      <vt:variant>
        <vt:i4>125</vt:i4>
      </vt:variant>
      <vt:variant>
        <vt:i4>0</vt:i4>
      </vt:variant>
      <vt:variant>
        <vt:i4>5</vt:i4>
      </vt:variant>
      <vt:variant>
        <vt:lpwstr/>
      </vt:variant>
      <vt:variant>
        <vt:lpwstr>_Toc420502435</vt:lpwstr>
      </vt:variant>
      <vt:variant>
        <vt:i4>1114160</vt:i4>
      </vt:variant>
      <vt:variant>
        <vt:i4>119</vt:i4>
      </vt:variant>
      <vt:variant>
        <vt:i4>0</vt:i4>
      </vt:variant>
      <vt:variant>
        <vt:i4>5</vt:i4>
      </vt:variant>
      <vt:variant>
        <vt:lpwstr/>
      </vt:variant>
      <vt:variant>
        <vt:lpwstr>_Toc420502434</vt:lpwstr>
      </vt:variant>
      <vt:variant>
        <vt:i4>1114160</vt:i4>
      </vt:variant>
      <vt:variant>
        <vt:i4>113</vt:i4>
      </vt:variant>
      <vt:variant>
        <vt:i4>0</vt:i4>
      </vt:variant>
      <vt:variant>
        <vt:i4>5</vt:i4>
      </vt:variant>
      <vt:variant>
        <vt:lpwstr/>
      </vt:variant>
      <vt:variant>
        <vt:lpwstr>_Toc420502433</vt:lpwstr>
      </vt:variant>
      <vt:variant>
        <vt:i4>1114160</vt:i4>
      </vt:variant>
      <vt:variant>
        <vt:i4>107</vt:i4>
      </vt:variant>
      <vt:variant>
        <vt:i4>0</vt:i4>
      </vt:variant>
      <vt:variant>
        <vt:i4>5</vt:i4>
      </vt:variant>
      <vt:variant>
        <vt:lpwstr/>
      </vt:variant>
      <vt:variant>
        <vt:lpwstr>_Toc420502432</vt:lpwstr>
      </vt:variant>
      <vt:variant>
        <vt:i4>1114160</vt:i4>
      </vt:variant>
      <vt:variant>
        <vt:i4>101</vt:i4>
      </vt:variant>
      <vt:variant>
        <vt:i4>0</vt:i4>
      </vt:variant>
      <vt:variant>
        <vt:i4>5</vt:i4>
      </vt:variant>
      <vt:variant>
        <vt:lpwstr/>
      </vt:variant>
      <vt:variant>
        <vt:lpwstr>_Toc420502431</vt:lpwstr>
      </vt:variant>
      <vt:variant>
        <vt:i4>1114160</vt:i4>
      </vt:variant>
      <vt:variant>
        <vt:i4>95</vt:i4>
      </vt:variant>
      <vt:variant>
        <vt:i4>0</vt:i4>
      </vt:variant>
      <vt:variant>
        <vt:i4>5</vt:i4>
      </vt:variant>
      <vt:variant>
        <vt:lpwstr/>
      </vt:variant>
      <vt:variant>
        <vt:lpwstr>_Toc420502430</vt:lpwstr>
      </vt:variant>
      <vt:variant>
        <vt:i4>1048624</vt:i4>
      </vt:variant>
      <vt:variant>
        <vt:i4>89</vt:i4>
      </vt:variant>
      <vt:variant>
        <vt:i4>0</vt:i4>
      </vt:variant>
      <vt:variant>
        <vt:i4>5</vt:i4>
      </vt:variant>
      <vt:variant>
        <vt:lpwstr/>
      </vt:variant>
      <vt:variant>
        <vt:lpwstr>_Toc420502429</vt:lpwstr>
      </vt:variant>
      <vt:variant>
        <vt:i4>1048624</vt:i4>
      </vt:variant>
      <vt:variant>
        <vt:i4>83</vt:i4>
      </vt:variant>
      <vt:variant>
        <vt:i4>0</vt:i4>
      </vt:variant>
      <vt:variant>
        <vt:i4>5</vt:i4>
      </vt:variant>
      <vt:variant>
        <vt:lpwstr/>
      </vt:variant>
      <vt:variant>
        <vt:lpwstr>_Toc420502428</vt:lpwstr>
      </vt:variant>
      <vt:variant>
        <vt:i4>1048624</vt:i4>
      </vt:variant>
      <vt:variant>
        <vt:i4>77</vt:i4>
      </vt:variant>
      <vt:variant>
        <vt:i4>0</vt:i4>
      </vt:variant>
      <vt:variant>
        <vt:i4>5</vt:i4>
      </vt:variant>
      <vt:variant>
        <vt:lpwstr/>
      </vt:variant>
      <vt:variant>
        <vt:lpwstr>_Toc420502427</vt:lpwstr>
      </vt:variant>
      <vt:variant>
        <vt:i4>1048624</vt:i4>
      </vt:variant>
      <vt:variant>
        <vt:i4>71</vt:i4>
      </vt:variant>
      <vt:variant>
        <vt:i4>0</vt:i4>
      </vt:variant>
      <vt:variant>
        <vt:i4>5</vt:i4>
      </vt:variant>
      <vt:variant>
        <vt:lpwstr/>
      </vt:variant>
      <vt:variant>
        <vt:lpwstr>_Toc420502426</vt:lpwstr>
      </vt:variant>
      <vt:variant>
        <vt:i4>1048624</vt:i4>
      </vt:variant>
      <vt:variant>
        <vt:i4>65</vt:i4>
      </vt:variant>
      <vt:variant>
        <vt:i4>0</vt:i4>
      </vt:variant>
      <vt:variant>
        <vt:i4>5</vt:i4>
      </vt:variant>
      <vt:variant>
        <vt:lpwstr/>
      </vt:variant>
      <vt:variant>
        <vt:lpwstr>_Toc420502425</vt:lpwstr>
      </vt:variant>
      <vt:variant>
        <vt:i4>1048624</vt:i4>
      </vt:variant>
      <vt:variant>
        <vt:i4>59</vt:i4>
      </vt:variant>
      <vt:variant>
        <vt:i4>0</vt:i4>
      </vt:variant>
      <vt:variant>
        <vt:i4>5</vt:i4>
      </vt:variant>
      <vt:variant>
        <vt:lpwstr/>
      </vt:variant>
      <vt:variant>
        <vt:lpwstr>_Toc420502424</vt:lpwstr>
      </vt:variant>
      <vt:variant>
        <vt:i4>1048624</vt:i4>
      </vt:variant>
      <vt:variant>
        <vt:i4>53</vt:i4>
      </vt:variant>
      <vt:variant>
        <vt:i4>0</vt:i4>
      </vt:variant>
      <vt:variant>
        <vt:i4>5</vt:i4>
      </vt:variant>
      <vt:variant>
        <vt:lpwstr/>
      </vt:variant>
      <vt:variant>
        <vt:lpwstr>_Toc420502423</vt:lpwstr>
      </vt:variant>
      <vt:variant>
        <vt:i4>1048624</vt:i4>
      </vt:variant>
      <vt:variant>
        <vt:i4>47</vt:i4>
      </vt:variant>
      <vt:variant>
        <vt:i4>0</vt:i4>
      </vt:variant>
      <vt:variant>
        <vt:i4>5</vt:i4>
      </vt:variant>
      <vt:variant>
        <vt:lpwstr/>
      </vt:variant>
      <vt:variant>
        <vt:lpwstr>_Toc420502422</vt:lpwstr>
      </vt:variant>
      <vt:variant>
        <vt:i4>1048624</vt:i4>
      </vt:variant>
      <vt:variant>
        <vt:i4>41</vt:i4>
      </vt:variant>
      <vt:variant>
        <vt:i4>0</vt:i4>
      </vt:variant>
      <vt:variant>
        <vt:i4>5</vt:i4>
      </vt:variant>
      <vt:variant>
        <vt:lpwstr/>
      </vt:variant>
      <vt:variant>
        <vt:lpwstr>_Toc420502421</vt:lpwstr>
      </vt:variant>
      <vt:variant>
        <vt:i4>1245232</vt:i4>
      </vt:variant>
      <vt:variant>
        <vt:i4>35</vt:i4>
      </vt:variant>
      <vt:variant>
        <vt:i4>0</vt:i4>
      </vt:variant>
      <vt:variant>
        <vt:i4>5</vt:i4>
      </vt:variant>
      <vt:variant>
        <vt:lpwstr/>
      </vt:variant>
      <vt:variant>
        <vt:lpwstr>_Toc420502412</vt:lpwstr>
      </vt:variant>
      <vt:variant>
        <vt:i4>1245232</vt:i4>
      </vt:variant>
      <vt:variant>
        <vt:i4>29</vt:i4>
      </vt:variant>
      <vt:variant>
        <vt:i4>0</vt:i4>
      </vt:variant>
      <vt:variant>
        <vt:i4>5</vt:i4>
      </vt:variant>
      <vt:variant>
        <vt:lpwstr/>
      </vt:variant>
      <vt:variant>
        <vt:lpwstr>_Toc420502411</vt:lpwstr>
      </vt:variant>
      <vt:variant>
        <vt:i4>1245232</vt:i4>
      </vt:variant>
      <vt:variant>
        <vt:i4>23</vt:i4>
      </vt:variant>
      <vt:variant>
        <vt:i4>0</vt:i4>
      </vt:variant>
      <vt:variant>
        <vt:i4>5</vt:i4>
      </vt:variant>
      <vt:variant>
        <vt:lpwstr/>
      </vt:variant>
      <vt:variant>
        <vt:lpwstr>_Toc420502410</vt:lpwstr>
      </vt:variant>
      <vt:variant>
        <vt:i4>1179696</vt:i4>
      </vt:variant>
      <vt:variant>
        <vt:i4>17</vt:i4>
      </vt:variant>
      <vt:variant>
        <vt:i4>0</vt:i4>
      </vt:variant>
      <vt:variant>
        <vt:i4>5</vt:i4>
      </vt:variant>
      <vt:variant>
        <vt:lpwstr/>
      </vt:variant>
      <vt:variant>
        <vt:lpwstr>_Toc420502409</vt:lpwstr>
      </vt:variant>
      <vt:variant>
        <vt:i4>1179696</vt:i4>
      </vt:variant>
      <vt:variant>
        <vt:i4>11</vt:i4>
      </vt:variant>
      <vt:variant>
        <vt:i4>0</vt:i4>
      </vt:variant>
      <vt:variant>
        <vt:i4>5</vt:i4>
      </vt:variant>
      <vt:variant>
        <vt:lpwstr/>
      </vt:variant>
      <vt:variant>
        <vt:lpwstr>_Toc420502408</vt:lpwstr>
      </vt:variant>
      <vt:variant>
        <vt:i4>1179696</vt:i4>
      </vt:variant>
      <vt:variant>
        <vt:i4>5</vt:i4>
      </vt:variant>
      <vt:variant>
        <vt:i4>0</vt:i4>
      </vt:variant>
      <vt:variant>
        <vt:i4>5</vt:i4>
      </vt:variant>
      <vt:variant>
        <vt:lpwstr/>
      </vt:variant>
      <vt:variant>
        <vt:lpwstr>_Toc42050240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2</cp:revision>
  <cp:lastPrinted>2015-05-31T12:19:00Z</cp:lastPrinted>
  <dcterms:created xsi:type="dcterms:W3CDTF">2015-06-03T06:11:00Z</dcterms:created>
  <dcterms:modified xsi:type="dcterms:W3CDTF">2015-06-03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